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ink/ink2.xml" ContentType="application/inkml+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66B328" w14:textId="77777777" w:rsidR="00DC1139" w:rsidRPr="00B55C6C" w:rsidRDefault="00DC1139" w:rsidP="00DC1139">
      <w:pPr>
        <w:pStyle w:val="Chapterheading"/>
        <w:jc w:val="center"/>
      </w:pPr>
      <w:bookmarkStart w:id="0" w:name="_Hlk100184803"/>
      <w:bookmarkEnd w:id="0"/>
      <w:r w:rsidRPr="00B55C6C">
        <w:rPr>
          <w:noProof/>
          <w:lang w:eastAsia="en-IE"/>
        </w:rPr>
        <w:drawing>
          <wp:inline distT="0" distB="0" distL="0" distR="0" wp14:anchorId="778D31A0" wp14:editId="0FD2D908">
            <wp:extent cx="2872596" cy="1718707"/>
            <wp:effectExtent l="0" t="0" r="4445" b="0"/>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05163" cy="1738193"/>
                    </a:xfrm>
                    <a:prstGeom prst="rect">
                      <a:avLst/>
                    </a:prstGeom>
                  </pic:spPr>
                </pic:pic>
              </a:graphicData>
            </a:graphic>
          </wp:inline>
        </w:drawing>
      </w:r>
    </w:p>
    <w:p w14:paraId="73F4110B" w14:textId="77777777" w:rsidR="00DC1139" w:rsidRPr="00B55C6C" w:rsidRDefault="00DC1139" w:rsidP="00DC1139">
      <w:pPr>
        <w:pStyle w:val="Chapterheading"/>
      </w:pPr>
    </w:p>
    <w:p w14:paraId="753EDB96" w14:textId="4D7E2541" w:rsidR="00DC1139" w:rsidRPr="00A47B8C" w:rsidRDefault="00DC1139" w:rsidP="00DC1139">
      <w:pPr>
        <w:pStyle w:val="Chapterheading"/>
        <w:jc w:val="center"/>
        <w:rPr>
          <w:color w:val="000000" w:themeColor="text1"/>
          <w:sz w:val="48"/>
        </w:rPr>
      </w:pPr>
      <w:r w:rsidRPr="00A47B8C">
        <w:rPr>
          <w:color w:val="000000" w:themeColor="text1"/>
          <w:sz w:val="48"/>
        </w:rPr>
        <w:t>Using machine learning</w:t>
      </w:r>
      <w:r w:rsidR="00A47B8C" w:rsidRPr="00A47B8C">
        <w:t xml:space="preserve"> and image processing</w:t>
      </w:r>
      <w:r w:rsidRPr="00A47B8C">
        <w:rPr>
          <w:color w:val="000000" w:themeColor="text1"/>
          <w:sz w:val="48"/>
        </w:rPr>
        <w:t xml:space="preserve"> to detect hate speech and offensive language through instant messaging</w:t>
      </w:r>
    </w:p>
    <w:p w14:paraId="077B0ECB" w14:textId="77777777" w:rsidR="00DC1139" w:rsidRPr="00B55C6C" w:rsidRDefault="00DC1139" w:rsidP="00DC1139">
      <w:pPr>
        <w:pStyle w:val="Chapterheading"/>
        <w:jc w:val="center"/>
        <w:rPr>
          <w:color w:val="000000" w:themeColor="text1"/>
          <w:sz w:val="48"/>
        </w:rPr>
      </w:pPr>
    </w:p>
    <w:p w14:paraId="16F33A9F" w14:textId="77777777" w:rsidR="00DC1139" w:rsidRPr="00B55C6C" w:rsidRDefault="00DC1139" w:rsidP="00DC1139">
      <w:pPr>
        <w:pStyle w:val="Chapterheading"/>
        <w:jc w:val="center"/>
        <w:rPr>
          <w:color w:val="000000" w:themeColor="text1"/>
          <w:sz w:val="48"/>
        </w:rPr>
      </w:pPr>
      <w:r w:rsidRPr="00B55C6C">
        <w:rPr>
          <w:color w:val="000000" w:themeColor="text1"/>
          <w:sz w:val="48"/>
        </w:rPr>
        <w:t>Final Report</w:t>
      </w:r>
    </w:p>
    <w:p w14:paraId="0C1C9412" w14:textId="77777777" w:rsidR="00DC1139" w:rsidRPr="00B55C6C" w:rsidRDefault="00DC1139" w:rsidP="00DC1139">
      <w:pPr>
        <w:pStyle w:val="Chapterheading"/>
        <w:jc w:val="center"/>
        <w:rPr>
          <w:color w:val="000000" w:themeColor="text1"/>
          <w:sz w:val="48"/>
        </w:rPr>
      </w:pPr>
    </w:p>
    <w:p w14:paraId="3F6933C1" w14:textId="77777777" w:rsidR="00DC1139" w:rsidRPr="00B55C6C" w:rsidRDefault="00DC1139" w:rsidP="00DC1139">
      <w:pPr>
        <w:pStyle w:val="Chapterheading"/>
        <w:jc w:val="center"/>
        <w:rPr>
          <w:color w:val="000000" w:themeColor="text1"/>
          <w:sz w:val="48"/>
        </w:rPr>
      </w:pPr>
    </w:p>
    <w:p w14:paraId="41F35C50" w14:textId="77777777" w:rsidR="00DC1139" w:rsidRPr="00B55C6C" w:rsidRDefault="00DC1139" w:rsidP="00DC1139">
      <w:pPr>
        <w:pStyle w:val="Chapterheading"/>
        <w:jc w:val="center"/>
        <w:rPr>
          <w:color w:val="000000" w:themeColor="text1"/>
          <w:sz w:val="36"/>
        </w:rPr>
      </w:pPr>
      <w:r w:rsidRPr="00B55C6C">
        <w:rPr>
          <w:color w:val="000000" w:themeColor="text1"/>
          <w:sz w:val="36"/>
        </w:rPr>
        <w:t>DT282</w:t>
      </w:r>
    </w:p>
    <w:p w14:paraId="302943CD" w14:textId="77777777" w:rsidR="00DC1139" w:rsidRPr="00B55C6C" w:rsidRDefault="00DC1139" w:rsidP="00DC1139">
      <w:pPr>
        <w:pStyle w:val="Chapterheading"/>
        <w:jc w:val="center"/>
        <w:rPr>
          <w:color w:val="000000" w:themeColor="text1"/>
          <w:sz w:val="36"/>
        </w:rPr>
      </w:pPr>
      <w:r w:rsidRPr="00B55C6C">
        <w:rPr>
          <w:color w:val="000000" w:themeColor="text1"/>
          <w:sz w:val="36"/>
        </w:rPr>
        <w:t>BSc in Computer Science International</w:t>
      </w:r>
    </w:p>
    <w:p w14:paraId="3A1AE80A" w14:textId="77777777" w:rsidR="00DC1139" w:rsidRPr="00B55C6C" w:rsidRDefault="00DC1139" w:rsidP="00DC1139">
      <w:pPr>
        <w:pStyle w:val="Chapterheading"/>
        <w:jc w:val="center"/>
        <w:rPr>
          <w:color w:val="000000" w:themeColor="text1"/>
          <w:sz w:val="36"/>
        </w:rPr>
      </w:pPr>
    </w:p>
    <w:p w14:paraId="354495EF" w14:textId="77777777" w:rsidR="00DC1139" w:rsidRPr="00B55C6C" w:rsidRDefault="00DC1139" w:rsidP="00DC1139">
      <w:pPr>
        <w:jc w:val="center"/>
        <w:rPr>
          <w:b/>
          <w:bCs/>
          <w:color w:val="000000" w:themeColor="text1"/>
        </w:rPr>
      </w:pPr>
    </w:p>
    <w:p w14:paraId="2338C48C" w14:textId="77777777" w:rsidR="00DC1139" w:rsidRPr="00B55C6C" w:rsidRDefault="00DC1139" w:rsidP="00DC1139">
      <w:pPr>
        <w:jc w:val="center"/>
        <w:rPr>
          <w:b/>
          <w:bCs/>
          <w:color w:val="000000" w:themeColor="text1"/>
          <w:sz w:val="32"/>
          <w:szCs w:val="32"/>
        </w:rPr>
      </w:pPr>
      <w:r w:rsidRPr="00B55C6C">
        <w:rPr>
          <w:b/>
          <w:bCs/>
          <w:color w:val="000000" w:themeColor="text1"/>
          <w:sz w:val="32"/>
          <w:szCs w:val="32"/>
        </w:rPr>
        <w:t>Daniel Krasovski</w:t>
      </w:r>
    </w:p>
    <w:p w14:paraId="53D8F6B7" w14:textId="77777777" w:rsidR="00DC1139" w:rsidRPr="00B55C6C" w:rsidRDefault="00DC1139" w:rsidP="00DC1139">
      <w:pPr>
        <w:jc w:val="center"/>
        <w:rPr>
          <w:b/>
          <w:bCs/>
          <w:color w:val="000000" w:themeColor="text1"/>
          <w:sz w:val="32"/>
          <w:szCs w:val="32"/>
        </w:rPr>
      </w:pPr>
      <w:r w:rsidRPr="00B55C6C">
        <w:rPr>
          <w:b/>
          <w:bCs/>
          <w:color w:val="000000" w:themeColor="text1"/>
          <w:sz w:val="32"/>
          <w:szCs w:val="32"/>
        </w:rPr>
        <w:t>C18357323</w:t>
      </w:r>
    </w:p>
    <w:p w14:paraId="457DABBD" w14:textId="77777777" w:rsidR="00DC1139" w:rsidRPr="00B55C6C" w:rsidRDefault="00DC1139" w:rsidP="00DC1139">
      <w:pPr>
        <w:jc w:val="center"/>
        <w:rPr>
          <w:b/>
          <w:bCs/>
          <w:color w:val="000000" w:themeColor="text1"/>
          <w:sz w:val="32"/>
          <w:szCs w:val="32"/>
        </w:rPr>
      </w:pPr>
    </w:p>
    <w:p w14:paraId="013242A9" w14:textId="77777777" w:rsidR="00DC1139" w:rsidRPr="00B55C6C" w:rsidRDefault="00DC1139" w:rsidP="00DC1139">
      <w:pPr>
        <w:jc w:val="center"/>
        <w:rPr>
          <w:b/>
          <w:bCs/>
          <w:color w:val="000000" w:themeColor="text1"/>
          <w:sz w:val="28"/>
          <w:szCs w:val="32"/>
        </w:rPr>
      </w:pPr>
      <w:r w:rsidRPr="00B55C6C">
        <w:rPr>
          <w:b/>
          <w:bCs/>
          <w:color w:val="000000" w:themeColor="text1"/>
          <w:sz w:val="28"/>
          <w:szCs w:val="32"/>
        </w:rPr>
        <w:t>Svetlana Hensman</w:t>
      </w:r>
    </w:p>
    <w:p w14:paraId="00340E70" w14:textId="77777777" w:rsidR="00DC1139" w:rsidRPr="00B55C6C" w:rsidRDefault="00DC1139" w:rsidP="00DC1139">
      <w:pPr>
        <w:jc w:val="center"/>
        <w:rPr>
          <w:bCs/>
          <w:sz w:val="28"/>
        </w:rPr>
      </w:pPr>
      <w:r w:rsidRPr="00B55C6C">
        <w:rPr>
          <w:bCs/>
          <w:sz w:val="28"/>
        </w:rPr>
        <w:t>School of Computer Science</w:t>
      </w:r>
    </w:p>
    <w:p w14:paraId="681A8546" w14:textId="77777777" w:rsidR="00DC1139" w:rsidRPr="00B55C6C" w:rsidRDefault="00DC1139" w:rsidP="00DC1139">
      <w:pPr>
        <w:jc w:val="center"/>
        <w:rPr>
          <w:bCs/>
          <w:sz w:val="28"/>
        </w:rPr>
      </w:pPr>
      <w:r w:rsidRPr="00B55C6C">
        <w:rPr>
          <w:bCs/>
          <w:sz w:val="28"/>
        </w:rPr>
        <w:t>Technological University, Dublin</w:t>
      </w:r>
    </w:p>
    <w:p w14:paraId="5C77C8AC" w14:textId="77777777" w:rsidR="00DC1139" w:rsidRPr="00B55C6C" w:rsidRDefault="00DC1139" w:rsidP="00DC1139">
      <w:pPr>
        <w:rPr>
          <w:bCs/>
        </w:rPr>
      </w:pPr>
    </w:p>
    <w:p w14:paraId="7A5A54AF" w14:textId="77777777" w:rsidR="00DC1139" w:rsidRPr="00B55C6C" w:rsidRDefault="00DC1139" w:rsidP="00DC1139">
      <w:pPr>
        <w:jc w:val="center"/>
        <w:rPr>
          <w:b/>
          <w:bCs/>
          <w:color w:val="000000" w:themeColor="text1"/>
          <w:sz w:val="28"/>
        </w:rPr>
      </w:pPr>
      <w:r w:rsidRPr="00B55C6C">
        <w:rPr>
          <w:b/>
          <w:bCs/>
          <w:color w:val="000000" w:themeColor="text1"/>
          <w:sz w:val="28"/>
        </w:rPr>
        <w:t>08/04/2022</w:t>
      </w:r>
    </w:p>
    <w:p w14:paraId="766FB47C" w14:textId="77777777" w:rsidR="00DC1139" w:rsidRPr="00B55C6C" w:rsidRDefault="00DC1139" w:rsidP="00DC1139">
      <w:pPr>
        <w:pStyle w:val="Chapterheading"/>
        <w:sectPr w:rsidR="00DC1139" w:rsidRPr="00B55C6C">
          <w:footerReference w:type="even" r:id="rId9"/>
          <w:footerReference w:type="default" r:id="rId10"/>
          <w:pgSz w:w="11906" w:h="16838"/>
          <w:pgMar w:top="1440" w:right="1800" w:bottom="1440" w:left="1800" w:header="708" w:footer="708" w:gutter="0"/>
          <w:pgNumType w:fmt="lowerRoman"/>
          <w:cols w:space="708"/>
          <w:titlePg/>
          <w:docGrid w:linePitch="360"/>
        </w:sectPr>
      </w:pPr>
    </w:p>
    <w:p w14:paraId="366BDD14" w14:textId="77777777" w:rsidR="00DC1139" w:rsidRPr="00B55C6C" w:rsidRDefault="00DC1139" w:rsidP="00DC1139">
      <w:pPr>
        <w:pStyle w:val="Chapterheading"/>
      </w:pPr>
      <w:r w:rsidRPr="00B55C6C">
        <w:lastRenderedPageBreak/>
        <w:t>Abstract</w:t>
      </w:r>
    </w:p>
    <w:p w14:paraId="630D0E9F" w14:textId="3D5AEAA1" w:rsidR="00DC1139" w:rsidRPr="00B55C6C" w:rsidRDefault="00DC1139" w:rsidP="00DC1139">
      <w:r w:rsidRPr="00B55C6C">
        <w:t xml:space="preserve">Since the invention of the internet, one of the most used technologies is instant messaging. While this </w:t>
      </w:r>
      <w:r w:rsidR="00DD1DBC" w:rsidRPr="00B55C6C">
        <w:t>is</w:t>
      </w:r>
      <w:r w:rsidRPr="00B55C6C">
        <w:t xml:space="preserve"> not bad in anyway, it brings along a new way to spread offensive and hateful messages and statements. Especially in a medium such as Discord where there are many young users and no </w:t>
      </w:r>
      <w:r w:rsidR="002A1B1B" w:rsidRPr="00B55C6C">
        <w:t>built-in</w:t>
      </w:r>
      <w:r w:rsidRPr="00B55C6C">
        <w:t xml:space="preserve"> moderation or detection of such messages. Users can be exposed to very hateful and offensive messages at an age where they should not. This is the problem I am attempting to solve in </w:t>
      </w:r>
      <w:r w:rsidR="002A1B1B" w:rsidRPr="00B55C6C">
        <w:t>this</w:t>
      </w:r>
      <w:r w:rsidRPr="00B55C6C">
        <w:t xml:space="preserve"> final year project. I am going to be using Machine Learning and NLP to detect Hate speech and Offensive messages </w:t>
      </w:r>
      <w:r w:rsidR="00DB7523">
        <w:t xml:space="preserve">in </w:t>
      </w:r>
      <w:r w:rsidRPr="00B55C6C">
        <w:t>real time</w:t>
      </w:r>
      <w:r w:rsidR="00DB7523">
        <w:t>. This project also incorporates text extraction from images and the collection of false flags to later be trained to improve the model.</w:t>
      </w:r>
    </w:p>
    <w:p w14:paraId="06F6D91C" w14:textId="5E172C71" w:rsidR="00DC1139" w:rsidRPr="00B55C6C" w:rsidRDefault="00DC1139" w:rsidP="00DC1139">
      <w:pPr>
        <w:rPr>
          <w:b/>
          <w:bCs/>
          <w:color w:val="FF0000"/>
          <w:u w:val="single"/>
        </w:rPr>
      </w:pPr>
    </w:p>
    <w:p w14:paraId="3A10C32B" w14:textId="2E68029C" w:rsidR="009F00FF" w:rsidRPr="00B55C6C" w:rsidRDefault="00186D8F" w:rsidP="00DC1139">
      <w:pPr>
        <w:rPr>
          <w:b/>
          <w:bCs/>
          <w:color w:val="FF0000"/>
          <w:sz w:val="24"/>
          <w:szCs w:val="24"/>
          <w:u w:val="single"/>
        </w:rPr>
      </w:pPr>
      <w:r w:rsidRPr="00B55C6C">
        <w:rPr>
          <w:b/>
          <w:bCs/>
          <w:color w:val="FF0000"/>
          <w:sz w:val="24"/>
          <w:szCs w:val="24"/>
          <w:u w:val="single"/>
        </w:rPr>
        <w:t xml:space="preserve">Disclaimer: </w:t>
      </w:r>
      <w:r w:rsidR="009F00FF" w:rsidRPr="00B55C6C">
        <w:rPr>
          <w:b/>
          <w:bCs/>
          <w:color w:val="FF0000"/>
          <w:sz w:val="24"/>
          <w:szCs w:val="24"/>
          <w:u w:val="single"/>
        </w:rPr>
        <w:t xml:space="preserve">Due to the nature of this project. This document has sentences that contain both hate speech and offensive language. </w:t>
      </w:r>
      <w:r w:rsidR="00DD1DBC" w:rsidRPr="00B55C6C">
        <w:rPr>
          <w:b/>
          <w:bCs/>
          <w:color w:val="FF0000"/>
          <w:sz w:val="24"/>
          <w:szCs w:val="24"/>
          <w:u w:val="single"/>
        </w:rPr>
        <w:t>Everything was written for the purpose of testing and not to offend any specific group or person.</w:t>
      </w:r>
    </w:p>
    <w:p w14:paraId="46F3B780" w14:textId="77777777" w:rsidR="00DC1139" w:rsidRPr="00B55C6C" w:rsidRDefault="00DC1139" w:rsidP="00DC1139"/>
    <w:p w14:paraId="0ED38969" w14:textId="77777777" w:rsidR="00DC1139" w:rsidRPr="00B55C6C" w:rsidRDefault="00DC1139" w:rsidP="00DC1139">
      <w:r w:rsidRPr="00B55C6C">
        <w:br w:type="page"/>
      </w:r>
      <w:r w:rsidRPr="00B55C6C">
        <w:lastRenderedPageBreak/>
        <w:t xml:space="preserve"> Declaration</w:t>
      </w:r>
    </w:p>
    <w:p w14:paraId="644B47CD" w14:textId="77777777" w:rsidR="00DC1139" w:rsidRPr="00B55C6C" w:rsidRDefault="00DC1139" w:rsidP="00DC1139">
      <w:pPr>
        <w:pStyle w:val="BodyText"/>
        <w:rPr>
          <w:lang w:val="en-IE"/>
        </w:rPr>
      </w:pPr>
    </w:p>
    <w:p w14:paraId="370E6854" w14:textId="77777777" w:rsidR="00DC1139" w:rsidRPr="00B55C6C" w:rsidRDefault="00DC1139" w:rsidP="00DC1139">
      <w:pPr>
        <w:pStyle w:val="BodyText"/>
        <w:rPr>
          <w:lang w:val="en-IE"/>
        </w:rPr>
      </w:pPr>
    </w:p>
    <w:p w14:paraId="3EC524B9" w14:textId="77777777" w:rsidR="00DC1139" w:rsidRPr="00B55C6C" w:rsidRDefault="00DC1139" w:rsidP="00DC1139">
      <w:pPr>
        <w:pStyle w:val="BodyText"/>
        <w:rPr>
          <w:lang w:val="en-US"/>
        </w:rPr>
      </w:pPr>
      <w:r w:rsidRPr="00B55C6C">
        <w:t>I hereby declare that the work described in this dissertation is, except where otherwise stated, entirely my own work and has not been submitted as an exercise for a degree at this or any other university.</w:t>
      </w:r>
    </w:p>
    <w:p w14:paraId="2C1EAE9E" w14:textId="77777777" w:rsidR="00DC1139" w:rsidRPr="00B55C6C" w:rsidRDefault="00DC1139" w:rsidP="00DC1139">
      <w:pPr>
        <w:pStyle w:val="BodyText"/>
        <w:rPr>
          <w:lang w:val="en-US"/>
        </w:rPr>
      </w:pPr>
    </w:p>
    <w:p w14:paraId="301D9BF8" w14:textId="77777777" w:rsidR="00DC1139" w:rsidRPr="00B55C6C" w:rsidRDefault="00DC1139" w:rsidP="00DC1139">
      <w:pPr>
        <w:pStyle w:val="BodyText"/>
        <w:rPr>
          <w:lang w:val="en-US"/>
        </w:rPr>
      </w:pPr>
    </w:p>
    <w:p w14:paraId="7AF55840" w14:textId="77777777" w:rsidR="00DC1139" w:rsidRPr="00B55C6C" w:rsidRDefault="00DC1139" w:rsidP="00DC1139">
      <w:pPr>
        <w:pStyle w:val="BodyText"/>
        <w:rPr>
          <w:lang w:val="en-US"/>
        </w:rPr>
      </w:pPr>
      <w:r w:rsidRPr="00B55C6C">
        <w:rPr>
          <w:lang w:val="en-US"/>
        </w:rPr>
        <w:t>Signed:</w:t>
      </w:r>
    </w:p>
    <w:p w14:paraId="31478351" w14:textId="77777777" w:rsidR="00DC1139" w:rsidRPr="00B55C6C" w:rsidRDefault="00DC1139" w:rsidP="00DC1139">
      <w:pPr>
        <w:pStyle w:val="BodyText"/>
        <w:rPr>
          <w:lang w:val="en-US"/>
        </w:rPr>
      </w:pPr>
      <w:r w:rsidRPr="00B55C6C">
        <w:rPr>
          <w:noProof/>
          <w:lang w:val="en-US"/>
        </w:rPr>
        <mc:AlternateContent>
          <mc:Choice Requires="wpi">
            <w:drawing>
              <wp:anchor distT="0" distB="0" distL="114300" distR="114300" simplePos="0" relativeHeight="251660288" behindDoc="0" locked="0" layoutInCell="1" allowOverlap="1" wp14:anchorId="1F6D4AAD" wp14:editId="3ED68851">
                <wp:simplePos x="0" y="0"/>
                <wp:positionH relativeFrom="column">
                  <wp:posOffset>885190</wp:posOffset>
                </wp:positionH>
                <wp:positionV relativeFrom="paragraph">
                  <wp:posOffset>-115719</wp:posOffset>
                </wp:positionV>
                <wp:extent cx="1022917" cy="447378"/>
                <wp:effectExtent l="38100" t="38100" r="31750" b="35560"/>
                <wp:wrapNone/>
                <wp:docPr id="16" name="Ink 16"/>
                <wp:cNvGraphicFramePr/>
                <a:graphic xmlns:a="http://schemas.openxmlformats.org/drawingml/2006/main">
                  <a:graphicData uri="http://schemas.microsoft.com/office/word/2010/wordprocessingInk">
                    <w14:contentPart bwMode="auto" r:id="rId11">
                      <w14:nvContentPartPr>
                        <w14:cNvContentPartPr/>
                      </w14:nvContentPartPr>
                      <w14:xfrm>
                        <a:off x="0" y="0"/>
                        <a:ext cx="1022917" cy="447378"/>
                      </w14:xfrm>
                    </w14:contentPart>
                  </a:graphicData>
                </a:graphic>
                <wp14:sizeRelH relativeFrom="margin">
                  <wp14:pctWidth>0</wp14:pctWidth>
                </wp14:sizeRelH>
                <wp14:sizeRelV relativeFrom="margin">
                  <wp14:pctHeight>0</wp14:pctHeight>
                </wp14:sizeRelV>
              </wp:anchor>
            </w:drawing>
          </mc:Choice>
          <mc:Fallback>
            <w:pict>
              <v:shapetype w14:anchorId="11D92A7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69.35pt;margin-top:-9.45pt;width:81.25pt;height:35.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">
                <v:imagedata r:id="rId12" o:title=""/>
              </v:shape>
            </w:pict>
          </mc:Fallback>
        </mc:AlternateContent>
      </w:r>
      <w:r w:rsidRPr="00B55C6C">
        <w:rPr>
          <w:noProof/>
          <w:lang w:val="en-US"/>
        </w:rPr>
        <mc:AlternateContent>
          <mc:Choice Requires="wpi">
            <w:drawing>
              <wp:anchor distT="0" distB="0" distL="114300" distR="114300" simplePos="0" relativeHeight="251659264" behindDoc="0" locked="0" layoutInCell="1" allowOverlap="1" wp14:anchorId="4738717A" wp14:editId="5B663E4B">
                <wp:simplePos x="0" y="0"/>
                <wp:positionH relativeFrom="column">
                  <wp:posOffset>0</wp:posOffset>
                </wp:positionH>
                <wp:positionV relativeFrom="paragraph">
                  <wp:posOffset>-47625</wp:posOffset>
                </wp:positionV>
                <wp:extent cx="885450" cy="479235"/>
                <wp:effectExtent l="38100" t="38100" r="29210" b="41910"/>
                <wp:wrapNone/>
                <wp:docPr id="12" name="Ink 12"/>
                <wp:cNvGraphicFramePr/>
                <a:graphic xmlns:a="http://schemas.openxmlformats.org/drawingml/2006/main">
                  <a:graphicData uri="http://schemas.microsoft.com/office/word/2010/wordprocessingInk">
                    <w14:contentPart bwMode="auto" r:id="rId13">
                      <w14:nvContentPartPr>
                        <w14:cNvContentPartPr/>
                      </w14:nvContentPartPr>
                      <w14:xfrm>
                        <a:off x="0" y="0"/>
                        <a:ext cx="885450" cy="479235"/>
                      </w14:xfrm>
                    </w14:contentPart>
                  </a:graphicData>
                </a:graphic>
                <wp14:sizeRelH relativeFrom="margin">
                  <wp14:pctWidth>0</wp14:pctWidth>
                </wp14:sizeRelH>
                <wp14:sizeRelV relativeFrom="margin">
                  <wp14:pctHeight>0</wp14:pctHeight>
                </wp14:sizeRelV>
              </wp:anchor>
            </w:drawing>
          </mc:Choice>
          <mc:Fallback>
            <w:pict>
              <v:shape w14:anchorId="20254ACA" id="Ink 12" o:spid="_x0000_s1026" type="#_x0000_t75" style="position:absolute;margin-left:-.35pt;margin-top:-4.1pt;width:70.4pt;height:3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">
                <v:imagedata r:id="rId14" o:title=""/>
              </v:shape>
            </w:pict>
          </mc:Fallback>
        </mc:AlternateContent>
      </w:r>
    </w:p>
    <w:p w14:paraId="1F857BD7" w14:textId="77777777" w:rsidR="00DC1139" w:rsidRPr="00B55C6C" w:rsidRDefault="00DC1139" w:rsidP="00DC1139">
      <w:pPr>
        <w:pStyle w:val="BodyText"/>
        <w:rPr>
          <w:lang w:val="en-US"/>
        </w:rPr>
      </w:pPr>
      <w:r w:rsidRPr="00B55C6C">
        <w:t>_________________________</w:t>
      </w:r>
    </w:p>
    <w:p w14:paraId="5EECB089" w14:textId="77777777" w:rsidR="00DC1139" w:rsidRPr="00B55C6C" w:rsidRDefault="00DC1139" w:rsidP="00DC1139">
      <w:pPr>
        <w:pStyle w:val="BodyText"/>
        <w:rPr>
          <w:color w:val="000000" w:themeColor="text1"/>
        </w:rPr>
      </w:pPr>
      <w:r w:rsidRPr="00B55C6C">
        <w:rPr>
          <w:color w:val="000000" w:themeColor="text1"/>
        </w:rPr>
        <w:t>Daniel Krasovski</w:t>
      </w:r>
    </w:p>
    <w:p w14:paraId="393D51E9" w14:textId="77777777" w:rsidR="00DC1139" w:rsidRPr="00B55C6C" w:rsidRDefault="00DC1139" w:rsidP="00DC1139">
      <w:pPr>
        <w:pStyle w:val="BodyText"/>
        <w:rPr>
          <w:color w:val="000000" w:themeColor="text1"/>
        </w:rPr>
      </w:pPr>
    </w:p>
    <w:p w14:paraId="007C1ED5" w14:textId="2827C9CC" w:rsidR="00DC1139" w:rsidRPr="00B55C6C" w:rsidRDefault="00DC1139" w:rsidP="00DC1139">
      <w:pPr>
        <w:pStyle w:val="BodyText"/>
        <w:rPr>
          <w:color w:val="000000" w:themeColor="text1"/>
        </w:rPr>
      </w:pPr>
      <w:r w:rsidRPr="00B55C6C">
        <w:rPr>
          <w:color w:val="000000" w:themeColor="text1"/>
        </w:rPr>
        <w:t>0</w:t>
      </w:r>
      <w:r w:rsidR="006C4724">
        <w:rPr>
          <w:color w:val="000000" w:themeColor="text1"/>
        </w:rPr>
        <w:t>8</w:t>
      </w:r>
      <w:r w:rsidRPr="00B55C6C">
        <w:rPr>
          <w:color w:val="000000" w:themeColor="text1"/>
        </w:rPr>
        <w:t>/04/2022</w:t>
      </w:r>
    </w:p>
    <w:p w14:paraId="34B773EC" w14:textId="77777777" w:rsidR="00DC1139" w:rsidRPr="00B55C6C" w:rsidRDefault="00DC1139" w:rsidP="00DC1139">
      <w:pPr>
        <w:pStyle w:val="BodyText"/>
        <w:rPr>
          <w:lang w:val="en-US"/>
        </w:rPr>
      </w:pPr>
    </w:p>
    <w:p w14:paraId="7CE6F475" w14:textId="77777777" w:rsidR="00DC1139" w:rsidRPr="00B55C6C" w:rsidRDefault="00DC1139" w:rsidP="00DC1139">
      <w:pPr>
        <w:rPr>
          <w:sz w:val="20"/>
          <w:szCs w:val="20"/>
          <w:lang w:val="en-US"/>
        </w:rPr>
      </w:pPr>
    </w:p>
    <w:p w14:paraId="433D1C09" w14:textId="77777777" w:rsidR="00DC1139" w:rsidRPr="00B55C6C" w:rsidRDefault="00DC1139" w:rsidP="00DC1139">
      <w:pPr>
        <w:rPr>
          <w:sz w:val="20"/>
          <w:szCs w:val="20"/>
          <w:lang w:val="en-US"/>
        </w:rPr>
      </w:pPr>
    </w:p>
    <w:p w14:paraId="1A695A51" w14:textId="77777777" w:rsidR="00DC1139" w:rsidRPr="00B55C6C" w:rsidRDefault="00DC1139" w:rsidP="00DC1139">
      <w:pPr>
        <w:pStyle w:val="Chapterheading"/>
        <w:spacing w:line="360" w:lineRule="auto"/>
        <w:rPr>
          <w:b w:val="0"/>
          <w:bCs w:val="0"/>
          <w:sz w:val="24"/>
        </w:rPr>
      </w:pPr>
    </w:p>
    <w:p w14:paraId="56BA8F1F" w14:textId="77777777" w:rsidR="00DC1139" w:rsidRPr="00B55C6C" w:rsidRDefault="00DC1139" w:rsidP="00DC1139">
      <w:pPr>
        <w:pStyle w:val="Chapterheading"/>
        <w:spacing w:line="360" w:lineRule="auto"/>
        <w:rPr>
          <w:b w:val="0"/>
          <w:bCs w:val="0"/>
          <w:sz w:val="24"/>
        </w:rPr>
      </w:pPr>
    </w:p>
    <w:p w14:paraId="4E116CDB" w14:textId="77777777" w:rsidR="00DC1139" w:rsidRPr="00B55C6C" w:rsidRDefault="00DC1139" w:rsidP="00DC1139">
      <w:pPr>
        <w:pStyle w:val="Chapterheading"/>
        <w:spacing w:line="360" w:lineRule="auto"/>
        <w:rPr>
          <w:b w:val="0"/>
          <w:bCs w:val="0"/>
          <w:sz w:val="24"/>
        </w:rPr>
      </w:pPr>
    </w:p>
    <w:p w14:paraId="0D89EA2C" w14:textId="77777777" w:rsidR="00DC1139" w:rsidRPr="00B55C6C" w:rsidRDefault="00DC1139" w:rsidP="00DC1139">
      <w:pPr>
        <w:pStyle w:val="Chapterheading"/>
        <w:spacing w:line="360" w:lineRule="auto"/>
        <w:rPr>
          <w:b w:val="0"/>
          <w:bCs w:val="0"/>
          <w:sz w:val="24"/>
        </w:rPr>
      </w:pPr>
    </w:p>
    <w:p w14:paraId="7EE960F0" w14:textId="77777777" w:rsidR="00DC1139" w:rsidRPr="00B55C6C" w:rsidRDefault="00DC1139" w:rsidP="00DC1139">
      <w:pPr>
        <w:rPr>
          <w:b/>
          <w:bCs/>
          <w:sz w:val="40"/>
        </w:rPr>
      </w:pPr>
      <w:r w:rsidRPr="00B55C6C">
        <w:br w:type="page"/>
      </w:r>
    </w:p>
    <w:p w14:paraId="5A38D7EA" w14:textId="77777777" w:rsidR="00DC1139" w:rsidRPr="00B55C6C" w:rsidRDefault="00DC1139" w:rsidP="00DC1139">
      <w:pPr>
        <w:pStyle w:val="Chapterheading"/>
      </w:pPr>
      <w:r w:rsidRPr="00B55C6C">
        <w:lastRenderedPageBreak/>
        <w:t>Acknowledgements</w:t>
      </w:r>
    </w:p>
    <w:p w14:paraId="51C0083E" w14:textId="77777777" w:rsidR="00DC1139" w:rsidRPr="00B55C6C" w:rsidRDefault="00DC1139" w:rsidP="00CE3E46"/>
    <w:p w14:paraId="2C9E95C1" w14:textId="66ADAEA6" w:rsidR="00DC1139" w:rsidRPr="00F8769A" w:rsidRDefault="00DC1139" w:rsidP="00F8769A">
      <w:r w:rsidRPr="00B55C6C">
        <w:t>I would like to Acknowledge my project supervisor Svetlana Hensman for guiding me</w:t>
      </w:r>
      <w:r w:rsidR="00CE3E46">
        <w:t xml:space="preserve">, providing extremely valuable </w:t>
      </w:r>
      <w:proofErr w:type="gramStart"/>
      <w:r w:rsidR="00CE3E46">
        <w:t>feedback</w:t>
      </w:r>
      <w:proofErr w:type="gramEnd"/>
      <w:r w:rsidR="00CE3E46">
        <w:t xml:space="preserve"> and </w:t>
      </w:r>
      <w:r w:rsidRPr="00B55C6C">
        <w:t xml:space="preserve">making sure I am always on the right track. I would also like to thank my great friends that I made in this course Ire </w:t>
      </w:r>
      <w:proofErr w:type="spellStart"/>
      <w:r w:rsidRPr="00B55C6C">
        <w:t>Ad</w:t>
      </w:r>
      <w:r w:rsidR="00387D84">
        <w:t>e</w:t>
      </w:r>
      <w:r w:rsidRPr="00B55C6C">
        <w:t>bari</w:t>
      </w:r>
      <w:proofErr w:type="spellEnd"/>
      <w:r w:rsidRPr="00B55C6C">
        <w:t xml:space="preserve">, Raphael </w:t>
      </w:r>
      <w:proofErr w:type="spellStart"/>
      <w:r w:rsidRPr="00B55C6C">
        <w:t>Ofeimu</w:t>
      </w:r>
      <w:proofErr w:type="spellEnd"/>
      <w:r w:rsidRPr="00B55C6C">
        <w:t>, Kyle Butler and Nikolay Malyshev for all the help, advice, and encouragement I received during the previous 4 years.</w:t>
      </w:r>
      <w:r w:rsidR="00CE3E46">
        <w:t xml:space="preserve"> The memories created working under the name DRINK21 will be cherished forever.</w:t>
      </w:r>
      <w:r w:rsidRPr="00F8769A">
        <w:br w:type="page"/>
      </w:r>
    </w:p>
    <w:sdt>
      <w:sdtPr>
        <w:id w:val="1320615043"/>
        <w:docPartObj>
          <w:docPartGallery w:val="Table of Contents"/>
          <w:docPartUnique/>
        </w:docPartObj>
      </w:sdtPr>
      <w:sdtEndPr>
        <w:rPr>
          <w:rFonts w:asciiTheme="minorHAnsi" w:eastAsiaTheme="minorHAnsi" w:hAnsiTheme="minorHAnsi" w:cstheme="minorBidi"/>
          <w:b/>
          <w:bCs/>
          <w:noProof/>
          <w:color w:val="auto"/>
          <w:sz w:val="22"/>
          <w:szCs w:val="22"/>
          <w:lang w:val="en-IE"/>
        </w:rPr>
      </w:sdtEndPr>
      <w:sdtContent>
        <w:p w14:paraId="0B1BFB97" w14:textId="34B53914" w:rsidR="00A87085" w:rsidRPr="00B55C6C" w:rsidRDefault="00A87085">
          <w:pPr>
            <w:pStyle w:val="TOCHeading"/>
          </w:pPr>
          <w:r w:rsidRPr="00B55C6C">
            <w:t>Table of Contents</w:t>
          </w:r>
        </w:p>
        <w:p w14:paraId="6EA4E6B3" w14:textId="4F4E0DAD" w:rsidR="0006190B" w:rsidRDefault="00A87085">
          <w:pPr>
            <w:pStyle w:val="TOC1"/>
            <w:tabs>
              <w:tab w:val="right" w:leader="dot" w:pos="9016"/>
            </w:tabs>
            <w:rPr>
              <w:rFonts w:eastAsiaTheme="minorEastAsia"/>
              <w:noProof/>
              <w:lang w:val="en-GB" w:eastAsia="en-GB"/>
            </w:rPr>
          </w:pPr>
          <w:r w:rsidRPr="00B55C6C">
            <w:fldChar w:fldCharType="begin"/>
          </w:r>
          <w:r w:rsidRPr="00B55C6C">
            <w:instrText xml:space="preserve"> TOC \o "1-3" \h \z \u </w:instrText>
          </w:r>
          <w:r w:rsidRPr="00B55C6C">
            <w:fldChar w:fldCharType="separate"/>
          </w:r>
          <w:hyperlink w:anchor="_Toc100325711" w:history="1">
            <w:r w:rsidR="0006190B" w:rsidRPr="009164D3">
              <w:rPr>
                <w:rStyle w:val="Hyperlink"/>
                <w:noProof/>
              </w:rPr>
              <w:t>Table of Figures</w:t>
            </w:r>
            <w:r w:rsidR="0006190B">
              <w:rPr>
                <w:noProof/>
                <w:webHidden/>
              </w:rPr>
              <w:tab/>
            </w:r>
            <w:r w:rsidR="0006190B">
              <w:rPr>
                <w:noProof/>
                <w:webHidden/>
              </w:rPr>
              <w:fldChar w:fldCharType="begin"/>
            </w:r>
            <w:r w:rsidR="0006190B">
              <w:rPr>
                <w:noProof/>
                <w:webHidden/>
              </w:rPr>
              <w:instrText xml:space="preserve"> PAGEREF _Toc100325711 \h </w:instrText>
            </w:r>
            <w:r w:rsidR="0006190B">
              <w:rPr>
                <w:noProof/>
                <w:webHidden/>
              </w:rPr>
            </w:r>
            <w:r w:rsidR="0006190B">
              <w:rPr>
                <w:noProof/>
                <w:webHidden/>
              </w:rPr>
              <w:fldChar w:fldCharType="separate"/>
            </w:r>
            <w:r w:rsidR="0045415E">
              <w:rPr>
                <w:noProof/>
                <w:webHidden/>
              </w:rPr>
              <w:t>7</w:t>
            </w:r>
            <w:r w:rsidR="0006190B">
              <w:rPr>
                <w:noProof/>
                <w:webHidden/>
              </w:rPr>
              <w:fldChar w:fldCharType="end"/>
            </w:r>
          </w:hyperlink>
        </w:p>
        <w:p w14:paraId="4733620E" w14:textId="3D4190F7" w:rsidR="0006190B" w:rsidRDefault="0006190B">
          <w:pPr>
            <w:pStyle w:val="TOC1"/>
            <w:tabs>
              <w:tab w:val="right" w:leader="dot" w:pos="9016"/>
            </w:tabs>
            <w:rPr>
              <w:rFonts w:eastAsiaTheme="minorEastAsia"/>
              <w:noProof/>
              <w:lang w:val="en-GB" w:eastAsia="en-GB"/>
            </w:rPr>
          </w:pPr>
          <w:hyperlink w:anchor="_Toc100325712" w:history="1">
            <w:r w:rsidRPr="009164D3">
              <w:rPr>
                <w:rStyle w:val="Hyperlink"/>
                <w:noProof/>
              </w:rPr>
              <w:t>1. Introduction</w:t>
            </w:r>
            <w:r>
              <w:rPr>
                <w:noProof/>
                <w:webHidden/>
              </w:rPr>
              <w:tab/>
            </w:r>
            <w:r>
              <w:rPr>
                <w:noProof/>
                <w:webHidden/>
              </w:rPr>
              <w:fldChar w:fldCharType="begin"/>
            </w:r>
            <w:r>
              <w:rPr>
                <w:noProof/>
                <w:webHidden/>
              </w:rPr>
              <w:instrText xml:space="preserve"> PAGEREF _Toc100325712 \h </w:instrText>
            </w:r>
            <w:r>
              <w:rPr>
                <w:noProof/>
                <w:webHidden/>
              </w:rPr>
            </w:r>
            <w:r>
              <w:rPr>
                <w:noProof/>
                <w:webHidden/>
              </w:rPr>
              <w:fldChar w:fldCharType="separate"/>
            </w:r>
            <w:r w:rsidR="0045415E">
              <w:rPr>
                <w:noProof/>
                <w:webHidden/>
              </w:rPr>
              <w:t>10</w:t>
            </w:r>
            <w:r>
              <w:rPr>
                <w:noProof/>
                <w:webHidden/>
              </w:rPr>
              <w:fldChar w:fldCharType="end"/>
            </w:r>
          </w:hyperlink>
        </w:p>
        <w:p w14:paraId="194584D6" w14:textId="50BBA406" w:rsidR="0006190B" w:rsidRDefault="0006190B">
          <w:pPr>
            <w:pStyle w:val="TOC2"/>
            <w:tabs>
              <w:tab w:val="left" w:pos="880"/>
              <w:tab w:val="right" w:leader="dot" w:pos="9016"/>
            </w:tabs>
            <w:rPr>
              <w:rFonts w:eastAsiaTheme="minorEastAsia"/>
              <w:noProof/>
              <w:lang w:val="en-GB" w:eastAsia="en-GB"/>
            </w:rPr>
          </w:pPr>
          <w:hyperlink w:anchor="_Toc100325713" w:history="1">
            <w:r w:rsidRPr="009164D3">
              <w:rPr>
                <w:rStyle w:val="Hyperlink"/>
                <w:noProof/>
              </w:rPr>
              <w:t>1.1.</w:t>
            </w:r>
            <w:r>
              <w:rPr>
                <w:rFonts w:eastAsiaTheme="minorEastAsia"/>
                <w:noProof/>
                <w:lang w:val="en-GB" w:eastAsia="en-GB"/>
              </w:rPr>
              <w:tab/>
            </w:r>
            <w:r w:rsidRPr="009164D3">
              <w:rPr>
                <w:rStyle w:val="Hyperlink"/>
                <w:noProof/>
              </w:rPr>
              <w:t>Project Background</w:t>
            </w:r>
            <w:r>
              <w:rPr>
                <w:noProof/>
                <w:webHidden/>
              </w:rPr>
              <w:tab/>
            </w:r>
            <w:r>
              <w:rPr>
                <w:noProof/>
                <w:webHidden/>
              </w:rPr>
              <w:fldChar w:fldCharType="begin"/>
            </w:r>
            <w:r>
              <w:rPr>
                <w:noProof/>
                <w:webHidden/>
              </w:rPr>
              <w:instrText xml:space="preserve"> PAGEREF _Toc100325713 \h </w:instrText>
            </w:r>
            <w:r>
              <w:rPr>
                <w:noProof/>
                <w:webHidden/>
              </w:rPr>
            </w:r>
            <w:r>
              <w:rPr>
                <w:noProof/>
                <w:webHidden/>
              </w:rPr>
              <w:fldChar w:fldCharType="separate"/>
            </w:r>
            <w:r w:rsidR="0045415E">
              <w:rPr>
                <w:noProof/>
                <w:webHidden/>
              </w:rPr>
              <w:t>10</w:t>
            </w:r>
            <w:r>
              <w:rPr>
                <w:noProof/>
                <w:webHidden/>
              </w:rPr>
              <w:fldChar w:fldCharType="end"/>
            </w:r>
          </w:hyperlink>
        </w:p>
        <w:p w14:paraId="1B05BFBD" w14:textId="42024955" w:rsidR="0006190B" w:rsidRDefault="0006190B">
          <w:pPr>
            <w:pStyle w:val="TOC2"/>
            <w:tabs>
              <w:tab w:val="left" w:pos="880"/>
              <w:tab w:val="right" w:leader="dot" w:pos="9016"/>
            </w:tabs>
            <w:rPr>
              <w:rFonts w:eastAsiaTheme="minorEastAsia"/>
              <w:noProof/>
              <w:lang w:val="en-GB" w:eastAsia="en-GB"/>
            </w:rPr>
          </w:pPr>
          <w:hyperlink w:anchor="_Toc100325714" w:history="1">
            <w:r w:rsidRPr="009164D3">
              <w:rPr>
                <w:rStyle w:val="Hyperlink"/>
                <w:noProof/>
              </w:rPr>
              <w:t>1.2.</w:t>
            </w:r>
            <w:r>
              <w:rPr>
                <w:rFonts w:eastAsiaTheme="minorEastAsia"/>
                <w:noProof/>
                <w:lang w:val="en-GB" w:eastAsia="en-GB"/>
              </w:rPr>
              <w:tab/>
            </w:r>
            <w:r w:rsidRPr="009164D3">
              <w:rPr>
                <w:rStyle w:val="Hyperlink"/>
                <w:noProof/>
              </w:rPr>
              <w:t>Project Description</w:t>
            </w:r>
            <w:r>
              <w:rPr>
                <w:noProof/>
                <w:webHidden/>
              </w:rPr>
              <w:tab/>
            </w:r>
            <w:r>
              <w:rPr>
                <w:noProof/>
                <w:webHidden/>
              </w:rPr>
              <w:fldChar w:fldCharType="begin"/>
            </w:r>
            <w:r>
              <w:rPr>
                <w:noProof/>
                <w:webHidden/>
              </w:rPr>
              <w:instrText xml:space="preserve"> PAGEREF _Toc100325714 \h </w:instrText>
            </w:r>
            <w:r>
              <w:rPr>
                <w:noProof/>
                <w:webHidden/>
              </w:rPr>
            </w:r>
            <w:r>
              <w:rPr>
                <w:noProof/>
                <w:webHidden/>
              </w:rPr>
              <w:fldChar w:fldCharType="separate"/>
            </w:r>
            <w:r w:rsidR="0045415E">
              <w:rPr>
                <w:noProof/>
                <w:webHidden/>
              </w:rPr>
              <w:t>10</w:t>
            </w:r>
            <w:r>
              <w:rPr>
                <w:noProof/>
                <w:webHidden/>
              </w:rPr>
              <w:fldChar w:fldCharType="end"/>
            </w:r>
          </w:hyperlink>
        </w:p>
        <w:p w14:paraId="46997FC4" w14:textId="39C73AC2" w:rsidR="0006190B" w:rsidRDefault="0006190B">
          <w:pPr>
            <w:pStyle w:val="TOC2"/>
            <w:tabs>
              <w:tab w:val="left" w:pos="880"/>
              <w:tab w:val="right" w:leader="dot" w:pos="9016"/>
            </w:tabs>
            <w:rPr>
              <w:rFonts w:eastAsiaTheme="minorEastAsia"/>
              <w:noProof/>
              <w:lang w:val="en-GB" w:eastAsia="en-GB"/>
            </w:rPr>
          </w:pPr>
          <w:hyperlink w:anchor="_Toc100325715" w:history="1">
            <w:r w:rsidRPr="009164D3">
              <w:rPr>
                <w:rStyle w:val="Hyperlink"/>
                <w:noProof/>
              </w:rPr>
              <w:t>1.3.</w:t>
            </w:r>
            <w:r>
              <w:rPr>
                <w:rFonts w:eastAsiaTheme="minorEastAsia"/>
                <w:noProof/>
                <w:lang w:val="en-GB" w:eastAsia="en-GB"/>
              </w:rPr>
              <w:tab/>
            </w:r>
            <w:r w:rsidRPr="009164D3">
              <w:rPr>
                <w:rStyle w:val="Hyperlink"/>
                <w:noProof/>
              </w:rPr>
              <w:t>Project Aims and Objectives</w:t>
            </w:r>
            <w:r>
              <w:rPr>
                <w:noProof/>
                <w:webHidden/>
              </w:rPr>
              <w:tab/>
            </w:r>
            <w:r>
              <w:rPr>
                <w:noProof/>
                <w:webHidden/>
              </w:rPr>
              <w:fldChar w:fldCharType="begin"/>
            </w:r>
            <w:r>
              <w:rPr>
                <w:noProof/>
                <w:webHidden/>
              </w:rPr>
              <w:instrText xml:space="preserve"> PAGEREF _Toc100325715 \h </w:instrText>
            </w:r>
            <w:r>
              <w:rPr>
                <w:noProof/>
                <w:webHidden/>
              </w:rPr>
            </w:r>
            <w:r>
              <w:rPr>
                <w:noProof/>
                <w:webHidden/>
              </w:rPr>
              <w:fldChar w:fldCharType="separate"/>
            </w:r>
            <w:r w:rsidR="0045415E">
              <w:rPr>
                <w:noProof/>
                <w:webHidden/>
              </w:rPr>
              <w:t>11</w:t>
            </w:r>
            <w:r>
              <w:rPr>
                <w:noProof/>
                <w:webHidden/>
              </w:rPr>
              <w:fldChar w:fldCharType="end"/>
            </w:r>
          </w:hyperlink>
        </w:p>
        <w:p w14:paraId="09C74E55" w14:textId="6BA5BA94" w:rsidR="0006190B" w:rsidRDefault="0006190B">
          <w:pPr>
            <w:pStyle w:val="TOC2"/>
            <w:tabs>
              <w:tab w:val="left" w:pos="880"/>
              <w:tab w:val="right" w:leader="dot" w:pos="9016"/>
            </w:tabs>
            <w:rPr>
              <w:rFonts w:eastAsiaTheme="minorEastAsia"/>
              <w:noProof/>
              <w:lang w:val="en-GB" w:eastAsia="en-GB"/>
            </w:rPr>
          </w:pPr>
          <w:hyperlink w:anchor="_Toc100325716" w:history="1">
            <w:r w:rsidRPr="009164D3">
              <w:rPr>
                <w:rStyle w:val="Hyperlink"/>
                <w:noProof/>
              </w:rPr>
              <w:t>1.4.</w:t>
            </w:r>
            <w:r>
              <w:rPr>
                <w:rFonts w:eastAsiaTheme="minorEastAsia"/>
                <w:noProof/>
                <w:lang w:val="en-GB" w:eastAsia="en-GB"/>
              </w:rPr>
              <w:tab/>
            </w:r>
            <w:r w:rsidRPr="009164D3">
              <w:rPr>
                <w:rStyle w:val="Hyperlink"/>
                <w:noProof/>
              </w:rPr>
              <w:t>Project Scope</w:t>
            </w:r>
            <w:r>
              <w:rPr>
                <w:noProof/>
                <w:webHidden/>
              </w:rPr>
              <w:tab/>
            </w:r>
            <w:r>
              <w:rPr>
                <w:noProof/>
                <w:webHidden/>
              </w:rPr>
              <w:fldChar w:fldCharType="begin"/>
            </w:r>
            <w:r>
              <w:rPr>
                <w:noProof/>
                <w:webHidden/>
              </w:rPr>
              <w:instrText xml:space="preserve"> PAGEREF _Toc100325716 \h </w:instrText>
            </w:r>
            <w:r>
              <w:rPr>
                <w:noProof/>
                <w:webHidden/>
              </w:rPr>
            </w:r>
            <w:r>
              <w:rPr>
                <w:noProof/>
                <w:webHidden/>
              </w:rPr>
              <w:fldChar w:fldCharType="separate"/>
            </w:r>
            <w:r w:rsidR="0045415E">
              <w:rPr>
                <w:noProof/>
                <w:webHidden/>
              </w:rPr>
              <w:t>12</w:t>
            </w:r>
            <w:r>
              <w:rPr>
                <w:noProof/>
                <w:webHidden/>
              </w:rPr>
              <w:fldChar w:fldCharType="end"/>
            </w:r>
          </w:hyperlink>
        </w:p>
        <w:p w14:paraId="3E14DB56" w14:textId="528EBC11" w:rsidR="0006190B" w:rsidRDefault="0006190B">
          <w:pPr>
            <w:pStyle w:val="TOC2"/>
            <w:tabs>
              <w:tab w:val="left" w:pos="880"/>
              <w:tab w:val="right" w:leader="dot" w:pos="9016"/>
            </w:tabs>
            <w:rPr>
              <w:rFonts w:eastAsiaTheme="minorEastAsia"/>
              <w:noProof/>
              <w:lang w:val="en-GB" w:eastAsia="en-GB"/>
            </w:rPr>
          </w:pPr>
          <w:hyperlink w:anchor="_Toc100325717" w:history="1">
            <w:r w:rsidRPr="009164D3">
              <w:rPr>
                <w:rStyle w:val="Hyperlink"/>
                <w:noProof/>
              </w:rPr>
              <w:t>1.5.</w:t>
            </w:r>
            <w:r>
              <w:rPr>
                <w:rFonts w:eastAsiaTheme="minorEastAsia"/>
                <w:noProof/>
                <w:lang w:val="en-GB" w:eastAsia="en-GB"/>
              </w:rPr>
              <w:tab/>
            </w:r>
            <w:r w:rsidRPr="009164D3">
              <w:rPr>
                <w:rStyle w:val="Hyperlink"/>
                <w:noProof/>
              </w:rPr>
              <w:t>Thesis Roadmap</w:t>
            </w:r>
            <w:r>
              <w:rPr>
                <w:noProof/>
                <w:webHidden/>
              </w:rPr>
              <w:tab/>
            </w:r>
            <w:r>
              <w:rPr>
                <w:noProof/>
                <w:webHidden/>
              </w:rPr>
              <w:fldChar w:fldCharType="begin"/>
            </w:r>
            <w:r>
              <w:rPr>
                <w:noProof/>
                <w:webHidden/>
              </w:rPr>
              <w:instrText xml:space="preserve"> PAGEREF _Toc100325717 \h </w:instrText>
            </w:r>
            <w:r>
              <w:rPr>
                <w:noProof/>
                <w:webHidden/>
              </w:rPr>
            </w:r>
            <w:r>
              <w:rPr>
                <w:noProof/>
                <w:webHidden/>
              </w:rPr>
              <w:fldChar w:fldCharType="separate"/>
            </w:r>
            <w:r w:rsidR="0045415E">
              <w:rPr>
                <w:noProof/>
                <w:webHidden/>
              </w:rPr>
              <w:t>12</w:t>
            </w:r>
            <w:r>
              <w:rPr>
                <w:noProof/>
                <w:webHidden/>
              </w:rPr>
              <w:fldChar w:fldCharType="end"/>
            </w:r>
          </w:hyperlink>
        </w:p>
        <w:p w14:paraId="412F3E85" w14:textId="32395783" w:rsidR="0006190B" w:rsidRDefault="0006190B">
          <w:pPr>
            <w:pStyle w:val="TOC3"/>
            <w:tabs>
              <w:tab w:val="right" w:leader="dot" w:pos="9016"/>
            </w:tabs>
            <w:rPr>
              <w:rFonts w:eastAsiaTheme="minorEastAsia"/>
              <w:noProof/>
              <w:lang w:val="en-GB" w:eastAsia="en-GB"/>
            </w:rPr>
          </w:pPr>
          <w:hyperlink w:anchor="_Toc100325718" w:history="1">
            <w:r w:rsidRPr="009164D3">
              <w:rPr>
                <w:rStyle w:val="Hyperlink"/>
                <w:noProof/>
              </w:rPr>
              <w:t>1.5.1 Research</w:t>
            </w:r>
            <w:r>
              <w:rPr>
                <w:noProof/>
                <w:webHidden/>
              </w:rPr>
              <w:tab/>
            </w:r>
            <w:r>
              <w:rPr>
                <w:noProof/>
                <w:webHidden/>
              </w:rPr>
              <w:fldChar w:fldCharType="begin"/>
            </w:r>
            <w:r>
              <w:rPr>
                <w:noProof/>
                <w:webHidden/>
              </w:rPr>
              <w:instrText xml:space="preserve"> PAGEREF _Toc100325718 \h </w:instrText>
            </w:r>
            <w:r>
              <w:rPr>
                <w:noProof/>
                <w:webHidden/>
              </w:rPr>
            </w:r>
            <w:r>
              <w:rPr>
                <w:noProof/>
                <w:webHidden/>
              </w:rPr>
              <w:fldChar w:fldCharType="separate"/>
            </w:r>
            <w:r w:rsidR="0045415E">
              <w:rPr>
                <w:noProof/>
                <w:webHidden/>
              </w:rPr>
              <w:t>12</w:t>
            </w:r>
            <w:r>
              <w:rPr>
                <w:noProof/>
                <w:webHidden/>
              </w:rPr>
              <w:fldChar w:fldCharType="end"/>
            </w:r>
          </w:hyperlink>
        </w:p>
        <w:p w14:paraId="4C7E4AB5" w14:textId="71E8941C" w:rsidR="0006190B" w:rsidRDefault="0006190B">
          <w:pPr>
            <w:pStyle w:val="TOC3"/>
            <w:tabs>
              <w:tab w:val="right" w:leader="dot" w:pos="9016"/>
            </w:tabs>
            <w:rPr>
              <w:rFonts w:eastAsiaTheme="minorEastAsia"/>
              <w:noProof/>
              <w:lang w:val="en-GB" w:eastAsia="en-GB"/>
            </w:rPr>
          </w:pPr>
          <w:hyperlink w:anchor="_Toc100325719" w:history="1">
            <w:r w:rsidRPr="009164D3">
              <w:rPr>
                <w:rStyle w:val="Hyperlink"/>
                <w:noProof/>
              </w:rPr>
              <w:t>1.5.2 Design</w:t>
            </w:r>
            <w:r>
              <w:rPr>
                <w:noProof/>
                <w:webHidden/>
              </w:rPr>
              <w:tab/>
            </w:r>
            <w:r>
              <w:rPr>
                <w:noProof/>
                <w:webHidden/>
              </w:rPr>
              <w:fldChar w:fldCharType="begin"/>
            </w:r>
            <w:r>
              <w:rPr>
                <w:noProof/>
                <w:webHidden/>
              </w:rPr>
              <w:instrText xml:space="preserve"> PAGEREF _Toc100325719 \h </w:instrText>
            </w:r>
            <w:r>
              <w:rPr>
                <w:noProof/>
                <w:webHidden/>
              </w:rPr>
            </w:r>
            <w:r>
              <w:rPr>
                <w:noProof/>
                <w:webHidden/>
              </w:rPr>
              <w:fldChar w:fldCharType="separate"/>
            </w:r>
            <w:r w:rsidR="0045415E">
              <w:rPr>
                <w:noProof/>
                <w:webHidden/>
              </w:rPr>
              <w:t>12</w:t>
            </w:r>
            <w:r>
              <w:rPr>
                <w:noProof/>
                <w:webHidden/>
              </w:rPr>
              <w:fldChar w:fldCharType="end"/>
            </w:r>
          </w:hyperlink>
        </w:p>
        <w:p w14:paraId="2404EC27" w14:textId="0C6A8C49" w:rsidR="0006190B" w:rsidRDefault="0006190B">
          <w:pPr>
            <w:pStyle w:val="TOC3"/>
            <w:tabs>
              <w:tab w:val="right" w:leader="dot" w:pos="9016"/>
            </w:tabs>
            <w:rPr>
              <w:rFonts w:eastAsiaTheme="minorEastAsia"/>
              <w:noProof/>
              <w:lang w:val="en-GB" w:eastAsia="en-GB"/>
            </w:rPr>
          </w:pPr>
          <w:hyperlink w:anchor="_Toc100325720" w:history="1">
            <w:r w:rsidRPr="009164D3">
              <w:rPr>
                <w:rStyle w:val="Hyperlink"/>
                <w:noProof/>
              </w:rPr>
              <w:t>1.5.3 Prototype Development</w:t>
            </w:r>
            <w:r>
              <w:rPr>
                <w:noProof/>
                <w:webHidden/>
              </w:rPr>
              <w:tab/>
            </w:r>
            <w:r>
              <w:rPr>
                <w:noProof/>
                <w:webHidden/>
              </w:rPr>
              <w:fldChar w:fldCharType="begin"/>
            </w:r>
            <w:r>
              <w:rPr>
                <w:noProof/>
                <w:webHidden/>
              </w:rPr>
              <w:instrText xml:space="preserve"> PAGEREF _Toc100325720 \h </w:instrText>
            </w:r>
            <w:r>
              <w:rPr>
                <w:noProof/>
                <w:webHidden/>
              </w:rPr>
            </w:r>
            <w:r>
              <w:rPr>
                <w:noProof/>
                <w:webHidden/>
              </w:rPr>
              <w:fldChar w:fldCharType="separate"/>
            </w:r>
            <w:r w:rsidR="0045415E">
              <w:rPr>
                <w:noProof/>
                <w:webHidden/>
              </w:rPr>
              <w:t>12</w:t>
            </w:r>
            <w:r>
              <w:rPr>
                <w:noProof/>
                <w:webHidden/>
              </w:rPr>
              <w:fldChar w:fldCharType="end"/>
            </w:r>
          </w:hyperlink>
        </w:p>
        <w:p w14:paraId="6BE46B4F" w14:textId="5418CA1E" w:rsidR="0006190B" w:rsidRDefault="0006190B">
          <w:pPr>
            <w:pStyle w:val="TOC3"/>
            <w:tabs>
              <w:tab w:val="right" w:leader="dot" w:pos="9016"/>
            </w:tabs>
            <w:rPr>
              <w:rFonts w:eastAsiaTheme="minorEastAsia"/>
              <w:noProof/>
              <w:lang w:val="en-GB" w:eastAsia="en-GB"/>
            </w:rPr>
          </w:pPr>
          <w:hyperlink w:anchor="_Toc100325721" w:history="1">
            <w:r w:rsidRPr="009164D3">
              <w:rPr>
                <w:rStyle w:val="Hyperlink"/>
                <w:noProof/>
              </w:rPr>
              <w:t>1.5.4 Project Development</w:t>
            </w:r>
            <w:r>
              <w:rPr>
                <w:noProof/>
                <w:webHidden/>
              </w:rPr>
              <w:tab/>
            </w:r>
            <w:r>
              <w:rPr>
                <w:noProof/>
                <w:webHidden/>
              </w:rPr>
              <w:fldChar w:fldCharType="begin"/>
            </w:r>
            <w:r>
              <w:rPr>
                <w:noProof/>
                <w:webHidden/>
              </w:rPr>
              <w:instrText xml:space="preserve"> PAGEREF _Toc100325721 \h </w:instrText>
            </w:r>
            <w:r>
              <w:rPr>
                <w:noProof/>
                <w:webHidden/>
              </w:rPr>
            </w:r>
            <w:r>
              <w:rPr>
                <w:noProof/>
                <w:webHidden/>
              </w:rPr>
              <w:fldChar w:fldCharType="separate"/>
            </w:r>
            <w:r w:rsidR="0045415E">
              <w:rPr>
                <w:noProof/>
                <w:webHidden/>
              </w:rPr>
              <w:t>12</w:t>
            </w:r>
            <w:r>
              <w:rPr>
                <w:noProof/>
                <w:webHidden/>
              </w:rPr>
              <w:fldChar w:fldCharType="end"/>
            </w:r>
          </w:hyperlink>
        </w:p>
        <w:p w14:paraId="34F5990E" w14:textId="0FAB647D" w:rsidR="0006190B" w:rsidRDefault="0006190B">
          <w:pPr>
            <w:pStyle w:val="TOC3"/>
            <w:tabs>
              <w:tab w:val="right" w:leader="dot" w:pos="9016"/>
            </w:tabs>
            <w:rPr>
              <w:rFonts w:eastAsiaTheme="minorEastAsia"/>
              <w:noProof/>
              <w:lang w:val="en-GB" w:eastAsia="en-GB"/>
            </w:rPr>
          </w:pPr>
          <w:hyperlink w:anchor="_Toc100325722" w:history="1">
            <w:r w:rsidRPr="009164D3">
              <w:rPr>
                <w:rStyle w:val="Hyperlink"/>
                <w:noProof/>
              </w:rPr>
              <w:t>1.5.5 Testing and Evaluation</w:t>
            </w:r>
            <w:r>
              <w:rPr>
                <w:noProof/>
                <w:webHidden/>
              </w:rPr>
              <w:tab/>
            </w:r>
            <w:r>
              <w:rPr>
                <w:noProof/>
                <w:webHidden/>
              </w:rPr>
              <w:fldChar w:fldCharType="begin"/>
            </w:r>
            <w:r>
              <w:rPr>
                <w:noProof/>
                <w:webHidden/>
              </w:rPr>
              <w:instrText xml:space="preserve"> PAGEREF _Toc100325722 \h </w:instrText>
            </w:r>
            <w:r>
              <w:rPr>
                <w:noProof/>
                <w:webHidden/>
              </w:rPr>
            </w:r>
            <w:r>
              <w:rPr>
                <w:noProof/>
                <w:webHidden/>
              </w:rPr>
              <w:fldChar w:fldCharType="separate"/>
            </w:r>
            <w:r w:rsidR="0045415E">
              <w:rPr>
                <w:noProof/>
                <w:webHidden/>
              </w:rPr>
              <w:t>12</w:t>
            </w:r>
            <w:r>
              <w:rPr>
                <w:noProof/>
                <w:webHidden/>
              </w:rPr>
              <w:fldChar w:fldCharType="end"/>
            </w:r>
          </w:hyperlink>
        </w:p>
        <w:p w14:paraId="4CFD8288" w14:textId="1344C547" w:rsidR="0006190B" w:rsidRDefault="0006190B">
          <w:pPr>
            <w:pStyle w:val="TOC3"/>
            <w:tabs>
              <w:tab w:val="right" w:leader="dot" w:pos="9016"/>
            </w:tabs>
            <w:rPr>
              <w:rFonts w:eastAsiaTheme="minorEastAsia"/>
              <w:noProof/>
              <w:lang w:val="en-GB" w:eastAsia="en-GB"/>
            </w:rPr>
          </w:pPr>
          <w:hyperlink w:anchor="_Toc100325723" w:history="1">
            <w:r w:rsidRPr="009164D3">
              <w:rPr>
                <w:rStyle w:val="Hyperlink"/>
                <w:noProof/>
              </w:rPr>
              <w:t>1.5.6 Conclusions and Future Work</w:t>
            </w:r>
            <w:r>
              <w:rPr>
                <w:noProof/>
                <w:webHidden/>
              </w:rPr>
              <w:tab/>
            </w:r>
            <w:r>
              <w:rPr>
                <w:noProof/>
                <w:webHidden/>
              </w:rPr>
              <w:fldChar w:fldCharType="begin"/>
            </w:r>
            <w:r>
              <w:rPr>
                <w:noProof/>
                <w:webHidden/>
              </w:rPr>
              <w:instrText xml:space="preserve"> PAGEREF _Toc100325723 \h </w:instrText>
            </w:r>
            <w:r>
              <w:rPr>
                <w:noProof/>
                <w:webHidden/>
              </w:rPr>
            </w:r>
            <w:r>
              <w:rPr>
                <w:noProof/>
                <w:webHidden/>
              </w:rPr>
              <w:fldChar w:fldCharType="separate"/>
            </w:r>
            <w:r w:rsidR="0045415E">
              <w:rPr>
                <w:noProof/>
                <w:webHidden/>
              </w:rPr>
              <w:t>13</w:t>
            </w:r>
            <w:r>
              <w:rPr>
                <w:noProof/>
                <w:webHidden/>
              </w:rPr>
              <w:fldChar w:fldCharType="end"/>
            </w:r>
          </w:hyperlink>
        </w:p>
        <w:p w14:paraId="34856A15" w14:textId="4AB7B311" w:rsidR="0006190B" w:rsidRDefault="0006190B">
          <w:pPr>
            <w:pStyle w:val="TOC1"/>
            <w:tabs>
              <w:tab w:val="right" w:leader="dot" w:pos="9016"/>
            </w:tabs>
            <w:rPr>
              <w:rFonts w:eastAsiaTheme="minorEastAsia"/>
              <w:noProof/>
              <w:lang w:val="en-GB" w:eastAsia="en-GB"/>
            </w:rPr>
          </w:pPr>
          <w:hyperlink w:anchor="_Toc100325724" w:history="1">
            <w:r w:rsidRPr="009164D3">
              <w:rPr>
                <w:rStyle w:val="Hyperlink"/>
                <w:noProof/>
              </w:rPr>
              <w:t>2. Literature Review</w:t>
            </w:r>
            <w:r>
              <w:rPr>
                <w:noProof/>
                <w:webHidden/>
              </w:rPr>
              <w:tab/>
            </w:r>
            <w:r>
              <w:rPr>
                <w:noProof/>
                <w:webHidden/>
              </w:rPr>
              <w:fldChar w:fldCharType="begin"/>
            </w:r>
            <w:r>
              <w:rPr>
                <w:noProof/>
                <w:webHidden/>
              </w:rPr>
              <w:instrText xml:space="preserve"> PAGEREF _Toc100325724 \h </w:instrText>
            </w:r>
            <w:r>
              <w:rPr>
                <w:noProof/>
                <w:webHidden/>
              </w:rPr>
            </w:r>
            <w:r>
              <w:rPr>
                <w:noProof/>
                <w:webHidden/>
              </w:rPr>
              <w:fldChar w:fldCharType="separate"/>
            </w:r>
            <w:r w:rsidR="0045415E">
              <w:rPr>
                <w:noProof/>
                <w:webHidden/>
              </w:rPr>
              <w:t>14</w:t>
            </w:r>
            <w:r>
              <w:rPr>
                <w:noProof/>
                <w:webHidden/>
              </w:rPr>
              <w:fldChar w:fldCharType="end"/>
            </w:r>
          </w:hyperlink>
        </w:p>
        <w:p w14:paraId="7D4376D3" w14:textId="0EB9094D" w:rsidR="0006190B" w:rsidRDefault="0006190B">
          <w:pPr>
            <w:pStyle w:val="TOC2"/>
            <w:tabs>
              <w:tab w:val="right" w:leader="dot" w:pos="9016"/>
            </w:tabs>
            <w:rPr>
              <w:rFonts w:eastAsiaTheme="minorEastAsia"/>
              <w:noProof/>
              <w:lang w:val="en-GB" w:eastAsia="en-GB"/>
            </w:rPr>
          </w:pPr>
          <w:hyperlink w:anchor="_Toc100325725" w:history="1">
            <w:r w:rsidRPr="009164D3">
              <w:rPr>
                <w:rStyle w:val="Hyperlink"/>
                <w:noProof/>
              </w:rPr>
              <w:t>2.1. Introduction</w:t>
            </w:r>
            <w:r>
              <w:rPr>
                <w:noProof/>
                <w:webHidden/>
              </w:rPr>
              <w:tab/>
            </w:r>
            <w:r>
              <w:rPr>
                <w:noProof/>
                <w:webHidden/>
              </w:rPr>
              <w:fldChar w:fldCharType="begin"/>
            </w:r>
            <w:r>
              <w:rPr>
                <w:noProof/>
                <w:webHidden/>
              </w:rPr>
              <w:instrText xml:space="preserve"> PAGEREF _Toc100325725 \h </w:instrText>
            </w:r>
            <w:r>
              <w:rPr>
                <w:noProof/>
                <w:webHidden/>
              </w:rPr>
            </w:r>
            <w:r>
              <w:rPr>
                <w:noProof/>
                <w:webHidden/>
              </w:rPr>
              <w:fldChar w:fldCharType="separate"/>
            </w:r>
            <w:r w:rsidR="0045415E">
              <w:rPr>
                <w:noProof/>
                <w:webHidden/>
              </w:rPr>
              <w:t>14</w:t>
            </w:r>
            <w:r>
              <w:rPr>
                <w:noProof/>
                <w:webHidden/>
              </w:rPr>
              <w:fldChar w:fldCharType="end"/>
            </w:r>
          </w:hyperlink>
        </w:p>
        <w:p w14:paraId="20327CA2" w14:textId="6F8AF491" w:rsidR="0006190B" w:rsidRDefault="0006190B">
          <w:pPr>
            <w:pStyle w:val="TOC2"/>
            <w:tabs>
              <w:tab w:val="right" w:leader="dot" w:pos="9016"/>
            </w:tabs>
            <w:rPr>
              <w:rFonts w:eastAsiaTheme="minorEastAsia"/>
              <w:noProof/>
              <w:lang w:val="en-GB" w:eastAsia="en-GB"/>
            </w:rPr>
          </w:pPr>
          <w:hyperlink w:anchor="_Toc100325726" w:history="1">
            <w:r w:rsidRPr="009164D3">
              <w:rPr>
                <w:rStyle w:val="Hyperlink"/>
                <w:noProof/>
              </w:rPr>
              <w:t>2.2. Relevant Research papers</w:t>
            </w:r>
            <w:r>
              <w:rPr>
                <w:noProof/>
                <w:webHidden/>
              </w:rPr>
              <w:tab/>
            </w:r>
            <w:r>
              <w:rPr>
                <w:noProof/>
                <w:webHidden/>
              </w:rPr>
              <w:fldChar w:fldCharType="begin"/>
            </w:r>
            <w:r>
              <w:rPr>
                <w:noProof/>
                <w:webHidden/>
              </w:rPr>
              <w:instrText xml:space="preserve"> PAGEREF _Toc100325726 \h </w:instrText>
            </w:r>
            <w:r>
              <w:rPr>
                <w:noProof/>
                <w:webHidden/>
              </w:rPr>
            </w:r>
            <w:r>
              <w:rPr>
                <w:noProof/>
                <w:webHidden/>
              </w:rPr>
              <w:fldChar w:fldCharType="separate"/>
            </w:r>
            <w:r w:rsidR="0045415E">
              <w:rPr>
                <w:noProof/>
                <w:webHidden/>
              </w:rPr>
              <w:t>14</w:t>
            </w:r>
            <w:r>
              <w:rPr>
                <w:noProof/>
                <w:webHidden/>
              </w:rPr>
              <w:fldChar w:fldCharType="end"/>
            </w:r>
          </w:hyperlink>
        </w:p>
        <w:p w14:paraId="4BE40F9E" w14:textId="50A65D86" w:rsidR="0006190B" w:rsidRDefault="0006190B">
          <w:pPr>
            <w:pStyle w:val="TOC3"/>
            <w:tabs>
              <w:tab w:val="right" w:leader="dot" w:pos="9016"/>
            </w:tabs>
            <w:rPr>
              <w:rFonts w:eastAsiaTheme="minorEastAsia"/>
              <w:noProof/>
              <w:lang w:val="en-GB" w:eastAsia="en-GB"/>
            </w:rPr>
          </w:pPr>
          <w:hyperlink w:anchor="_Toc100325727" w:history="1">
            <w:r w:rsidRPr="009164D3">
              <w:rPr>
                <w:rStyle w:val="Hyperlink"/>
                <w:noProof/>
              </w:rPr>
              <w:t>2.2.1 Hate speech by PyAntony</w:t>
            </w:r>
            <w:r>
              <w:rPr>
                <w:noProof/>
                <w:webHidden/>
              </w:rPr>
              <w:tab/>
            </w:r>
            <w:r>
              <w:rPr>
                <w:noProof/>
                <w:webHidden/>
              </w:rPr>
              <w:fldChar w:fldCharType="begin"/>
            </w:r>
            <w:r>
              <w:rPr>
                <w:noProof/>
                <w:webHidden/>
              </w:rPr>
              <w:instrText xml:space="preserve"> PAGEREF _Toc100325727 \h </w:instrText>
            </w:r>
            <w:r>
              <w:rPr>
                <w:noProof/>
                <w:webHidden/>
              </w:rPr>
            </w:r>
            <w:r>
              <w:rPr>
                <w:noProof/>
                <w:webHidden/>
              </w:rPr>
              <w:fldChar w:fldCharType="separate"/>
            </w:r>
            <w:r w:rsidR="0045415E">
              <w:rPr>
                <w:noProof/>
                <w:webHidden/>
              </w:rPr>
              <w:t>14</w:t>
            </w:r>
            <w:r>
              <w:rPr>
                <w:noProof/>
                <w:webHidden/>
              </w:rPr>
              <w:fldChar w:fldCharType="end"/>
            </w:r>
          </w:hyperlink>
        </w:p>
        <w:p w14:paraId="07380628" w14:textId="6411BFB3" w:rsidR="0006190B" w:rsidRDefault="0006190B">
          <w:pPr>
            <w:pStyle w:val="TOC3"/>
            <w:tabs>
              <w:tab w:val="right" w:leader="dot" w:pos="9016"/>
            </w:tabs>
            <w:rPr>
              <w:rFonts w:eastAsiaTheme="minorEastAsia"/>
              <w:noProof/>
              <w:lang w:val="en-GB" w:eastAsia="en-GB"/>
            </w:rPr>
          </w:pPr>
          <w:hyperlink w:anchor="_Toc100325728" w:history="1">
            <w:r w:rsidRPr="009164D3">
              <w:rPr>
                <w:rStyle w:val="Hyperlink"/>
                <w:noProof/>
              </w:rPr>
              <w:t>2.2.2 Hate Speech Detection and the Problem of Offensive Language</w:t>
            </w:r>
            <w:r>
              <w:rPr>
                <w:noProof/>
                <w:webHidden/>
              </w:rPr>
              <w:tab/>
            </w:r>
            <w:r>
              <w:rPr>
                <w:noProof/>
                <w:webHidden/>
              </w:rPr>
              <w:fldChar w:fldCharType="begin"/>
            </w:r>
            <w:r>
              <w:rPr>
                <w:noProof/>
                <w:webHidden/>
              </w:rPr>
              <w:instrText xml:space="preserve"> PAGEREF _Toc100325728 \h </w:instrText>
            </w:r>
            <w:r>
              <w:rPr>
                <w:noProof/>
                <w:webHidden/>
              </w:rPr>
            </w:r>
            <w:r>
              <w:rPr>
                <w:noProof/>
                <w:webHidden/>
              </w:rPr>
              <w:fldChar w:fldCharType="separate"/>
            </w:r>
            <w:r w:rsidR="0045415E">
              <w:rPr>
                <w:noProof/>
                <w:webHidden/>
              </w:rPr>
              <w:t>15</w:t>
            </w:r>
            <w:r>
              <w:rPr>
                <w:noProof/>
                <w:webHidden/>
              </w:rPr>
              <w:fldChar w:fldCharType="end"/>
            </w:r>
          </w:hyperlink>
        </w:p>
        <w:p w14:paraId="0B50D346" w14:textId="0AEBD3FC" w:rsidR="0006190B" w:rsidRDefault="0006190B">
          <w:pPr>
            <w:pStyle w:val="TOC3"/>
            <w:tabs>
              <w:tab w:val="right" w:leader="dot" w:pos="9016"/>
            </w:tabs>
            <w:rPr>
              <w:rFonts w:eastAsiaTheme="minorEastAsia"/>
              <w:noProof/>
              <w:lang w:val="en-GB" w:eastAsia="en-GB"/>
            </w:rPr>
          </w:pPr>
          <w:hyperlink w:anchor="_Toc100325729" w:history="1">
            <w:r w:rsidRPr="009164D3">
              <w:rPr>
                <w:rStyle w:val="Hyperlink"/>
                <w:noProof/>
              </w:rPr>
              <w:t>2.2.3 Effects and consequences of offensive content on young people</w:t>
            </w:r>
            <w:r>
              <w:rPr>
                <w:noProof/>
                <w:webHidden/>
              </w:rPr>
              <w:tab/>
            </w:r>
            <w:r>
              <w:rPr>
                <w:noProof/>
                <w:webHidden/>
              </w:rPr>
              <w:fldChar w:fldCharType="begin"/>
            </w:r>
            <w:r>
              <w:rPr>
                <w:noProof/>
                <w:webHidden/>
              </w:rPr>
              <w:instrText xml:space="preserve"> PAGEREF _Toc100325729 \h </w:instrText>
            </w:r>
            <w:r>
              <w:rPr>
                <w:noProof/>
                <w:webHidden/>
              </w:rPr>
            </w:r>
            <w:r>
              <w:rPr>
                <w:noProof/>
                <w:webHidden/>
              </w:rPr>
              <w:fldChar w:fldCharType="separate"/>
            </w:r>
            <w:r w:rsidR="0045415E">
              <w:rPr>
                <w:noProof/>
                <w:webHidden/>
              </w:rPr>
              <w:t>15</w:t>
            </w:r>
            <w:r>
              <w:rPr>
                <w:noProof/>
                <w:webHidden/>
              </w:rPr>
              <w:fldChar w:fldCharType="end"/>
            </w:r>
          </w:hyperlink>
        </w:p>
        <w:p w14:paraId="36C5D462" w14:textId="1680AC65" w:rsidR="0006190B" w:rsidRDefault="0006190B">
          <w:pPr>
            <w:pStyle w:val="TOC3"/>
            <w:tabs>
              <w:tab w:val="right" w:leader="dot" w:pos="9016"/>
            </w:tabs>
            <w:rPr>
              <w:rFonts w:eastAsiaTheme="minorEastAsia"/>
              <w:noProof/>
              <w:lang w:val="en-GB" w:eastAsia="en-GB"/>
            </w:rPr>
          </w:pPr>
          <w:hyperlink w:anchor="_Toc100325730" w:history="1">
            <w:r w:rsidRPr="009164D3">
              <w:rPr>
                <w:rStyle w:val="Hyperlink"/>
                <w:noProof/>
              </w:rPr>
              <w:t>2.2.4 SOLID</w:t>
            </w:r>
            <w:r>
              <w:rPr>
                <w:noProof/>
                <w:webHidden/>
              </w:rPr>
              <w:tab/>
            </w:r>
            <w:r>
              <w:rPr>
                <w:noProof/>
                <w:webHidden/>
              </w:rPr>
              <w:fldChar w:fldCharType="begin"/>
            </w:r>
            <w:r>
              <w:rPr>
                <w:noProof/>
                <w:webHidden/>
              </w:rPr>
              <w:instrText xml:space="preserve"> PAGEREF _Toc100325730 \h </w:instrText>
            </w:r>
            <w:r>
              <w:rPr>
                <w:noProof/>
                <w:webHidden/>
              </w:rPr>
            </w:r>
            <w:r>
              <w:rPr>
                <w:noProof/>
                <w:webHidden/>
              </w:rPr>
              <w:fldChar w:fldCharType="separate"/>
            </w:r>
            <w:r w:rsidR="0045415E">
              <w:rPr>
                <w:noProof/>
                <w:webHidden/>
              </w:rPr>
              <w:t>16</w:t>
            </w:r>
            <w:r>
              <w:rPr>
                <w:noProof/>
                <w:webHidden/>
              </w:rPr>
              <w:fldChar w:fldCharType="end"/>
            </w:r>
          </w:hyperlink>
        </w:p>
        <w:p w14:paraId="5E719708" w14:textId="16C2CD18" w:rsidR="0006190B" w:rsidRDefault="0006190B">
          <w:pPr>
            <w:pStyle w:val="TOC2"/>
            <w:tabs>
              <w:tab w:val="right" w:leader="dot" w:pos="9016"/>
            </w:tabs>
            <w:rPr>
              <w:rFonts w:eastAsiaTheme="minorEastAsia"/>
              <w:noProof/>
              <w:lang w:val="en-GB" w:eastAsia="en-GB"/>
            </w:rPr>
          </w:pPr>
          <w:hyperlink w:anchor="_Toc100325731" w:history="1">
            <w:r w:rsidRPr="009164D3">
              <w:rPr>
                <w:rStyle w:val="Hyperlink"/>
                <w:noProof/>
              </w:rPr>
              <w:t>2.3. Existing Final Year Projects</w:t>
            </w:r>
            <w:r>
              <w:rPr>
                <w:noProof/>
                <w:webHidden/>
              </w:rPr>
              <w:tab/>
            </w:r>
            <w:r>
              <w:rPr>
                <w:noProof/>
                <w:webHidden/>
              </w:rPr>
              <w:fldChar w:fldCharType="begin"/>
            </w:r>
            <w:r>
              <w:rPr>
                <w:noProof/>
                <w:webHidden/>
              </w:rPr>
              <w:instrText xml:space="preserve"> PAGEREF _Toc100325731 \h </w:instrText>
            </w:r>
            <w:r>
              <w:rPr>
                <w:noProof/>
                <w:webHidden/>
              </w:rPr>
            </w:r>
            <w:r>
              <w:rPr>
                <w:noProof/>
                <w:webHidden/>
              </w:rPr>
              <w:fldChar w:fldCharType="separate"/>
            </w:r>
            <w:r w:rsidR="0045415E">
              <w:rPr>
                <w:noProof/>
                <w:webHidden/>
              </w:rPr>
              <w:t>17</w:t>
            </w:r>
            <w:r>
              <w:rPr>
                <w:noProof/>
                <w:webHidden/>
              </w:rPr>
              <w:fldChar w:fldCharType="end"/>
            </w:r>
          </w:hyperlink>
        </w:p>
        <w:p w14:paraId="46BBE92B" w14:textId="7FF570ED" w:rsidR="0006190B" w:rsidRDefault="0006190B">
          <w:pPr>
            <w:pStyle w:val="TOC2"/>
            <w:tabs>
              <w:tab w:val="right" w:leader="dot" w:pos="9016"/>
            </w:tabs>
            <w:rPr>
              <w:rFonts w:eastAsiaTheme="minorEastAsia"/>
              <w:noProof/>
              <w:lang w:val="en-GB" w:eastAsia="en-GB"/>
            </w:rPr>
          </w:pPr>
          <w:hyperlink w:anchor="_Toc100325732" w:history="1">
            <w:r w:rsidRPr="009164D3">
              <w:rPr>
                <w:rStyle w:val="Hyperlink"/>
                <w:noProof/>
              </w:rPr>
              <w:t>2.4. Technologies</w:t>
            </w:r>
            <w:r>
              <w:rPr>
                <w:noProof/>
                <w:webHidden/>
              </w:rPr>
              <w:tab/>
            </w:r>
            <w:r>
              <w:rPr>
                <w:noProof/>
                <w:webHidden/>
              </w:rPr>
              <w:fldChar w:fldCharType="begin"/>
            </w:r>
            <w:r>
              <w:rPr>
                <w:noProof/>
                <w:webHidden/>
              </w:rPr>
              <w:instrText xml:space="preserve"> PAGEREF _Toc100325732 \h </w:instrText>
            </w:r>
            <w:r>
              <w:rPr>
                <w:noProof/>
                <w:webHidden/>
              </w:rPr>
            </w:r>
            <w:r>
              <w:rPr>
                <w:noProof/>
                <w:webHidden/>
              </w:rPr>
              <w:fldChar w:fldCharType="separate"/>
            </w:r>
            <w:r w:rsidR="0045415E">
              <w:rPr>
                <w:noProof/>
                <w:webHidden/>
              </w:rPr>
              <w:t>18</w:t>
            </w:r>
            <w:r>
              <w:rPr>
                <w:noProof/>
                <w:webHidden/>
              </w:rPr>
              <w:fldChar w:fldCharType="end"/>
            </w:r>
          </w:hyperlink>
        </w:p>
        <w:p w14:paraId="31ECF99A" w14:textId="696AAE84" w:rsidR="0006190B" w:rsidRDefault="0006190B">
          <w:pPr>
            <w:pStyle w:val="TOC3"/>
            <w:tabs>
              <w:tab w:val="right" w:leader="dot" w:pos="9016"/>
            </w:tabs>
            <w:rPr>
              <w:rFonts w:eastAsiaTheme="minorEastAsia"/>
              <w:noProof/>
              <w:lang w:val="en-GB" w:eastAsia="en-GB"/>
            </w:rPr>
          </w:pPr>
          <w:hyperlink w:anchor="_Toc100325733" w:history="1">
            <w:r w:rsidRPr="009164D3">
              <w:rPr>
                <w:rStyle w:val="Hyperlink"/>
                <w:noProof/>
              </w:rPr>
              <w:t>2.3.1. Programming languages</w:t>
            </w:r>
            <w:r>
              <w:rPr>
                <w:noProof/>
                <w:webHidden/>
              </w:rPr>
              <w:tab/>
            </w:r>
            <w:r>
              <w:rPr>
                <w:noProof/>
                <w:webHidden/>
              </w:rPr>
              <w:fldChar w:fldCharType="begin"/>
            </w:r>
            <w:r>
              <w:rPr>
                <w:noProof/>
                <w:webHidden/>
              </w:rPr>
              <w:instrText xml:space="preserve"> PAGEREF _Toc100325733 \h </w:instrText>
            </w:r>
            <w:r>
              <w:rPr>
                <w:noProof/>
                <w:webHidden/>
              </w:rPr>
            </w:r>
            <w:r>
              <w:rPr>
                <w:noProof/>
                <w:webHidden/>
              </w:rPr>
              <w:fldChar w:fldCharType="separate"/>
            </w:r>
            <w:r w:rsidR="0045415E">
              <w:rPr>
                <w:noProof/>
                <w:webHidden/>
              </w:rPr>
              <w:t>18</w:t>
            </w:r>
            <w:r>
              <w:rPr>
                <w:noProof/>
                <w:webHidden/>
              </w:rPr>
              <w:fldChar w:fldCharType="end"/>
            </w:r>
          </w:hyperlink>
        </w:p>
        <w:p w14:paraId="6B3060C2" w14:textId="291B61CA" w:rsidR="0006190B" w:rsidRDefault="0006190B">
          <w:pPr>
            <w:pStyle w:val="TOC3"/>
            <w:tabs>
              <w:tab w:val="right" w:leader="dot" w:pos="9016"/>
            </w:tabs>
            <w:rPr>
              <w:rFonts w:eastAsiaTheme="minorEastAsia"/>
              <w:noProof/>
              <w:lang w:val="en-GB" w:eastAsia="en-GB"/>
            </w:rPr>
          </w:pPr>
          <w:hyperlink w:anchor="_Toc100325734" w:history="1">
            <w:r w:rsidRPr="009164D3">
              <w:rPr>
                <w:rStyle w:val="Hyperlink"/>
                <w:noProof/>
              </w:rPr>
              <w:t>2.3.3. Machine Learning Frameworks</w:t>
            </w:r>
            <w:r>
              <w:rPr>
                <w:noProof/>
                <w:webHidden/>
              </w:rPr>
              <w:tab/>
            </w:r>
            <w:r>
              <w:rPr>
                <w:noProof/>
                <w:webHidden/>
              </w:rPr>
              <w:fldChar w:fldCharType="begin"/>
            </w:r>
            <w:r>
              <w:rPr>
                <w:noProof/>
                <w:webHidden/>
              </w:rPr>
              <w:instrText xml:space="preserve"> PAGEREF _Toc100325734 \h </w:instrText>
            </w:r>
            <w:r>
              <w:rPr>
                <w:noProof/>
                <w:webHidden/>
              </w:rPr>
            </w:r>
            <w:r>
              <w:rPr>
                <w:noProof/>
                <w:webHidden/>
              </w:rPr>
              <w:fldChar w:fldCharType="separate"/>
            </w:r>
            <w:r w:rsidR="0045415E">
              <w:rPr>
                <w:noProof/>
                <w:webHidden/>
              </w:rPr>
              <w:t>18</w:t>
            </w:r>
            <w:r>
              <w:rPr>
                <w:noProof/>
                <w:webHidden/>
              </w:rPr>
              <w:fldChar w:fldCharType="end"/>
            </w:r>
          </w:hyperlink>
        </w:p>
        <w:p w14:paraId="39FCEE2F" w14:textId="37CCDE0D" w:rsidR="0006190B" w:rsidRDefault="0006190B">
          <w:pPr>
            <w:pStyle w:val="TOC3"/>
            <w:tabs>
              <w:tab w:val="right" w:leader="dot" w:pos="9016"/>
            </w:tabs>
            <w:rPr>
              <w:rFonts w:eastAsiaTheme="minorEastAsia"/>
              <w:noProof/>
              <w:lang w:val="en-GB" w:eastAsia="en-GB"/>
            </w:rPr>
          </w:pPr>
          <w:hyperlink w:anchor="_Toc100325735" w:history="1">
            <w:r w:rsidRPr="009164D3">
              <w:rPr>
                <w:rStyle w:val="Hyperlink"/>
                <w:noProof/>
              </w:rPr>
              <w:t>2.3.4. Discord API wrapper</w:t>
            </w:r>
            <w:r>
              <w:rPr>
                <w:noProof/>
                <w:webHidden/>
              </w:rPr>
              <w:tab/>
            </w:r>
            <w:r>
              <w:rPr>
                <w:noProof/>
                <w:webHidden/>
              </w:rPr>
              <w:fldChar w:fldCharType="begin"/>
            </w:r>
            <w:r>
              <w:rPr>
                <w:noProof/>
                <w:webHidden/>
              </w:rPr>
              <w:instrText xml:space="preserve"> PAGEREF _Toc100325735 \h </w:instrText>
            </w:r>
            <w:r>
              <w:rPr>
                <w:noProof/>
                <w:webHidden/>
              </w:rPr>
            </w:r>
            <w:r>
              <w:rPr>
                <w:noProof/>
                <w:webHidden/>
              </w:rPr>
              <w:fldChar w:fldCharType="separate"/>
            </w:r>
            <w:r w:rsidR="0045415E">
              <w:rPr>
                <w:noProof/>
                <w:webHidden/>
              </w:rPr>
              <w:t>19</w:t>
            </w:r>
            <w:r>
              <w:rPr>
                <w:noProof/>
                <w:webHidden/>
              </w:rPr>
              <w:fldChar w:fldCharType="end"/>
            </w:r>
          </w:hyperlink>
        </w:p>
        <w:p w14:paraId="374A56B8" w14:textId="510F8C91" w:rsidR="0006190B" w:rsidRDefault="0006190B">
          <w:pPr>
            <w:pStyle w:val="TOC3"/>
            <w:tabs>
              <w:tab w:val="right" w:leader="dot" w:pos="9016"/>
            </w:tabs>
            <w:rPr>
              <w:rFonts w:eastAsiaTheme="minorEastAsia"/>
              <w:noProof/>
              <w:lang w:val="en-GB" w:eastAsia="en-GB"/>
            </w:rPr>
          </w:pPr>
          <w:hyperlink w:anchor="_Toc100325736" w:history="1">
            <w:r w:rsidRPr="009164D3">
              <w:rPr>
                <w:rStyle w:val="Hyperlink"/>
                <w:noProof/>
              </w:rPr>
              <w:t>2.3.5. Image Processing</w:t>
            </w:r>
            <w:r>
              <w:rPr>
                <w:noProof/>
                <w:webHidden/>
              </w:rPr>
              <w:tab/>
            </w:r>
            <w:r>
              <w:rPr>
                <w:noProof/>
                <w:webHidden/>
              </w:rPr>
              <w:fldChar w:fldCharType="begin"/>
            </w:r>
            <w:r>
              <w:rPr>
                <w:noProof/>
                <w:webHidden/>
              </w:rPr>
              <w:instrText xml:space="preserve"> PAGEREF _Toc100325736 \h </w:instrText>
            </w:r>
            <w:r>
              <w:rPr>
                <w:noProof/>
                <w:webHidden/>
              </w:rPr>
            </w:r>
            <w:r>
              <w:rPr>
                <w:noProof/>
                <w:webHidden/>
              </w:rPr>
              <w:fldChar w:fldCharType="separate"/>
            </w:r>
            <w:r w:rsidR="0045415E">
              <w:rPr>
                <w:noProof/>
                <w:webHidden/>
              </w:rPr>
              <w:t>19</w:t>
            </w:r>
            <w:r>
              <w:rPr>
                <w:noProof/>
                <w:webHidden/>
              </w:rPr>
              <w:fldChar w:fldCharType="end"/>
            </w:r>
          </w:hyperlink>
        </w:p>
        <w:p w14:paraId="39ED9BEC" w14:textId="2AA9BB9A" w:rsidR="0006190B" w:rsidRDefault="0006190B">
          <w:pPr>
            <w:pStyle w:val="TOC3"/>
            <w:tabs>
              <w:tab w:val="right" w:leader="dot" w:pos="9016"/>
            </w:tabs>
            <w:rPr>
              <w:rFonts w:eastAsiaTheme="minorEastAsia"/>
              <w:noProof/>
              <w:lang w:val="en-GB" w:eastAsia="en-GB"/>
            </w:rPr>
          </w:pPr>
          <w:hyperlink w:anchor="_Toc100325737" w:history="1">
            <w:r w:rsidRPr="009164D3">
              <w:rPr>
                <w:rStyle w:val="Hyperlink"/>
                <w:noProof/>
              </w:rPr>
              <w:t>2.3.6. BERT Language model</w:t>
            </w:r>
            <w:r>
              <w:rPr>
                <w:noProof/>
                <w:webHidden/>
              </w:rPr>
              <w:tab/>
            </w:r>
            <w:r>
              <w:rPr>
                <w:noProof/>
                <w:webHidden/>
              </w:rPr>
              <w:fldChar w:fldCharType="begin"/>
            </w:r>
            <w:r>
              <w:rPr>
                <w:noProof/>
                <w:webHidden/>
              </w:rPr>
              <w:instrText xml:space="preserve"> PAGEREF _Toc100325737 \h </w:instrText>
            </w:r>
            <w:r>
              <w:rPr>
                <w:noProof/>
                <w:webHidden/>
              </w:rPr>
            </w:r>
            <w:r>
              <w:rPr>
                <w:noProof/>
                <w:webHidden/>
              </w:rPr>
              <w:fldChar w:fldCharType="separate"/>
            </w:r>
            <w:r w:rsidR="0045415E">
              <w:rPr>
                <w:noProof/>
                <w:webHidden/>
              </w:rPr>
              <w:t>20</w:t>
            </w:r>
            <w:r>
              <w:rPr>
                <w:noProof/>
                <w:webHidden/>
              </w:rPr>
              <w:fldChar w:fldCharType="end"/>
            </w:r>
          </w:hyperlink>
        </w:p>
        <w:p w14:paraId="6B8386B9" w14:textId="1F4301FF" w:rsidR="0006190B" w:rsidRDefault="0006190B">
          <w:pPr>
            <w:pStyle w:val="TOC2"/>
            <w:tabs>
              <w:tab w:val="right" w:leader="dot" w:pos="9016"/>
            </w:tabs>
            <w:rPr>
              <w:rFonts w:eastAsiaTheme="minorEastAsia"/>
              <w:noProof/>
              <w:lang w:val="en-GB" w:eastAsia="en-GB"/>
            </w:rPr>
          </w:pPr>
          <w:hyperlink w:anchor="_Toc100325738" w:history="1">
            <w:r w:rsidRPr="009164D3">
              <w:rPr>
                <w:rStyle w:val="Hyperlink"/>
                <w:noProof/>
              </w:rPr>
              <w:t>2.4 Datasets</w:t>
            </w:r>
            <w:r>
              <w:rPr>
                <w:noProof/>
                <w:webHidden/>
              </w:rPr>
              <w:tab/>
            </w:r>
            <w:r>
              <w:rPr>
                <w:noProof/>
                <w:webHidden/>
              </w:rPr>
              <w:fldChar w:fldCharType="begin"/>
            </w:r>
            <w:r>
              <w:rPr>
                <w:noProof/>
                <w:webHidden/>
              </w:rPr>
              <w:instrText xml:space="preserve"> PAGEREF _Toc100325738 \h </w:instrText>
            </w:r>
            <w:r>
              <w:rPr>
                <w:noProof/>
                <w:webHidden/>
              </w:rPr>
            </w:r>
            <w:r>
              <w:rPr>
                <w:noProof/>
                <w:webHidden/>
              </w:rPr>
              <w:fldChar w:fldCharType="separate"/>
            </w:r>
            <w:r w:rsidR="0045415E">
              <w:rPr>
                <w:noProof/>
                <w:webHidden/>
              </w:rPr>
              <w:t>21</w:t>
            </w:r>
            <w:r>
              <w:rPr>
                <w:noProof/>
                <w:webHidden/>
              </w:rPr>
              <w:fldChar w:fldCharType="end"/>
            </w:r>
          </w:hyperlink>
        </w:p>
        <w:p w14:paraId="2FD446D1" w14:textId="4FE6BB36" w:rsidR="0006190B" w:rsidRDefault="0006190B">
          <w:pPr>
            <w:pStyle w:val="TOC2"/>
            <w:tabs>
              <w:tab w:val="right" w:leader="dot" w:pos="9016"/>
            </w:tabs>
            <w:rPr>
              <w:rFonts w:eastAsiaTheme="minorEastAsia"/>
              <w:noProof/>
              <w:lang w:val="en-GB" w:eastAsia="en-GB"/>
            </w:rPr>
          </w:pPr>
          <w:hyperlink w:anchor="_Toc100325739" w:history="1">
            <w:r w:rsidRPr="009164D3">
              <w:rPr>
                <w:rStyle w:val="Hyperlink"/>
                <w:noProof/>
              </w:rPr>
              <w:t>2.5 Machine learning</w:t>
            </w:r>
            <w:r>
              <w:rPr>
                <w:noProof/>
                <w:webHidden/>
              </w:rPr>
              <w:tab/>
            </w:r>
            <w:r>
              <w:rPr>
                <w:noProof/>
                <w:webHidden/>
              </w:rPr>
              <w:fldChar w:fldCharType="begin"/>
            </w:r>
            <w:r>
              <w:rPr>
                <w:noProof/>
                <w:webHidden/>
              </w:rPr>
              <w:instrText xml:space="preserve"> PAGEREF _Toc100325739 \h </w:instrText>
            </w:r>
            <w:r>
              <w:rPr>
                <w:noProof/>
                <w:webHidden/>
              </w:rPr>
            </w:r>
            <w:r>
              <w:rPr>
                <w:noProof/>
                <w:webHidden/>
              </w:rPr>
              <w:fldChar w:fldCharType="separate"/>
            </w:r>
            <w:r w:rsidR="0045415E">
              <w:rPr>
                <w:noProof/>
                <w:webHidden/>
              </w:rPr>
              <w:t>22</w:t>
            </w:r>
            <w:r>
              <w:rPr>
                <w:noProof/>
                <w:webHidden/>
              </w:rPr>
              <w:fldChar w:fldCharType="end"/>
            </w:r>
          </w:hyperlink>
        </w:p>
        <w:p w14:paraId="7DAD9112" w14:textId="28FF3FED" w:rsidR="0006190B" w:rsidRDefault="0006190B">
          <w:pPr>
            <w:pStyle w:val="TOC2"/>
            <w:tabs>
              <w:tab w:val="right" w:leader="dot" w:pos="9016"/>
            </w:tabs>
            <w:rPr>
              <w:rFonts w:eastAsiaTheme="minorEastAsia"/>
              <w:noProof/>
              <w:lang w:val="en-GB" w:eastAsia="en-GB"/>
            </w:rPr>
          </w:pPr>
          <w:hyperlink w:anchor="_Toc100325740" w:history="1">
            <w:r w:rsidRPr="009164D3">
              <w:rPr>
                <w:rStyle w:val="Hyperlink"/>
                <w:noProof/>
              </w:rPr>
              <w:t>2.6. Conclusions</w:t>
            </w:r>
            <w:r>
              <w:rPr>
                <w:noProof/>
                <w:webHidden/>
              </w:rPr>
              <w:tab/>
            </w:r>
            <w:r>
              <w:rPr>
                <w:noProof/>
                <w:webHidden/>
              </w:rPr>
              <w:fldChar w:fldCharType="begin"/>
            </w:r>
            <w:r>
              <w:rPr>
                <w:noProof/>
                <w:webHidden/>
              </w:rPr>
              <w:instrText xml:space="preserve"> PAGEREF _Toc100325740 \h </w:instrText>
            </w:r>
            <w:r>
              <w:rPr>
                <w:noProof/>
                <w:webHidden/>
              </w:rPr>
            </w:r>
            <w:r>
              <w:rPr>
                <w:noProof/>
                <w:webHidden/>
              </w:rPr>
              <w:fldChar w:fldCharType="separate"/>
            </w:r>
            <w:r w:rsidR="0045415E">
              <w:rPr>
                <w:noProof/>
                <w:webHidden/>
              </w:rPr>
              <w:t>25</w:t>
            </w:r>
            <w:r>
              <w:rPr>
                <w:noProof/>
                <w:webHidden/>
              </w:rPr>
              <w:fldChar w:fldCharType="end"/>
            </w:r>
          </w:hyperlink>
        </w:p>
        <w:p w14:paraId="06A354E1" w14:textId="47C79F0C" w:rsidR="0006190B" w:rsidRDefault="0006190B">
          <w:pPr>
            <w:pStyle w:val="TOC1"/>
            <w:tabs>
              <w:tab w:val="right" w:leader="dot" w:pos="9016"/>
            </w:tabs>
            <w:rPr>
              <w:rFonts w:eastAsiaTheme="minorEastAsia"/>
              <w:noProof/>
              <w:lang w:val="en-GB" w:eastAsia="en-GB"/>
            </w:rPr>
          </w:pPr>
          <w:hyperlink w:anchor="_Toc100325741" w:history="1">
            <w:r w:rsidRPr="009164D3">
              <w:rPr>
                <w:rStyle w:val="Hyperlink"/>
                <w:noProof/>
              </w:rPr>
              <w:t>3. Project Design</w:t>
            </w:r>
            <w:r>
              <w:rPr>
                <w:noProof/>
                <w:webHidden/>
              </w:rPr>
              <w:tab/>
            </w:r>
            <w:r>
              <w:rPr>
                <w:noProof/>
                <w:webHidden/>
              </w:rPr>
              <w:fldChar w:fldCharType="begin"/>
            </w:r>
            <w:r>
              <w:rPr>
                <w:noProof/>
                <w:webHidden/>
              </w:rPr>
              <w:instrText xml:space="preserve"> PAGEREF _Toc100325741 \h </w:instrText>
            </w:r>
            <w:r>
              <w:rPr>
                <w:noProof/>
                <w:webHidden/>
              </w:rPr>
            </w:r>
            <w:r>
              <w:rPr>
                <w:noProof/>
                <w:webHidden/>
              </w:rPr>
              <w:fldChar w:fldCharType="separate"/>
            </w:r>
            <w:r w:rsidR="0045415E">
              <w:rPr>
                <w:noProof/>
                <w:webHidden/>
              </w:rPr>
              <w:t>26</w:t>
            </w:r>
            <w:r>
              <w:rPr>
                <w:noProof/>
                <w:webHidden/>
              </w:rPr>
              <w:fldChar w:fldCharType="end"/>
            </w:r>
          </w:hyperlink>
        </w:p>
        <w:p w14:paraId="42FC0099" w14:textId="7926BB53" w:rsidR="0006190B" w:rsidRDefault="0006190B">
          <w:pPr>
            <w:pStyle w:val="TOC2"/>
            <w:tabs>
              <w:tab w:val="right" w:leader="dot" w:pos="9016"/>
            </w:tabs>
            <w:rPr>
              <w:rFonts w:eastAsiaTheme="minorEastAsia"/>
              <w:noProof/>
              <w:lang w:val="en-GB" w:eastAsia="en-GB"/>
            </w:rPr>
          </w:pPr>
          <w:hyperlink w:anchor="_Toc100325742" w:history="1">
            <w:r w:rsidRPr="009164D3">
              <w:rPr>
                <w:rStyle w:val="Hyperlink"/>
                <w:noProof/>
              </w:rPr>
              <w:t>3.1 Introduction</w:t>
            </w:r>
            <w:r>
              <w:rPr>
                <w:noProof/>
                <w:webHidden/>
              </w:rPr>
              <w:tab/>
            </w:r>
            <w:r>
              <w:rPr>
                <w:noProof/>
                <w:webHidden/>
              </w:rPr>
              <w:fldChar w:fldCharType="begin"/>
            </w:r>
            <w:r>
              <w:rPr>
                <w:noProof/>
                <w:webHidden/>
              </w:rPr>
              <w:instrText xml:space="preserve"> PAGEREF _Toc100325742 \h </w:instrText>
            </w:r>
            <w:r>
              <w:rPr>
                <w:noProof/>
                <w:webHidden/>
              </w:rPr>
            </w:r>
            <w:r>
              <w:rPr>
                <w:noProof/>
                <w:webHidden/>
              </w:rPr>
              <w:fldChar w:fldCharType="separate"/>
            </w:r>
            <w:r w:rsidR="0045415E">
              <w:rPr>
                <w:noProof/>
                <w:webHidden/>
              </w:rPr>
              <w:t>26</w:t>
            </w:r>
            <w:r>
              <w:rPr>
                <w:noProof/>
                <w:webHidden/>
              </w:rPr>
              <w:fldChar w:fldCharType="end"/>
            </w:r>
          </w:hyperlink>
        </w:p>
        <w:p w14:paraId="58AFC4A6" w14:textId="76FCD164" w:rsidR="0006190B" w:rsidRDefault="0006190B">
          <w:pPr>
            <w:pStyle w:val="TOC2"/>
            <w:tabs>
              <w:tab w:val="right" w:leader="dot" w:pos="9016"/>
            </w:tabs>
            <w:rPr>
              <w:rFonts w:eastAsiaTheme="minorEastAsia"/>
              <w:noProof/>
              <w:lang w:val="en-GB" w:eastAsia="en-GB"/>
            </w:rPr>
          </w:pPr>
          <w:hyperlink w:anchor="_Toc100325743" w:history="1">
            <w:r w:rsidRPr="009164D3">
              <w:rPr>
                <w:rStyle w:val="Hyperlink"/>
                <w:noProof/>
              </w:rPr>
              <w:t>3.2. Software Methodology</w:t>
            </w:r>
            <w:r>
              <w:rPr>
                <w:noProof/>
                <w:webHidden/>
              </w:rPr>
              <w:tab/>
            </w:r>
            <w:r>
              <w:rPr>
                <w:noProof/>
                <w:webHidden/>
              </w:rPr>
              <w:fldChar w:fldCharType="begin"/>
            </w:r>
            <w:r>
              <w:rPr>
                <w:noProof/>
                <w:webHidden/>
              </w:rPr>
              <w:instrText xml:space="preserve"> PAGEREF _Toc100325743 \h </w:instrText>
            </w:r>
            <w:r>
              <w:rPr>
                <w:noProof/>
                <w:webHidden/>
              </w:rPr>
            </w:r>
            <w:r>
              <w:rPr>
                <w:noProof/>
                <w:webHidden/>
              </w:rPr>
              <w:fldChar w:fldCharType="separate"/>
            </w:r>
            <w:r w:rsidR="0045415E">
              <w:rPr>
                <w:noProof/>
                <w:webHidden/>
              </w:rPr>
              <w:t>27</w:t>
            </w:r>
            <w:r>
              <w:rPr>
                <w:noProof/>
                <w:webHidden/>
              </w:rPr>
              <w:fldChar w:fldCharType="end"/>
            </w:r>
          </w:hyperlink>
        </w:p>
        <w:p w14:paraId="6A17F0B0" w14:textId="1BEB8A77" w:rsidR="0006190B" w:rsidRDefault="0006190B">
          <w:pPr>
            <w:pStyle w:val="TOC3"/>
            <w:tabs>
              <w:tab w:val="right" w:leader="dot" w:pos="9016"/>
            </w:tabs>
            <w:rPr>
              <w:rFonts w:eastAsiaTheme="minorEastAsia"/>
              <w:noProof/>
              <w:lang w:val="en-GB" w:eastAsia="en-GB"/>
            </w:rPr>
          </w:pPr>
          <w:hyperlink w:anchor="_Toc100325744" w:history="1">
            <w:r w:rsidRPr="009164D3">
              <w:rPr>
                <w:rStyle w:val="Hyperlink"/>
                <w:noProof/>
              </w:rPr>
              <w:t>3.2.1 Agile</w:t>
            </w:r>
            <w:r>
              <w:rPr>
                <w:noProof/>
                <w:webHidden/>
              </w:rPr>
              <w:tab/>
            </w:r>
            <w:r>
              <w:rPr>
                <w:noProof/>
                <w:webHidden/>
              </w:rPr>
              <w:fldChar w:fldCharType="begin"/>
            </w:r>
            <w:r>
              <w:rPr>
                <w:noProof/>
                <w:webHidden/>
              </w:rPr>
              <w:instrText xml:space="preserve"> PAGEREF _Toc100325744 \h </w:instrText>
            </w:r>
            <w:r>
              <w:rPr>
                <w:noProof/>
                <w:webHidden/>
              </w:rPr>
            </w:r>
            <w:r>
              <w:rPr>
                <w:noProof/>
                <w:webHidden/>
              </w:rPr>
              <w:fldChar w:fldCharType="separate"/>
            </w:r>
            <w:r w:rsidR="0045415E">
              <w:rPr>
                <w:noProof/>
                <w:webHidden/>
              </w:rPr>
              <w:t>27</w:t>
            </w:r>
            <w:r>
              <w:rPr>
                <w:noProof/>
                <w:webHidden/>
              </w:rPr>
              <w:fldChar w:fldCharType="end"/>
            </w:r>
          </w:hyperlink>
        </w:p>
        <w:p w14:paraId="33798EB8" w14:textId="471DB273" w:rsidR="0006190B" w:rsidRDefault="0006190B">
          <w:pPr>
            <w:pStyle w:val="TOC3"/>
            <w:tabs>
              <w:tab w:val="right" w:leader="dot" w:pos="9016"/>
            </w:tabs>
            <w:rPr>
              <w:rFonts w:eastAsiaTheme="minorEastAsia"/>
              <w:noProof/>
              <w:lang w:val="en-GB" w:eastAsia="en-GB"/>
            </w:rPr>
          </w:pPr>
          <w:hyperlink w:anchor="_Toc100325745" w:history="1">
            <w:r w:rsidRPr="009164D3">
              <w:rPr>
                <w:rStyle w:val="Hyperlink"/>
                <w:noProof/>
              </w:rPr>
              <w:t>3.2.2 Rapid Application Development</w:t>
            </w:r>
            <w:r>
              <w:rPr>
                <w:noProof/>
                <w:webHidden/>
              </w:rPr>
              <w:tab/>
            </w:r>
            <w:r>
              <w:rPr>
                <w:noProof/>
                <w:webHidden/>
              </w:rPr>
              <w:fldChar w:fldCharType="begin"/>
            </w:r>
            <w:r>
              <w:rPr>
                <w:noProof/>
                <w:webHidden/>
              </w:rPr>
              <w:instrText xml:space="preserve"> PAGEREF _Toc100325745 \h </w:instrText>
            </w:r>
            <w:r>
              <w:rPr>
                <w:noProof/>
                <w:webHidden/>
              </w:rPr>
            </w:r>
            <w:r>
              <w:rPr>
                <w:noProof/>
                <w:webHidden/>
              </w:rPr>
              <w:fldChar w:fldCharType="separate"/>
            </w:r>
            <w:r w:rsidR="0045415E">
              <w:rPr>
                <w:noProof/>
                <w:webHidden/>
              </w:rPr>
              <w:t>28</w:t>
            </w:r>
            <w:r>
              <w:rPr>
                <w:noProof/>
                <w:webHidden/>
              </w:rPr>
              <w:fldChar w:fldCharType="end"/>
            </w:r>
          </w:hyperlink>
        </w:p>
        <w:p w14:paraId="5964E935" w14:textId="7A97DCD6" w:rsidR="0006190B" w:rsidRDefault="0006190B">
          <w:pPr>
            <w:pStyle w:val="TOC2"/>
            <w:tabs>
              <w:tab w:val="right" w:leader="dot" w:pos="9016"/>
            </w:tabs>
            <w:rPr>
              <w:rFonts w:eastAsiaTheme="minorEastAsia"/>
              <w:noProof/>
              <w:lang w:val="en-GB" w:eastAsia="en-GB"/>
            </w:rPr>
          </w:pPr>
          <w:hyperlink w:anchor="_Toc100325746" w:history="1">
            <w:r w:rsidRPr="009164D3">
              <w:rPr>
                <w:rStyle w:val="Hyperlink"/>
                <w:noProof/>
              </w:rPr>
              <w:t>3.3. Overview of System</w:t>
            </w:r>
            <w:r>
              <w:rPr>
                <w:noProof/>
                <w:webHidden/>
              </w:rPr>
              <w:tab/>
            </w:r>
            <w:r>
              <w:rPr>
                <w:noProof/>
                <w:webHidden/>
              </w:rPr>
              <w:fldChar w:fldCharType="begin"/>
            </w:r>
            <w:r>
              <w:rPr>
                <w:noProof/>
                <w:webHidden/>
              </w:rPr>
              <w:instrText xml:space="preserve"> PAGEREF _Toc100325746 \h </w:instrText>
            </w:r>
            <w:r>
              <w:rPr>
                <w:noProof/>
                <w:webHidden/>
              </w:rPr>
            </w:r>
            <w:r>
              <w:rPr>
                <w:noProof/>
                <w:webHidden/>
              </w:rPr>
              <w:fldChar w:fldCharType="separate"/>
            </w:r>
            <w:r w:rsidR="0045415E">
              <w:rPr>
                <w:noProof/>
                <w:webHidden/>
              </w:rPr>
              <w:t>28</w:t>
            </w:r>
            <w:r>
              <w:rPr>
                <w:noProof/>
                <w:webHidden/>
              </w:rPr>
              <w:fldChar w:fldCharType="end"/>
            </w:r>
          </w:hyperlink>
        </w:p>
        <w:p w14:paraId="0F537138" w14:textId="2F088FDD" w:rsidR="0006190B" w:rsidRDefault="0006190B">
          <w:pPr>
            <w:pStyle w:val="TOC2"/>
            <w:tabs>
              <w:tab w:val="right" w:leader="dot" w:pos="9016"/>
            </w:tabs>
            <w:rPr>
              <w:rFonts w:eastAsiaTheme="minorEastAsia"/>
              <w:noProof/>
              <w:lang w:val="en-GB" w:eastAsia="en-GB"/>
            </w:rPr>
          </w:pPr>
          <w:hyperlink w:anchor="_Toc100325747" w:history="1">
            <w:r w:rsidRPr="009164D3">
              <w:rPr>
                <w:rStyle w:val="Hyperlink"/>
                <w:noProof/>
              </w:rPr>
              <w:t>3.3. Overview of dataset</w:t>
            </w:r>
            <w:r>
              <w:rPr>
                <w:noProof/>
                <w:webHidden/>
              </w:rPr>
              <w:tab/>
            </w:r>
            <w:r>
              <w:rPr>
                <w:noProof/>
                <w:webHidden/>
              </w:rPr>
              <w:fldChar w:fldCharType="begin"/>
            </w:r>
            <w:r>
              <w:rPr>
                <w:noProof/>
                <w:webHidden/>
              </w:rPr>
              <w:instrText xml:space="preserve"> PAGEREF _Toc100325747 \h </w:instrText>
            </w:r>
            <w:r>
              <w:rPr>
                <w:noProof/>
                <w:webHidden/>
              </w:rPr>
            </w:r>
            <w:r>
              <w:rPr>
                <w:noProof/>
                <w:webHidden/>
              </w:rPr>
              <w:fldChar w:fldCharType="separate"/>
            </w:r>
            <w:r w:rsidR="0045415E">
              <w:rPr>
                <w:noProof/>
                <w:webHidden/>
              </w:rPr>
              <w:t>29</w:t>
            </w:r>
            <w:r>
              <w:rPr>
                <w:noProof/>
                <w:webHidden/>
              </w:rPr>
              <w:fldChar w:fldCharType="end"/>
            </w:r>
          </w:hyperlink>
        </w:p>
        <w:p w14:paraId="0F2B3874" w14:textId="3DDD1C6D" w:rsidR="0006190B" w:rsidRDefault="0006190B">
          <w:pPr>
            <w:pStyle w:val="TOC1"/>
            <w:tabs>
              <w:tab w:val="right" w:leader="dot" w:pos="9016"/>
            </w:tabs>
            <w:rPr>
              <w:rFonts w:eastAsiaTheme="minorEastAsia"/>
              <w:noProof/>
              <w:lang w:val="en-GB" w:eastAsia="en-GB"/>
            </w:rPr>
          </w:pPr>
          <w:hyperlink w:anchor="_Toc100325748" w:history="1">
            <w:r w:rsidRPr="009164D3">
              <w:rPr>
                <w:rStyle w:val="Hyperlink"/>
                <w:noProof/>
              </w:rPr>
              <w:t>4. Prototype Development</w:t>
            </w:r>
            <w:r>
              <w:rPr>
                <w:noProof/>
                <w:webHidden/>
              </w:rPr>
              <w:tab/>
            </w:r>
            <w:r>
              <w:rPr>
                <w:noProof/>
                <w:webHidden/>
              </w:rPr>
              <w:fldChar w:fldCharType="begin"/>
            </w:r>
            <w:r>
              <w:rPr>
                <w:noProof/>
                <w:webHidden/>
              </w:rPr>
              <w:instrText xml:space="preserve"> PAGEREF _Toc100325748 \h </w:instrText>
            </w:r>
            <w:r>
              <w:rPr>
                <w:noProof/>
                <w:webHidden/>
              </w:rPr>
            </w:r>
            <w:r>
              <w:rPr>
                <w:noProof/>
                <w:webHidden/>
              </w:rPr>
              <w:fldChar w:fldCharType="separate"/>
            </w:r>
            <w:r w:rsidR="0045415E">
              <w:rPr>
                <w:noProof/>
                <w:webHidden/>
              </w:rPr>
              <w:t>30</w:t>
            </w:r>
            <w:r>
              <w:rPr>
                <w:noProof/>
                <w:webHidden/>
              </w:rPr>
              <w:fldChar w:fldCharType="end"/>
            </w:r>
          </w:hyperlink>
        </w:p>
        <w:p w14:paraId="08217C15" w14:textId="7E8862E4" w:rsidR="0006190B" w:rsidRDefault="0006190B">
          <w:pPr>
            <w:pStyle w:val="TOC2"/>
            <w:tabs>
              <w:tab w:val="right" w:leader="dot" w:pos="9016"/>
            </w:tabs>
            <w:rPr>
              <w:rFonts w:eastAsiaTheme="minorEastAsia"/>
              <w:noProof/>
              <w:lang w:val="en-GB" w:eastAsia="en-GB"/>
            </w:rPr>
          </w:pPr>
          <w:hyperlink w:anchor="_Toc100325749" w:history="1">
            <w:r w:rsidRPr="009164D3">
              <w:rPr>
                <w:rStyle w:val="Hyperlink"/>
                <w:noProof/>
              </w:rPr>
              <w:t>4.1. Discord</w:t>
            </w:r>
            <w:r>
              <w:rPr>
                <w:noProof/>
                <w:webHidden/>
              </w:rPr>
              <w:tab/>
            </w:r>
            <w:r>
              <w:rPr>
                <w:noProof/>
                <w:webHidden/>
              </w:rPr>
              <w:fldChar w:fldCharType="begin"/>
            </w:r>
            <w:r>
              <w:rPr>
                <w:noProof/>
                <w:webHidden/>
              </w:rPr>
              <w:instrText xml:space="preserve"> PAGEREF _Toc100325749 \h </w:instrText>
            </w:r>
            <w:r>
              <w:rPr>
                <w:noProof/>
                <w:webHidden/>
              </w:rPr>
            </w:r>
            <w:r>
              <w:rPr>
                <w:noProof/>
                <w:webHidden/>
              </w:rPr>
              <w:fldChar w:fldCharType="separate"/>
            </w:r>
            <w:r w:rsidR="0045415E">
              <w:rPr>
                <w:noProof/>
                <w:webHidden/>
              </w:rPr>
              <w:t>30</w:t>
            </w:r>
            <w:r>
              <w:rPr>
                <w:noProof/>
                <w:webHidden/>
              </w:rPr>
              <w:fldChar w:fldCharType="end"/>
            </w:r>
          </w:hyperlink>
        </w:p>
        <w:p w14:paraId="07A1DF1D" w14:textId="20CE2F01" w:rsidR="0006190B" w:rsidRDefault="0006190B">
          <w:pPr>
            <w:pStyle w:val="TOC2"/>
            <w:tabs>
              <w:tab w:val="right" w:leader="dot" w:pos="9016"/>
            </w:tabs>
            <w:rPr>
              <w:rFonts w:eastAsiaTheme="minorEastAsia"/>
              <w:noProof/>
              <w:lang w:val="en-GB" w:eastAsia="en-GB"/>
            </w:rPr>
          </w:pPr>
          <w:hyperlink w:anchor="_Toc100325750" w:history="1">
            <w:r w:rsidRPr="009164D3">
              <w:rPr>
                <w:rStyle w:val="Hyperlink"/>
                <w:noProof/>
              </w:rPr>
              <w:t>4.2. Backend</w:t>
            </w:r>
            <w:r>
              <w:rPr>
                <w:noProof/>
                <w:webHidden/>
              </w:rPr>
              <w:tab/>
            </w:r>
            <w:r>
              <w:rPr>
                <w:noProof/>
                <w:webHidden/>
              </w:rPr>
              <w:fldChar w:fldCharType="begin"/>
            </w:r>
            <w:r>
              <w:rPr>
                <w:noProof/>
                <w:webHidden/>
              </w:rPr>
              <w:instrText xml:space="preserve"> PAGEREF _Toc100325750 \h </w:instrText>
            </w:r>
            <w:r>
              <w:rPr>
                <w:noProof/>
                <w:webHidden/>
              </w:rPr>
            </w:r>
            <w:r>
              <w:rPr>
                <w:noProof/>
                <w:webHidden/>
              </w:rPr>
              <w:fldChar w:fldCharType="separate"/>
            </w:r>
            <w:r w:rsidR="0045415E">
              <w:rPr>
                <w:noProof/>
                <w:webHidden/>
              </w:rPr>
              <w:t>31</w:t>
            </w:r>
            <w:r>
              <w:rPr>
                <w:noProof/>
                <w:webHidden/>
              </w:rPr>
              <w:fldChar w:fldCharType="end"/>
            </w:r>
          </w:hyperlink>
        </w:p>
        <w:p w14:paraId="67F918D3" w14:textId="63EE56E7" w:rsidR="0006190B" w:rsidRDefault="0006190B">
          <w:pPr>
            <w:pStyle w:val="TOC3"/>
            <w:tabs>
              <w:tab w:val="right" w:leader="dot" w:pos="9016"/>
            </w:tabs>
            <w:rPr>
              <w:rFonts w:eastAsiaTheme="minorEastAsia"/>
              <w:noProof/>
              <w:lang w:val="en-GB" w:eastAsia="en-GB"/>
            </w:rPr>
          </w:pPr>
          <w:hyperlink w:anchor="_Toc100325751" w:history="1">
            <w:r w:rsidRPr="009164D3">
              <w:rPr>
                <w:rStyle w:val="Hyperlink"/>
                <w:noProof/>
              </w:rPr>
              <w:t>4.2.1 Introduction</w:t>
            </w:r>
            <w:r>
              <w:rPr>
                <w:noProof/>
                <w:webHidden/>
              </w:rPr>
              <w:tab/>
            </w:r>
            <w:r>
              <w:rPr>
                <w:noProof/>
                <w:webHidden/>
              </w:rPr>
              <w:fldChar w:fldCharType="begin"/>
            </w:r>
            <w:r>
              <w:rPr>
                <w:noProof/>
                <w:webHidden/>
              </w:rPr>
              <w:instrText xml:space="preserve"> PAGEREF _Toc100325751 \h </w:instrText>
            </w:r>
            <w:r>
              <w:rPr>
                <w:noProof/>
                <w:webHidden/>
              </w:rPr>
            </w:r>
            <w:r>
              <w:rPr>
                <w:noProof/>
                <w:webHidden/>
              </w:rPr>
              <w:fldChar w:fldCharType="separate"/>
            </w:r>
            <w:r w:rsidR="0045415E">
              <w:rPr>
                <w:noProof/>
                <w:webHidden/>
              </w:rPr>
              <w:t>31</w:t>
            </w:r>
            <w:r>
              <w:rPr>
                <w:noProof/>
                <w:webHidden/>
              </w:rPr>
              <w:fldChar w:fldCharType="end"/>
            </w:r>
          </w:hyperlink>
        </w:p>
        <w:p w14:paraId="5A3A46D2" w14:textId="2057DB1F" w:rsidR="0006190B" w:rsidRDefault="0006190B">
          <w:pPr>
            <w:pStyle w:val="TOC3"/>
            <w:tabs>
              <w:tab w:val="right" w:leader="dot" w:pos="9016"/>
            </w:tabs>
            <w:rPr>
              <w:rFonts w:eastAsiaTheme="minorEastAsia"/>
              <w:noProof/>
              <w:lang w:val="en-GB" w:eastAsia="en-GB"/>
            </w:rPr>
          </w:pPr>
          <w:hyperlink w:anchor="_Toc100325752" w:history="1">
            <w:r w:rsidRPr="009164D3">
              <w:rPr>
                <w:rStyle w:val="Hyperlink"/>
                <w:noProof/>
              </w:rPr>
              <w:t>4.2.2 Prototype One</w:t>
            </w:r>
            <w:r>
              <w:rPr>
                <w:noProof/>
                <w:webHidden/>
              </w:rPr>
              <w:tab/>
            </w:r>
            <w:r>
              <w:rPr>
                <w:noProof/>
                <w:webHidden/>
              </w:rPr>
              <w:fldChar w:fldCharType="begin"/>
            </w:r>
            <w:r>
              <w:rPr>
                <w:noProof/>
                <w:webHidden/>
              </w:rPr>
              <w:instrText xml:space="preserve"> PAGEREF _Toc100325752 \h </w:instrText>
            </w:r>
            <w:r>
              <w:rPr>
                <w:noProof/>
                <w:webHidden/>
              </w:rPr>
            </w:r>
            <w:r>
              <w:rPr>
                <w:noProof/>
                <w:webHidden/>
              </w:rPr>
              <w:fldChar w:fldCharType="separate"/>
            </w:r>
            <w:r w:rsidR="0045415E">
              <w:rPr>
                <w:noProof/>
                <w:webHidden/>
              </w:rPr>
              <w:t>31</w:t>
            </w:r>
            <w:r>
              <w:rPr>
                <w:noProof/>
                <w:webHidden/>
              </w:rPr>
              <w:fldChar w:fldCharType="end"/>
            </w:r>
          </w:hyperlink>
        </w:p>
        <w:p w14:paraId="08BBBCE9" w14:textId="2AA02A4A" w:rsidR="0006190B" w:rsidRDefault="0006190B">
          <w:pPr>
            <w:pStyle w:val="TOC3"/>
            <w:tabs>
              <w:tab w:val="right" w:leader="dot" w:pos="9016"/>
            </w:tabs>
            <w:rPr>
              <w:rFonts w:eastAsiaTheme="minorEastAsia"/>
              <w:noProof/>
              <w:lang w:val="en-GB" w:eastAsia="en-GB"/>
            </w:rPr>
          </w:pPr>
          <w:hyperlink w:anchor="_Toc100325753" w:history="1">
            <w:r w:rsidRPr="009164D3">
              <w:rPr>
                <w:rStyle w:val="Hyperlink"/>
                <w:noProof/>
              </w:rPr>
              <w:t>4.2.3. Prototype Two</w:t>
            </w:r>
            <w:r>
              <w:rPr>
                <w:noProof/>
                <w:webHidden/>
              </w:rPr>
              <w:tab/>
            </w:r>
            <w:r>
              <w:rPr>
                <w:noProof/>
                <w:webHidden/>
              </w:rPr>
              <w:fldChar w:fldCharType="begin"/>
            </w:r>
            <w:r>
              <w:rPr>
                <w:noProof/>
                <w:webHidden/>
              </w:rPr>
              <w:instrText xml:space="preserve"> PAGEREF _Toc100325753 \h </w:instrText>
            </w:r>
            <w:r>
              <w:rPr>
                <w:noProof/>
                <w:webHidden/>
              </w:rPr>
            </w:r>
            <w:r>
              <w:rPr>
                <w:noProof/>
                <w:webHidden/>
              </w:rPr>
              <w:fldChar w:fldCharType="separate"/>
            </w:r>
            <w:r w:rsidR="0045415E">
              <w:rPr>
                <w:noProof/>
                <w:webHidden/>
              </w:rPr>
              <w:t>36</w:t>
            </w:r>
            <w:r>
              <w:rPr>
                <w:noProof/>
                <w:webHidden/>
              </w:rPr>
              <w:fldChar w:fldCharType="end"/>
            </w:r>
          </w:hyperlink>
        </w:p>
        <w:p w14:paraId="254AE939" w14:textId="0C15A234" w:rsidR="0006190B" w:rsidRDefault="0006190B">
          <w:pPr>
            <w:pStyle w:val="TOC3"/>
            <w:tabs>
              <w:tab w:val="right" w:leader="dot" w:pos="9016"/>
            </w:tabs>
            <w:rPr>
              <w:rFonts w:eastAsiaTheme="minorEastAsia"/>
              <w:noProof/>
              <w:lang w:val="en-GB" w:eastAsia="en-GB"/>
            </w:rPr>
          </w:pPr>
          <w:hyperlink w:anchor="_Toc100325754" w:history="1">
            <w:r w:rsidRPr="009164D3">
              <w:rPr>
                <w:rStyle w:val="Hyperlink"/>
                <w:rFonts w:eastAsia="Times New Roman"/>
                <w:noProof/>
                <w:lang w:eastAsia="en-GB"/>
              </w:rPr>
              <w:t>4.2.4 Prototype Three</w:t>
            </w:r>
            <w:r>
              <w:rPr>
                <w:noProof/>
                <w:webHidden/>
              </w:rPr>
              <w:tab/>
            </w:r>
            <w:r>
              <w:rPr>
                <w:noProof/>
                <w:webHidden/>
              </w:rPr>
              <w:fldChar w:fldCharType="begin"/>
            </w:r>
            <w:r>
              <w:rPr>
                <w:noProof/>
                <w:webHidden/>
              </w:rPr>
              <w:instrText xml:space="preserve"> PAGEREF _Toc100325754 \h </w:instrText>
            </w:r>
            <w:r>
              <w:rPr>
                <w:noProof/>
                <w:webHidden/>
              </w:rPr>
            </w:r>
            <w:r>
              <w:rPr>
                <w:noProof/>
                <w:webHidden/>
              </w:rPr>
              <w:fldChar w:fldCharType="separate"/>
            </w:r>
            <w:r w:rsidR="0045415E">
              <w:rPr>
                <w:noProof/>
                <w:webHidden/>
              </w:rPr>
              <w:t>37</w:t>
            </w:r>
            <w:r>
              <w:rPr>
                <w:noProof/>
                <w:webHidden/>
              </w:rPr>
              <w:fldChar w:fldCharType="end"/>
            </w:r>
          </w:hyperlink>
        </w:p>
        <w:p w14:paraId="45E1FA7C" w14:textId="50247C54" w:rsidR="0006190B" w:rsidRDefault="0006190B">
          <w:pPr>
            <w:pStyle w:val="TOC3"/>
            <w:tabs>
              <w:tab w:val="right" w:leader="dot" w:pos="9016"/>
            </w:tabs>
            <w:rPr>
              <w:rFonts w:eastAsiaTheme="minorEastAsia"/>
              <w:noProof/>
              <w:lang w:val="en-GB" w:eastAsia="en-GB"/>
            </w:rPr>
          </w:pPr>
          <w:hyperlink w:anchor="_Toc100325755" w:history="1">
            <w:r w:rsidRPr="009164D3">
              <w:rPr>
                <w:rStyle w:val="Hyperlink"/>
                <w:rFonts w:eastAsia="Times New Roman"/>
                <w:noProof/>
                <w:lang w:eastAsia="en-GB"/>
              </w:rPr>
              <w:t>4.2.5 Prototypes Conclusion</w:t>
            </w:r>
            <w:r>
              <w:rPr>
                <w:noProof/>
                <w:webHidden/>
              </w:rPr>
              <w:tab/>
            </w:r>
            <w:r>
              <w:rPr>
                <w:noProof/>
                <w:webHidden/>
              </w:rPr>
              <w:fldChar w:fldCharType="begin"/>
            </w:r>
            <w:r>
              <w:rPr>
                <w:noProof/>
                <w:webHidden/>
              </w:rPr>
              <w:instrText xml:space="preserve"> PAGEREF _Toc100325755 \h </w:instrText>
            </w:r>
            <w:r>
              <w:rPr>
                <w:noProof/>
                <w:webHidden/>
              </w:rPr>
            </w:r>
            <w:r>
              <w:rPr>
                <w:noProof/>
                <w:webHidden/>
              </w:rPr>
              <w:fldChar w:fldCharType="separate"/>
            </w:r>
            <w:r w:rsidR="0045415E">
              <w:rPr>
                <w:noProof/>
                <w:webHidden/>
              </w:rPr>
              <w:t>39</w:t>
            </w:r>
            <w:r>
              <w:rPr>
                <w:noProof/>
                <w:webHidden/>
              </w:rPr>
              <w:fldChar w:fldCharType="end"/>
            </w:r>
          </w:hyperlink>
        </w:p>
        <w:p w14:paraId="09534B88" w14:textId="1AAADAEA" w:rsidR="0006190B" w:rsidRDefault="0006190B">
          <w:pPr>
            <w:pStyle w:val="TOC1"/>
            <w:tabs>
              <w:tab w:val="right" w:leader="dot" w:pos="9016"/>
            </w:tabs>
            <w:rPr>
              <w:rFonts w:eastAsiaTheme="minorEastAsia"/>
              <w:noProof/>
              <w:lang w:val="en-GB" w:eastAsia="en-GB"/>
            </w:rPr>
          </w:pPr>
          <w:hyperlink w:anchor="_Toc100325756" w:history="1">
            <w:r w:rsidRPr="009164D3">
              <w:rPr>
                <w:rStyle w:val="Hyperlink"/>
                <w:noProof/>
              </w:rPr>
              <w:t>5. Project Development</w:t>
            </w:r>
            <w:r>
              <w:rPr>
                <w:noProof/>
                <w:webHidden/>
              </w:rPr>
              <w:tab/>
            </w:r>
            <w:r>
              <w:rPr>
                <w:noProof/>
                <w:webHidden/>
              </w:rPr>
              <w:fldChar w:fldCharType="begin"/>
            </w:r>
            <w:r>
              <w:rPr>
                <w:noProof/>
                <w:webHidden/>
              </w:rPr>
              <w:instrText xml:space="preserve"> PAGEREF _Toc100325756 \h </w:instrText>
            </w:r>
            <w:r>
              <w:rPr>
                <w:noProof/>
                <w:webHidden/>
              </w:rPr>
            </w:r>
            <w:r>
              <w:rPr>
                <w:noProof/>
                <w:webHidden/>
              </w:rPr>
              <w:fldChar w:fldCharType="separate"/>
            </w:r>
            <w:r w:rsidR="0045415E">
              <w:rPr>
                <w:noProof/>
                <w:webHidden/>
              </w:rPr>
              <w:t>40</w:t>
            </w:r>
            <w:r>
              <w:rPr>
                <w:noProof/>
                <w:webHidden/>
              </w:rPr>
              <w:fldChar w:fldCharType="end"/>
            </w:r>
          </w:hyperlink>
        </w:p>
        <w:p w14:paraId="5B8543C5" w14:textId="4C8BDA80" w:rsidR="0006190B" w:rsidRDefault="0006190B">
          <w:pPr>
            <w:pStyle w:val="TOC2"/>
            <w:tabs>
              <w:tab w:val="right" w:leader="dot" w:pos="9016"/>
            </w:tabs>
            <w:rPr>
              <w:rFonts w:eastAsiaTheme="minorEastAsia"/>
              <w:noProof/>
              <w:lang w:val="en-GB" w:eastAsia="en-GB"/>
            </w:rPr>
          </w:pPr>
          <w:hyperlink w:anchor="_Toc100325757" w:history="1">
            <w:r w:rsidRPr="009164D3">
              <w:rPr>
                <w:rStyle w:val="Hyperlink"/>
                <w:noProof/>
              </w:rPr>
              <w:t>5.1. Introduction</w:t>
            </w:r>
            <w:r>
              <w:rPr>
                <w:noProof/>
                <w:webHidden/>
              </w:rPr>
              <w:tab/>
            </w:r>
            <w:r>
              <w:rPr>
                <w:noProof/>
                <w:webHidden/>
              </w:rPr>
              <w:fldChar w:fldCharType="begin"/>
            </w:r>
            <w:r>
              <w:rPr>
                <w:noProof/>
                <w:webHidden/>
              </w:rPr>
              <w:instrText xml:space="preserve"> PAGEREF _Toc100325757 \h </w:instrText>
            </w:r>
            <w:r>
              <w:rPr>
                <w:noProof/>
                <w:webHidden/>
              </w:rPr>
            </w:r>
            <w:r>
              <w:rPr>
                <w:noProof/>
                <w:webHidden/>
              </w:rPr>
              <w:fldChar w:fldCharType="separate"/>
            </w:r>
            <w:r w:rsidR="0045415E">
              <w:rPr>
                <w:noProof/>
                <w:webHidden/>
              </w:rPr>
              <w:t>40</w:t>
            </w:r>
            <w:r>
              <w:rPr>
                <w:noProof/>
                <w:webHidden/>
              </w:rPr>
              <w:fldChar w:fldCharType="end"/>
            </w:r>
          </w:hyperlink>
        </w:p>
        <w:p w14:paraId="2285D295" w14:textId="398FAC0B" w:rsidR="0006190B" w:rsidRDefault="0006190B">
          <w:pPr>
            <w:pStyle w:val="TOC2"/>
            <w:tabs>
              <w:tab w:val="right" w:leader="dot" w:pos="9016"/>
            </w:tabs>
            <w:rPr>
              <w:rFonts w:eastAsiaTheme="minorEastAsia"/>
              <w:noProof/>
              <w:lang w:val="en-GB" w:eastAsia="en-GB"/>
            </w:rPr>
          </w:pPr>
          <w:hyperlink w:anchor="_Toc100325758" w:history="1">
            <w:r w:rsidRPr="009164D3">
              <w:rPr>
                <w:rStyle w:val="Hyperlink"/>
                <w:noProof/>
              </w:rPr>
              <w:t>5.2. Discord API</w:t>
            </w:r>
            <w:r>
              <w:rPr>
                <w:noProof/>
                <w:webHidden/>
              </w:rPr>
              <w:tab/>
            </w:r>
            <w:r>
              <w:rPr>
                <w:noProof/>
                <w:webHidden/>
              </w:rPr>
              <w:fldChar w:fldCharType="begin"/>
            </w:r>
            <w:r>
              <w:rPr>
                <w:noProof/>
                <w:webHidden/>
              </w:rPr>
              <w:instrText xml:space="preserve"> PAGEREF _Toc100325758 \h </w:instrText>
            </w:r>
            <w:r>
              <w:rPr>
                <w:noProof/>
                <w:webHidden/>
              </w:rPr>
            </w:r>
            <w:r>
              <w:rPr>
                <w:noProof/>
                <w:webHidden/>
              </w:rPr>
              <w:fldChar w:fldCharType="separate"/>
            </w:r>
            <w:r w:rsidR="0045415E">
              <w:rPr>
                <w:noProof/>
                <w:webHidden/>
              </w:rPr>
              <w:t>40</w:t>
            </w:r>
            <w:r>
              <w:rPr>
                <w:noProof/>
                <w:webHidden/>
              </w:rPr>
              <w:fldChar w:fldCharType="end"/>
            </w:r>
          </w:hyperlink>
        </w:p>
        <w:p w14:paraId="02EC54D5" w14:textId="2A85DB69" w:rsidR="0006190B" w:rsidRDefault="0006190B">
          <w:pPr>
            <w:pStyle w:val="TOC2"/>
            <w:tabs>
              <w:tab w:val="right" w:leader="dot" w:pos="9016"/>
            </w:tabs>
            <w:rPr>
              <w:rFonts w:eastAsiaTheme="minorEastAsia"/>
              <w:noProof/>
              <w:lang w:val="en-GB" w:eastAsia="en-GB"/>
            </w:rPr>
          </w:pPr>
          <w:hyperlink w:anchor="_Toc100325759" w:history="1">
            <w:r w:rsidRPr="009164D3">
              <w:rPr>
                <w:rStyle w:val="Hyperlink"/>
                <w:noProof/>
              </w:rPr>
              <w:t>5.3. Model Development</w:t>
            </w:r>
            <w:r>
              <w:rPr>
                <w:noProof/>
                <w:webHidden/>
              </w:rPr>
              <w:tab/>
            </w:r>
            <w:r>
              <w:rPr>
                <w:noProof/>
                <w:webHidden/>
              </w:rPr>
              <w:fldChar w:fldCharType="begin"/>
            </w:r>
            <w:r>
              <w:rPr>
                <w:noProof/>
                <w:webHidden/>
              </w:rPr>
              <w:instrText xml:space="preserve"> PAGEREF _Toc100325759 \h </w:instrText>
            </w:r>
            <w:r>
              <w:rPr>
                <w:noProof/>
                <w:webHidden/>
              </w:rPr>
            </w:r>
            <w:r>
              <w:rPr>
                <w:noProof/>
                <w:webHidden/>
              </w:rPr>
              <w:fldChar w:fldCharType="separate"/>
            </w:r>
            <w:r w:rsidR="0045415E">
              <w:rPr>
                <w:noProof/>
                <w:webHidden/>
              </w:rPr>
              <w:t>43</w:t>
            </w:r>
            <w:r>
              <w:rPr>
                <w:noProof/>
                <w:webHidden/>
              </w:rPr>
              <w:fldChar w:fldCharType="end"/>
            </w:r>
          </w:hyperlink>
        </w:p>
        <w:p w14:paraId="3F7F136B" w14:textId="4DB70681" w:rsidR="0006190B" w:rsidRDefault="0006190B">
          <w:pPr>
            <w:pStyle w:val="TOC2"/>
            <w:tabs>
              <w:tab w:val="right" w:leader="dot" w:pos="9016"/>
            </w:tabs>
            <w:rPr>
              <w:rFonts w:eastAsiaTheme="minorEastAsia"/>
              <w:noProof/>
              <w:lang w:val="en-GB" w:eastAsia="en-GB"/>
            </w:rPr>
          </w:pPr>
          <w:hyperlink w:anchor="_Toc100325760" w:history="1">
            <w:r w:rsidRPr="009164D3">
              <w:rPr>
                <w:rStyle w:val="Hyperlink"/>
                <w:noProof/>
              </w:rPr>
              <w:t>5.4. Moderation tools</w:t>
            </w:r>
            <w:r>
              <w:rPr>
                <w:noProof/>
                <w:webHidden/>
              </w:rPr>
              <w:tab/>
            </w:r>
            <w:r>
              <w:rPr>
                <w:noProof/>
                <w:webHidden/>
              </w:rPr>
              <w:fldChar w:fldCharType="begin"/>
            </w:r>
            <w:r>
              <w:rPr>
                <w:noProof/>
                <w:webHidden/>
              </w:rPr>
              <w:instrText xml:space="preserve"> PAGEREF _Toc100325760 \h </w:instrText>
            </w:r>
            <w:r>
              <w:rPr>
                <w:noProof/>
                <w:webHidden/>
              </w:rPr>
            </w:r>
            <w:r>
              <w:rPr>
                <w:noProof/>
                <w:webHidden/>
              </w:rPr>
              <w:fldChar w:fldCharType="separate"/>
            </w:r>
            <w:r w:rsidR="0045415E">
              <w:rPr>
                <w:noProof/>
                <w:webHidden/>
              </w:rPr>
              <w:t>46</w:t>
            </w:r>
            <w:r>
              <w:rPr>
                <w:noProof/>
                <w:webHidden/>
              </w:rPr>
              <w:fldChar w:fldCharType="end"/>
            </w:r>
          </w:hyperlink>
        </w:p>
        <w:p w14:paraId="0918D7E1" w14:textId="594748A6" w:rsidR="0006190B" w:rsidRDefault="0006190B">
          <w:pPr>
            <w:pStyle w:val="TOC2"/>
            <w:tabs>
              <w:tab w:val="right" w:leader="dot" w:pos="9016"/>
            </w:tabs>
            <w:rPr>
              <w:rFonts w:eastAsiaTheme="minorEastAsia"/>
              <w:noProof/>
              <w:lang w:val="en-GB" w:eastAsia="en-GB"/>
            </w:rPr>
          </w:pPr>
          <w:hyperlink w:anchor="_Toc100325761" w:history="1">
            <w:r w:rsidRPr="009164D3">
              <w:rPr>
                <w:rStyle w:val="Hyperlink"/>
                <w:noProof/>
              </w:rPr>
              <w:t>5.5. Image to text extraction and classification</w:t>
            </w:r>
            <w:r>
              <w:rPr>
                <w:noProof/>
                <w:webHidden/>
              </w:rPr>
              <w:tab/>
            </w:r>
            <w:r>
              <w:rPr>
                <w:noProof/>
                <w:webHidden/>
              </w:rPr>
              <w:fldChar w:fldCharType="begin"/>
            </w:r>
            <w:r>
              <w:rPr>
                <w:noProof/>
                <w:webHidden/>
              </w:rPr>
              <w:instrText xml:space="preserve"> PAGEREF _Toc100325761 \h </w:instrText>
            </w:r>
            <w:r>
              <w:rPr>
                <w:noProof/>
                <w:webHidden/>
              </w:rPr>
            </w:r>
            <w:r>
              <w:rPr>
                <w:noProof/>
                <w:webHidden/>
              </w:rPr>
              <w:fldChar w:fldCharType="separate"/>
            </w:r>
            <w:r w:rsidR="0045415E">
              <w:rPr>
                <w:noProof/>
                <w:webHidden/>
              </w:rPr>
              <w:t>47</w:t>
            </w:r>
            <w:r>
              <w:rPr>
                <w:noProof/>
                <w:webHidden/>
              </w:rPr>
              <w:fldChar w:fldCharType="end"/>
            </w:r>
          </w:hyperlink>
        </w:p>
        <w:p w14:paraId="191E7B5A" w14:textId="05F21B02" w:rsidR="0006190B" w:rsidRDefault="0006190B">
          <w:pPr>
            <w:pStyle w:val="TOC2"/>
            <w:tabs>
              <w:tab w:val="right" w:leader="dot" w:pos="9016"/>
            </w:tabs>
            <w:rPr>
              <w:rFonts w:eastAsiaTheme="minorEastAsia"/>
              <w:noProof/>
              <w:lang w:val="en-GB" w:eastAsia="en-GB"/>
            </w:rPr>
          </w:pPr>
          <w:hyperlink w:anchor="_Toc100325762" w:history="1">
            <w:r w:rsidRPr="009164D3">
              <w:rPr>
                <w:rStyle w:val="Hyperlink"/>
                <w:noProof/>
              </w:rPr>
              <w:t>5.6. Data collection and reporting false flags</w:t>
            </w:r>
            <w:r>
              <w:rPr>
                <w:noProof/>
                <w:webHidden/>
              </w:rPr>
              <w:tab/>
            </w:r>
            <w:r>
              <w:rPr>
                <w:noProof/>
                <w:webHidden/>
              </w:rPr>
              <w:fldChar w:fldCharType="begin"/>
            </w:r>
            <w:r>
              <w:rPr>
                <w:noProof/>
                <w:webHidden/>
              </w:rPr>
              <w:instrText xml:space="preserve"> PAGEREF _Toc100325762 \h </w:instrText>
            </w:r>
            <w:r>
              <w:rPr>
                <w:noProof/>
                <w:webHidden/>
              </w:rPr>
            </w:r>
            <w:r>
              <w:rPr>
                <w:noProof/>
                <w:webHidden/>
              </w:rPr>
              <w:fldChar w:fldCharType="separate"/>
            </w:r>
            <w:r w:rsidR="0045415E">
              <w:rPr>
                <w:noProof/>
                <w:webHidden/>
              </w:rPr>
              <w:t>50</w:t>
            </w:r>
            <w:r>
              <w:rPr>
                <w:noProof/>
                <w:webHidden/>
              </w:rPr>
              <w:fldChar w:fldCharType="end"/>
            </w:r>
          </w:hyperlink>
        </w:p>
        <w:p w14:paraId="416EF068" w14:textId="6A4CB5A3" w:rsidR="0006190B" w:rsidRDefault="0006190B">
          <w:pPr>
            <w:pStyle w:val="TOC2"/>
            <w:tabs>
              <w:tab w:val="right" w:leader="dot" w:pos="9016"/>
            </w:tabs>
            <w:rPr>
              <w:rFonts w:eastAsiaTheme="minorEastAsia"/>
              <w:noProof/>
              <w:lang w:val="en-GB" w:eastAsia="en-GB"/>
            </w:rPr>
          </w:pPr>
          <w:hyperlink w:anchor="_Toc100325763" w:history="1">
            <w:r w:rsidRPr="009164D3">
              <w:rPr>
                <w:rStyle w:val="Hyperlink"/>
                <w:noProof/>
              </w:rPr>
              <w:t>5.7. Multiple Language support</w:t>
            </w:r>
            <w:r>
              <w:rPr>
                <w:noProof/>
                <w:webHidden/>
              </w:rPr>
              <w:tab/>
            </w:r>
            <w:r>
              <w:rPr>
                <w:noProof/>
                <w:webHidden/>
              </w:rPr>
              <w:fldChar w:fldCharType="begin"/>
            </w:r>
            <w:r>
              <w:rPr>
                <w:noProof/>
                <w:webHidden/>
              </w:rPr>
              <w:instrText xml:space="preserve"> PAGEREF _Toc100325763 \h </w:instrText>
            </w:r>
            <w:r>
              <w:rPr>
                <w:noProof/>
                <w:webHidden/>
              </w:rPr>
            </w:r>
            <w:r>
              <w:rPr>
                <w:noProof/>
                <w:webHidden/>
              </w:rPr>
              <w:fldChar w:fldCharType="separate"/>
            </w:r>
            <w:r w:rsidR="0045415E">
              <w:rPr>
                <w:noProof/>
                <w:webHidden/>
              </w:rPr>
              <w:t>51</w:t>
            </w:r>
            <w:r>
              <w:rPr>
                <w:noProof/>
                <w:webHidden/>
              </w:rPr>
              <w:fldChar w:fldCharType="end"/>
            </w:r>
          </w:hyperlink>
        </w:p>
        <w:p w14:paraId="58098EE9" w14:textId="28F52E16" w:rsidR="0006190B" w:rsidRDefault="0006190B">
          <w:pPr>
            <w:pStyle w:val="TOC1"/>
            <w:tabs>
              <w:tab w:val="right" w:leader="dot" w:pos="9016"/>
            </w:tabs>
            <w:rPr>
              <w:rFonts w:eastAsiaTheme="minorEastAsia"/>
              <w:noProof/>
              <w:lang w:val="en-GB" w:eastAsia="en-GB"/>
            </w:rPr>
          </w:pPr>
          <w:hyperlink w:anchor="_Toc100325764" w:history="1">
            <w:r w:rsidRPr="009164D3">
              <w:rPr>
                <w:rStyle w:val="Hyperlink"/>
                <w:noProof/>
              </w:rPr>
              <w:t>6. Testing and Evaluation</w:t>
            </w:r>
            <w:r>
              <w:rPr>
                <w:noProof/>
                <w:webHidden/>
              </w:rPr>
              <w:tab/>
            </w:r>
            <w:r>
              <w:rPr>
                <w:noProof/>
                <w:webHidden/>
              </w:rPr>
              <w:fldChar w:fldCharType="begin"/>
            </w:r>
            <w:r>
              <w:rPr>
                <w:noProof/>
                <w:webHidden/>
              </w:rPr>
              <w:instrText xml:space="preserve"> PAGEREF _Toc100325764 \h </w:instrText>
            </w:r>
            <w:r>
              <w:rPr>
                <w:noProof/>
                <w:webHidden/>
              </w:rPr>
            </w:r>
            <w:r>
              <w:rPr>
                <w:noProof/>
                <w:webHidden/>
              </w:rPr>
              <w:fldChar w:fldCharType="separate"/>
            </w:r>
            <w:r w:rsidR="0045415E">
              <w:rPr>
                <w:noProof/>
                <w:webHidden/>
              </w:rPr>
              <w:t>53</w:t>
            </w:r>
            <w:r>
              <w:rPr>
                <w:noProof/>
                <w:webHidden/>
              </w:rPr>
              <w:fldChar w:fldCharType="end"/>
            </w:r>
          </w:hyperlink>
        </w:p>
        <w:p w14:paraId="01BC6547" w14:textId="52B1AF8B" w:rsidR="0006190B" w:rsidRDefault="0006190B">
          <w:pPr>
            <w:pStyle w:val="TOC2"/>
            <w:tabs>
              <w:tab w:val="right" w:leader="dot" w:pos="9016"/>
            </w:tabs>
            <w:rPr>
              <w:rFonts w:eastAsiaTheme="minorEastAsia"/>
              <w:noProof/>
              <w:lang w:val="en-GB" w:eastAsia="en-GB"/>
            </w:rPr>
          </w:pPr>
          <w:hyperlink w:anchor="_Toc100325765" w:history="1">
            <w:r w:rsidRPr="009164D3">
              <w:rPr>
                <w:rStyle w:val="Hyperlink"/>
                <w:noProof/>
              </w:rPr>
              <w:t>6.1. Introduction</w:t>
            </w:r>
            <w:r>
              <w:rPr>
                <w:noProof/>
                <w:webHidden/>
              </w:rPr>
              <w:tab/>
            </w:r>
            <w:r>
              <w:rPr>
                <w:noProof/>
                <w:webHidden/>
              </w:rPr>
              <w:fldChar w:fldCharType="begin"/>
            </w:r>
            <w:r>
              <w:rPr>
                <w:noProof/>
                <w:webHidden/>
              </w:rPr>
              <w:instrText xml:space="preserve"> PAGEREF _Toc100325765 \h </w:instrText>
            </w:r>
            <w:r>
              <w:rPr>
                <w:noProof/>
                <w:webHidden/>
              </w:rPr>
            </w:r>
            <w:r>
              <w:rPr>
                <w:noProof/>
                <w:webHidden/>
              </w:rPr>
              <w:fldChar w:fldCharType="separate"/>
            </w:r>
            <w:r w:rsidR="0045415E">
              <w:rPr>
                <w:noProof/>
                <w:webHidden/>
              </w:rPr>
              <w:t>53</w:t>
            </w:r>
            <w:r>
              <w:rPr>
                <w:noProof/>
                <w:webHidden/>
              </w:rPr>
              <w:fldChar w:fldCharType="end"/>
            </w:r>
          </w:hyperlink>
        </w:p>
        <w:p w14:paraId="33860619" w14:textId="223B794A" w:rsidR="0006190B" w:rsidRDefault="0006190B">
          <w:pPr>
            <w:pStyle w:val="TOC2"/>
            <w:tabs>
              <w:tab w:val="right" w:leader="dot" w:pos="9016"/>
            </w:tabs>
            <w:rPr>
              <w:rFonts w:eastAsiaTheme="minorEastAsia"/>
              <w:noProof/>
              <w:lang w:val="en-GB" w:eastAsia="en-GB"/>
            </w:rPr>
          </w:pPr>
          <w:hyperlink w:anchor="_Toc100325766" w:history="1">
            <w:r w:rsidRPr="009164D3">
              <w:rPr>
                <w:rStyle w:val="Hyperlink"/>
                <w:noProof/>
              </w:rPr>
              <w:t>6.2. Plan for Testing and Evaluation</w:t>
            </w:r>
            <w:r>
              <w:rPr>
                <w:noProof/>
                <w:webHidden/>
              </w:rPr>
              <w:tab/>
            </w:r>
            <w:r>
              <w:rPr>
                <w:noProof/>
                <w:webHidden/>
              </w:rPr>
              <w:fldChar w:fldCharType="begin"/>
            </w:r>
            <w:r>
              <w:rPr>
                <w:noProof/>
                <w:webHidden/>
              </w:rPr>
              <w:instrText xml:space="preserve"> PAGEREF _Toc100325766 \h </w:instrText>
            </w:r>
            <w:r>
              <w:rPr>
                <w:noProof/>
                <w:webHidden/>
              </w:rPr>
            </w:r>
            <w:r>
              <w:rPr>
                <w:noProof/>
                <w:webHidden/>
              </w:rPr>
              <w:fldChar w:fldCharType="separate"/>
            </w:r>
            <w:r w:rsidR="0045415E">
              <w:rPr>
                <w:noProof/>
                <w:webHidden/>
              </w:rPr>
              <w:t>53</w:t>
            </w:r>
            <w:r>
              <w:rPr>
                <w:noProof/>
                <w:webHidden/>
              </w:rPr>
              <w:fldChar w:fldCharType="end"/>
            </w:r>
          </w:hyperlink>
        </w:p>
        <w:p w14:paraId="37A4B47E" w14:textId="0B65D6BA" w:rsidR="0006190B" w:rsidRDefault="0006190B">
          <w:pPr>
            <w:pStyle w:val="TOC3"/>
            <w:tabs>
              <w:tab w:val="right" w:leader="dot" w:pos="9016"/>
            </w:tabs>
            <w:rPr>
              <w:rFonts w:eastAsiaTheme="minorEastAsia"/>
              <w:noProof/>
              <w:lang w:val="en-GB" w:eastAsia="en-GB"/>
            </w:rPr>
          </w:pPr>
          <w:hyperlink w:anchor="_Toc100325767" w:history="1">
            <w:r w:rsidRPr="009164D3">
              <w:rPr>
                <w:rStyle w:val="Hyperlink"/>
                <w:noProof/>
              </w:rPr>
              <w:t>6.2.1 User feedback</w:t>
            </w:r>
            <w:r>
              <w:rPr>
                <w:noProof/>
                <w:webHidden/>
              </w:rPr>
              <w:tab/>
            </w:r>
            <w:r>
              <w:rPr>
                <w:noProof/>
                <w:webHidden/>
              </w:rPr>
              <w:fldChar w:fldCharType="begin"/>
            </w:r>
            <w:r>
              <w:rPr>
                <w:noProof/>
                <w:webHidden/>
              </w:rPr>
              <w:instrText xml:space="preserve"> PAGEREF _Toc100325767 \h </w:instrText>
            </w:r>
            <w:r>
              <w:rPr>
                <w:noProof/>
                <w:webHidden/>
              </w:rPr>
            </w:r>
            <w:r>
              <w:rPr>
                <w:noProof/>
                <w:webHidden/>
              </w:rPr>
              <w:fldChar w:fldCharType="separate"/>
            </w:r>
            <w:r w:rsidR="0045415E">
              <w:rPr>
                <w:noProof/>
                <w:webHidden/>
              </w:rPr>
              <w:t>53</w:t>
            </w:r>
            <w:r>
              <w:rPr>
                <w:noProof/>
                <w:webHidden/>
              </w:rPr>
              <w:fldChar w:fldCharType="end"/>
            </w:r>
          </w:hyperlink>
        </w:p>
        <w:p w14:paraId="44AD1439" w14:textId="49CAB3F4" w:rsidR="0006190B" w:rsidRDefault="0006190B">
          <w:pPr>
            <w:pStyle w:val="TOC2"/>
            <w:tabs>
              <w:tab w:val="right" w:leader="dot" w:pos="9016"/>
            </w:tabs>
            <w:rPr>
              <w:rFonts w:eastAsiaTheme="minorEastAsia"/>
              <w:noProof/>
              <w:lang w:val="en-GB" w:eastAsia="en-GB"/>
            </w:rPr>
          </w:pPr>
          <w:hyperlink w:anchor="_Toc100325768" w:history="1">
            <w:r w:rsidRPr="009164D3">
              <w:rPr>
                <w:rStyle w:val="Hyperlink"/>
                <w:noProof/>
              </w:rPr>
              <w:t>6.3. Testing of project</w:t>
            </w:r>
            <w:r>
              <w:rPr>
                <w:noProof/>
                <w:webHidden/>
              </w:rPr>
              <w:tab/>
            </w:r>
            <w:r>
              <w:rPr>
                <w:noProof/>
                <w:webHidden/>
              </w:rPr>
              <w:fldChar w:fldCharType="begin"/>
            </w:r>
            <w:r>
              <w:rPr>
                <w:noProof/>
                <w:webHidden/>
              </w:rPr>
              <w:instrText xml:space="preserve"> PAGEREF _Toc100325768 \h </w:instrText>
            </w:r>
            <w:r>
              <w:rPr>
                <w:noProof/>
                <w:webHidden/>
              </w:rPr>
            </w:r>
            <w:r>
              <w:rPr>
                <w:noProof/>
                <w:webHidden/>
              </w:rPr>
              <w:fldChar w:fldCharType="separate"/>
            </w:r>
            <w:r w:rsidR="0045415E">
              <w:rPr>
                <w:noProof/>
                <w:webHidden/>
              </w:rPr>
              <w:t>53</w:t>
            </w:r>
            <w:r>
              <w:rPr>
                <w:noProof/>
                <w:webHidden/>
              </w:rPr>
              <w:fldChar w:fldCharType="end"/>
            </w:r>
          </w:hyperlink>
        </w:p>
        <w:p w14:paraId="3EEDAF5D" w14:textId="776992D7" w:rsidR="0006190B" w:rsidRDefault="0006190B">
          <w:pPr>
            <w:pStyle w:val="TOC3"/>
            <w:tabs>
              <w:tab w:val="right" w:leader="dot" w:pos="9016"/>
            </w:tabs>
            <w:rPr>
              <w:rFonts w:eastAsiaTheme="minorEastAsia"/>
              <w:noProof/>
              <w:lang w:val="en-GB" w:eastAsia="en-GB"/>
            </w:rPr>
          </w:pPr>
          <w:hyperlink w:anchor="_Toc100325769" w:history="1">
            <w:r w:rsidRPr="009164D3">
              <w:rPr>
                <w:rStyle w:val="Hyperlink"/>
                <w:noProof/>
              </w:rPr>
              <w:t>6.3.1 Blackbox Testing</w:t>
            </w:r>
            <w:r>
              <w:rPr>
                <w:noProof/>
                <w:webHidden/>
              </w:rPr>
              <w:tab/>
            </w:r>
            <w:r>
              <w:rPr>
                <w:noProof/>
                <w:webHidden/>
              </w:rPr>
              <w:fldChar w:fldCharType="begin"/>
            </w:r>
            <w:r>
              <w:rPr>
                <w:noProof/>
                <w:webHidden/>
              </w:rPr>
              <w:instrText xml:space="preserve"> PAGEREF _Toc100325769 \h </w:instrText>
            </w:r>
            <w:r>
              <w:rPr>
                <w:noProof/>
                <w:webHidden/>
              </w:rPr>
            </w:r>
            <w:r>
              <w:rPr>
                <w:noProof/>
                <w:webHidden/>
              </w:rPr>
              <w:fldChar w:fldCharType="separate"/>
            </w:r>
            <w:r w:rsidR="0045415E">
              <w:rPr>
                <w:noProof/>
                <w:webHidden/>
              </w:rPr>
              <w:t>53</w:t>
            </w:r>
            <w:r>
              <w:rPr>
                <w:noProof/>
                <w:webHidden/>
              </w:rPr>
              <w:fldChar w:fldCharType="end"/>
            </w:r>
          </w:hyperlink>
        </w:p>
        <w:p w14:paraId="3F6D68C3" w14:textId="5152D2F5" w:rsidR="0006190B" w:rsidRDefault="0006190B">
          <w:pPr>
            <w:pStyle w:val="TOC3"/>
            <w:tabs>
              <w:tab w:val="right" w:leader="dot" w:pos="9016"/>
            </w:tabs>
            <w:rPr>
              <w:rFonts w:eastAsiaTheme="minorEastAsia"/>
              <w:noProof/>
              <w:lang w:val="en-GB" w:eastAsia="en-GB"/>
            </w:rPr>
          </w:pPr>
          <w:hyperlink w:anchor="_Toc100325770" w:history="1">
            <w:r w:rsidRPr="009164D3">
              <w:rPr>
                <w:rStyle w:val="Hyperlink"/>
                <w:noProof/>
              </w:rPr>
              <w:t>6.3.2 Grey box Testing</w:t>
            </w:r>
            <w:r>
              <w:rPr>
                <w:noProof/>
                <w:webHidden/>
              </w:rPr>
              <w:tab/>
            </w:r>
            <w:r>
              <w:rPr>
                <w:noProof/>
                <w:webHidden/>
              </w:rPr>
              <w:fldChar w:fldCharType="begin"/>
            </w:r>
            <w:r>
              <w:rPr>
                <w:noProof/>
                <w:webHidden/>
              </w:rPr>
              <w:instrText xml:space="preserve"> PAGEREF _Toc100325770 \h </w:instrText>
            </w:r>
            <w:r>
              <w:rPr>
                <w:noProof/>
                <w:webHidden/>
              </w:rPr>
            </w:r>
            <w:r>
              <w:rPr>
                <w:noProof/>
                <w:webHidden/>
              </w:rPr>
              <w:fldChar w:fldCharType="separate"/>
            </w:r>
            <w:r w:rsidR="0045415E">
              <w:rPr>
                <w:noProof/>
                <w:webHidden/>
              </w:rPr>
              <w:t>54</w:t>
            </w:r>
            <w:r>
              <w:rPr>
                <w:noProof/>
                <w:webHidden/>
              </w:rPr>
              <w:fldChar w:fldCharType="end"/>
            </w:r>
          </w:hyperlink>
        </w:p>
        <w:p w14:paraId="6358E2D8" w14:textId="02D656B5" w:rsidR="0006190B" w:rsidRDefault="0006190B">
          <w:pPr>
            <w:pStyle w:val="TOC3"/>
            <w:tabs>
              <w:tab w:val="right" w:leader="dot" w:pos="9016"/>
            </w:tabs>
            <w:rPr>
              <w:rFonts w:eastAsiaTheme="minorEastAsia"/>
              <w:noProof/>
              <w:lang w:val="en-GB" w:eastAsia="en-GB"/>
            </w:rPr>
          </w:pPr>
          <w:hyperlink w:anchor="_Toc100325771" w:history="1">
            <w:r w:rsidRPr="009164D3">
              <w:rPr>
                <w:rStyle w:val="Hyperlink"/>
                <w:noProof/>
              </w:rPr>
              <w:t>6.3.3 Test plan</w:t>
            </w:r>
            <w:r>
              <w:rPr>
                <w:noProof/>
                <w:webHidden/>
              </w:rPr>
              <w:tab/>
            </w:r>
            <w:r>
              <w:rPr>
                <w:noProof/>
                <w:webHidden/>
              </w:rPr>
              <w:fldChar w:fldCharType="begin"/>
            </w:r>
            <w:r>
              <w:rPr>
                <w:noProof/>
                <w:webHidden/>
              </w:rPr>
              <w:instrText xml:space="preserve"> PAGEREF _Toc100325771 \h </w:instrText>
            </w:r>
            <w:r>
              <w:rPr>
                <w:noProof/>
                <w:webHidden/>
              </w:rPr>
            </w:r>
            <w:r>
              <w:rPr>
                <w:noProof/>
                <w:webHidden/>
              </w:rPr>
              <w:fldChar w:fldCharType="separate"/>
            </w:r>
            <w:r w:rsidR="0045415E">
              <w:rPr>
                <w:noProof/>
                <w:webHidden/>
              </w:rPr>
              <w:t>55</w:t>
            </w:r>
            <w:r>
              <w:rPr>
                <w:noProof/>
                <w:webHidden/>
              </w:rPr>
              <w:fldChar w:fldCharType="end"/>
            </w:r>
          </w:hyperlink>
        </w:p>
        <w:p w14:paraId="640368C9" w14:textId="040E5175" w:rsidR="0006190B" w:rsidRDefault="0006190B">
          <w:pPr>
            <w:pStyle w:val="TOC2"/>
            <w:tabs>
              <w:tab w:val="right" w:leader="dot" w:pos="9016"/>
            </w:tabs>
            <w:rPr>
              <w:rFonts w:eastAsiaTheme="minorEastAsia"/>
              <w:noProof/>
              <w:lang w:val="en-GB" w:eastAsia="en-GB"/>
            </w:rPr>
          </w:pPr>
          <w:hyperlink w:anchor="_Toc100325772" w:history="1">
            <w:r w:rsidRPr="009164D3">
              <w:rPr>
                <w:rStyle w:val="Hyperlink"/>
                <w:noProof/>
              </w:rPr>
              <w:t>6.4. Model Evaluation</w:t>
            </w:r>
            <w:r>
              <w:rPr>
                <w:noProof/>
                <w:webHidden/>
              </w:rPr>
              <w:tab/>
            </w:r>
            <w:r>
              <w:rPr>
                <w:noProof/>
                <w:webHidden/>
              </w:rPr>
              <w:fldChar w:fldCharType="begin"/>
            </w:r>
            <w:r>
              <w:rPr>
                <w:noProof/>
                <w:webHidden/>
              </w:rPr>
              <w:instrText xml:space="preserve"> PAGEREF _Toc100325772 \h </w:instrText>
            </w:r>
            <w:r>
              <w:rPr>
                <w:noProof/>
                <w:webHidden/>
              </w:rPr>
            </w:r>
            <w:r>
              <w:rPr>
                <w:noProof/>
                <w:webHidden/>
              </w:rPr>
              <w:fldChar w:fldCharType="separate"/>
            </w:r>
            <w:r w:rsidR="0045415E">
              <w:rPr>
                <w:noProof/>
                <w:webHidden/>
              </w:rPr>
              <w:t>56</w:t>
            </w:r>
            <w:r>
              <w:rPr>
                <w:noProof/>
                <w:webHidden/>
              </w:rPr>
              <w:fldChar w:fldCharType="end"/>
            </w:r>
          </w:hyperlink>
        </w:p>
        <w:p w14:paraId="71D7CB92" w14:textId="20624939" w:rsidR="0006190B" w:rsidRDefault="0006190B">
          <w:pPr>
            <w:pStyle w:val="TOC3"/>
            <w:tabs>
              <w:tab w:val="right" w:leader="dot" w:pos="9016"/>
            </w:tabs>
            <w:rPr>
              <w:rFonts w:eastAsiaTheme="minorEastAsia"/>
              <w:noProof/>
              <w:lang w:val="en-GB" w:eastAsia="en-GB"/>
            </w:rPr>
          </w:pPr>
          <w:hyperlink w:anchor="_Toc100325773" w:history="1">
            <w:r w:rsidRPr="009164D3">
              <w:rPr>
                <w:rStyle w:val="Hyperlink"/>
                <w:noProof/>
              </w:rPr>
              <w:t>6.4.1 Overfitting and Underfitting</w:t>
            </w:r>
            <w:r>
              <w:rPr>
                <w:noProof/>
                <w:webHidden/>
              </w:rPr>
              <w:tab/>
            </w:r>
            <w:r>
              <w:rPr>
                <w:noProof/>
                <w:webHidden/>
              </w:rPr>
              <w:fldChar w:fldCharType="begin"/>
            </w:r>
            <w:r>
              <w:rPr>
                <w:noProof/>
                <w:webHidden/>
              </w:rPr>
              <w:instrText xml:space="preserve"> PAGEREF _Toc100325773 \h </w:instrText>
            </w:r>
            <w:r>
              <w:rPr>
                <w:noProof/>
                <w:webHidden/>
              </w:rPr>
            </w:r>
            <w:r>
              <w:rPr>
                <w:noProof/>
                <w:webHidden/>
              </w:rPr>
              <w:fldChar w:fldCharType="separate"/>
            </w:r>
            <w:r w:rsidR="0045415E">
              <w:rPr>
                <w:noProof/>
                <w:webHidden/>
              </w:rPr>
              <w:t>56</w:t>
            </w:r>
            <w:r>
              <w:rPr>
                <w:noProof/>
                <w:webHidden/>
              </w:rPr>
              <w:fldChar w:fldCharType="end"/>
            </w:r>
          </w:hyperlink>
        </w:p>
        <w:p w14:paraId="7EA99719" w14:textId="0E7423B7" w:rsidR="0006190B" w:rsidRDefault="0006190B">
          <w:pPr>
            <w:pStyle w:val="TOC2"/>
            <w:tabs>
              <w:tab w:val="right" w:leader="dot" w:pos="9016"/>
            </w:tabs>
            <w:rPr>
              <w:rFonts w:eastAsiaTheme="minorEastAsia"/>
              <w:noProof/>
              <w:lang w:val="en-GB" w:eastAsia="en-GB"/>
            </w:rPr>
          </w:pPr>
          <w:hyperlink w:anchor="_Toc100325774" w:history="1">
            <w:r w:rsidRPr="009164D3">
              <w:rPr>
                <w:rStyle w:val="Hyperlink"/>
                <w:noProof/>
              </w:rPr>
              <w:t>6.5. User Feedback</w:t>
            </w:r>
            <w:r>
              <w:rPr>
                <w:noProof/>
                <w:webHidden/>
              </w:rPr>
              <w:tab/>
            </w:r>
            <w:r>
              <w:rPr>
                <w:noProof/>
                <w:webHidden/>
              </w:rPr>
              <w:fldChar w:fldCharType="begin"/>
            </w:r>
            <w:r>
              <w:rPr>
                <w:noProof/>
                <w:webHidden/>
              </w:rPr>
              <w:instrText xml:space="preserve"> PAGEREF _Toc100325774 \h </w:instrText>
            </w:r>
            <w:r>
              <w:rPr>
                <w:noProof/>
                <w:webHidden/>
              </w:rPr>
            </w:r>
            <w:r>
              <w:rPr>
                <w:noProof/>
                <w:webHidden/>
              </w:rPr>
              <w:fldChar w:fldCharType="separate"/>
            </w:r>
            <w:r w:rsidR="0045415E">
              <w:rPr>
                <w:noProof/>
                <w:webHidden/>
              </w:rPr>
              <w:t>57</w:t>
            </w:r>
            <w:r>
              <w:rPr>
                <w:noProof/>
                <w:webHidden/>
              </w:rPr>
              <w:fldChar w:fldCharType="end"/>
            </w:r>
          </w:hyperlink>
        </w:p>
        <w:p w14:paraId="4B168C0C" w14:textId="1F825C68" w:rsidR="0006190B" w:rsidRDefault="0006190B">
          <w:pPr>
            <w:pStyle w:val="TOC2"/>
            <w:tabs>
              <w:tab w:val="right" w:leader="dot" w:pos="9016"/>
            </w:tabs>
            <w:rPr>
              <w:rFonts w:eastAsiaTheme="minorEastAsia"/>
              <w:noProof/>
              <w:lang w:val="en-GB" w:eastAsia="en-GB"/>
            </w:rPr>
          </w:pPr>
          <w:hyperlink w:anchor="_Toc100325775" w:history="1">
            <w:r w:rsidRPr="009164D3">
              <w:rPr>
                <w:rStyle w:val="Hyperlink"/>
                <w:noProof/>
              </w:rPr>
              <w:t>6.6. Conclusion</w:t>
            </w:r>
            <w:r>
              <w:rPr>
                <w:noProof/>
                <w:webHidden/>
              </w:rPr>
              <w:tab/>
            </w:r>
            <w:r>
              <w:rPr>
                <w:noProof/>
                <w:webHidden/>
              </w:rPr>
              <w:fldChar w:fldCharType="begin"/>
            </w:r>
            <w:r>
              <w:rPr>
                <w:noProof/>
                <w:webHidden/>
              </w:rPr>
              <w:instrText xml:space="preserve"> PAGEREF _Toc100325775 \h </w:instrText>
            </w:r>
            <w:r>
              <w:rPr>
                <w:noProof/>
                <w:webHidden/>
              </w:rPr>
            </w:r>
            <w:r>
              <w:rPr>
                <w:noProof/>
                <w:webHidden/>
              </w:rPr>
              <w:fldChar w:fldCharType="separate"/>
            </w:r>
            <w:r w:rsidR="0045415E">
              <w:rPr>
                <w:noProof/>
                <w:webHidden/>
              </w:rPr>
              <w:t>60</w:t>
            </w:r>
            <w:r>
              <w:rPr>
                <w:noProof/>
                <w:webHidden/>
              </w:rPr>
              <w:fldChar w:fldCharType="end"/>
            </w:r>
          </w:hyperlink>
        </w:p>
        <w:p w14:paraId="3B078CD7" w14:textId="46AD3452" w:rsidR="0006190B" w:rsidRDefault="0006190B">
          <w:pPr>
            <w:pStyle w:val="TOC1"/>
            <w:tabs>
              <w:tab w:val="right" w:leader="dot" w:pos="9016"/>
            </w:tabs>
            <w:rPr>
              <w:rFonts w:eastAsiaTheme="minorEastAsia"/>
              <w:noProof/>
              <w:lang w:val="en-GB" w:eastAsia="en-GB"/>
            </w:rPr>
          </w:pPr>
          <w:hyperlink w:anchor="_Toc100325776" w:history="1">
            <w:r w:rsidRPr="009164D3">
              <w:rPr>
                <w:rStyle w:val="Hyperlink"/>
                <w:noProof/>
              </w:rPr>
              <w:t>7. Conclusion and Future Work</w:t>
            </w:r>
            <w:r>
              <w:rPr>
                <w:noProof/>
                <w:webHidden/>
              </w:rPr>
              <w:tab/>
            </w:r>
            <w:r>
              <w:rPr>
                <w:noProof/>
                <w:webHidden/>
              </w:rPr>
              <w:fldChar w:fldCharType="begin"/>
            </w:r>
            <w:r>
              <w:rPr>
                <w:noProof/>
                <w:webHidden/>
              </w:rPr>
              <w:instrText xml:space="preserve"> PAGEREF _Toc100325776 \h </w:instrText>
            </w:r>
            <w:r>
              <w:rPr>
                <w:noProof/>
                <w:webHidden/>
              </w:rPr>
            </w:r>
            <w:r>
              <w:rPr>
                <w:noProof/>
                <w:webHidden/>
              </w:rPr>
              <w:fldChar w:fldCharType="separate"/>
            </w:r>
            <w:r w:rsidR="0045415E">
              <w:rPr>
                <w:noProof/>
                <w:webHidden/>
              </w:rPr>
              <w:t>61</w:t>
            </w:r>
            <w:r>
              <w:rPr>
                <w:noProof/>
                <w:webHidden/>
              </w:rPr>
              <w:fldChar w:fldCharType="end"/>
            </w:r>
          </w:hyperlink>
        </w:p>
        <w:p w14:paraId="2BB2DDD6" w14:textId="582AF98A" w:rsidR="0006190B" w:rsidRDefault="0006190B">
          <w:pPr>
            <w:pStyle w:val="TOC2"/>
            <w:tabs>
              <w:tab w:val="left" w:pos="880"/>
              <w:tab w:val="right" w:leader="dot" w:pos="9016"/>
            </w:tabs>
            <w:rPr>
              <w:rFonts w:eastAsiaTheme="minorEastAsia"/>
              <w:noProof/>
              <w:lang w:val="en-GB" w:eastAsia="en-GB"/>
            </w:rPr>
          </w:pPr>
          <w:hyperlink w:anchor="_Toc100325777" w:history="1">
            <w:r w:rsidRPr="009164D3">
              <w:rPr>
                <w:rStyle w:val="Hyperlink"/>
                <w:noProof/>
              </w:rPr>
              <w:t>7.1.</w:t>
            </w:r>
            <w:r>
              <w:rPr>
                <w:rFonts w:eastAsiaTheme="minorEastAsia"/>
                <w:noProof/>
                <w:lang w:val="en-GB" w:eastAsia="en-GB"/>
              </w:rPr>
              <w:tab/>
            </w:r>
            <w:r w:rsidRPr="009164D3">
              <w:rPr>
                <w:rStyle w:val="Hyperlink"/>
                <w:noProof/>
              </w:rPr>
              <w:t>Introduction</w:t>
            </w:r>
            <w:r>
              <w:rPr>
                <w:noProof/>
                <w:webHidden/>
              </w:rPr>
              <w:tab/>
            </w:r>
            <w:r>
              <w:rPr>
                <w:noProof/>
                <w:webHidden/>
              </w:rPr>
              <w:fldChar w:fldCharType="begin"/>
            </w:r>
            <w:r>
              <w:rPr>
                <w:noProof/>
                <w:webHidden/>
              </w:rPr>
              <w:instrText xml:space="preserve"> PAGEREF _Toc100325777 \h </w:instrText>
            </w:r>
            <w:r>
              <w:rPr>
                <w:noProof/>
                <w:webHidden/>
              </w:rPr>
            </w:r>
            <w:r>
              <w:rPr>
                <w:noProof/>
                <w:webHidden/>
              </w:rPr>
              <w:fldChar w:fldCharType="separate"/>
            </w:r>
            <w:r w:rsidR="0045415E">
              <w:rPr>
                <w:noProof/>
                <w:webHidden/>
              </w:rPr>
              <w:t>61</w:t>
            </w:r>
            <w:r>
              <w:rPr>
                <w:noProof/>
                <w:webHidden/>
              </w:rPr>
              <w:fldChar w:fldCharType="end"/>
            </w:r>
          </w:hyperlink>
        </w:p>
        <w:p w14:paraId="07F52A65" w14:textId="2AE5AF2A" w:rsidR="0006190B" w:rsidRDefault="0006190B">
          <w:pPr>
            <w:pStyle w:val="TOC2"/>
            <w:tabs>
              <w:tab w:val="left" w:pos="880"/>
              <w:tab w:val="right" w:leader="dot" w:pos="9016"/>
            </w:tabs>
            <w:rPr>
              <w:rFonts w:eastAsiaTheme="minorEastAsia"/>
              <w:noProof/>
              <w:lang w:val="en-GB" w:eastAsia="en-GB"/>
            </w:rPr>
          </w:pPr>
          <w:hyperlink w:anchor="_Toc100325778" w:history="1">
            <w:r w:rsidRPr="009164D3">
              <w:rPr>
                <w:rStyle w:val="Hyperlink"/>
                <w:noProof/>
              </w:rPr>
              <w:t>7.2.</w:t>
            </w:r>
            <w:r>
              <w:rPr>
                <w:rFonts w:eastAsiaTheme="minorEastAsia"/>
                <w:noProof/>
                <w:lang w:val="en-GB" w:eastAsia="en-GB"/>
              </w:rPr>
              <w:tab/>
            </w:r>
            <w:r w:rsidRPr="009164D3">
              <w:rPr>
                <w:rStyle w:val="Hyperlink"/>
                <w:noProof/>
              </w:rPr>
              <w:t>Issues and Risks dealt within the project</w:t>
            </w:r>
            <w:r>
              <w:rPr>
                <w:noProof/>
                <w:webHidden/>
              </w:rPr>
              <w:tab/>
            </w:r>
            <w:r>
              <w:rPr>
                <w:noProof/>
                <w:webHidden/>
              </w:rPr>
              <w:fldChar w:fldCharType="begin"/>
            </w:r>
            <w:r>
              <w:rPr>
                <w:noProof/>
                <w:webHidden/>
              </w:rPr>
              <w:instrText xml:space="preserve"> PAGEREF _Toc100325778 \h </w:instrText>
            </w:r>
            <w:r>
              <w:rPr>
                <w:noProof/>
                <w:webHidden/>
              </w:rPr>
            </w:r>
            <w:r>
              <w:rPr>
                <w:noProof/>
                <w:webHidden/>
              </w:rPr>
              <w:fldChar w:fldCharType="separate"/>
            </w:r>
            <w:r w:rsidR="0045415E">
              <w:rPr>
                <w:noProof/>
                <w:webHidden/>
              </w:rPr>
              <w:t>61</w:t>
            </w:r>
            <w:r>
              <w:rPr>
                <w:noProof/>
                <w:webHidden/>
              </w:rPr>
              <w:fldChar w:fldCharType="end"/>
            </w:r>
          </w:hyperlink>
        </w:p>
        <w:p w14:paraId="63681B63" w14:textId="192C32D8" w:rsidR="0006190B" w:rsidRDefault="0006190B">
          <w:pPr>
            <w:pStyle w:val="TOC2"/>
            <w:tabs>
              <w:tab w:val="left" w:pos="880"/>
              <w:tab w:val="right" w:leader="dot" w:pos="9016"/>
            </w:tabs>
            <w:rPr>
              <w:rFonts w:eastAsiaTheme="minorEastAsia"/>
              <w:noProof/>
              <w:lang w:val="en-GB" w:eastAsia="en-GB"/>
            </w:rPr>
          </w:pPr>
          <w:hyperlink w:anchor="_Toc100325779" w:history="1">
            <w:r w:rsidRPr="009164D3">
              <w:rPr>
                <w:rStyle w:val="Hyperlink"/>
                <w:noProof/>
              </w:rPr>
              <w:t>7.3.</w:t>
            </w:r>
            <w:r>
              <w:rPr>
                <w:rFonts w:eastAsiaTheme="minorEastAsia"/>
                <w:noProof/>
                <w:lang w:val="en-GB" w:eastAsia="en-GB"/>
              </w:rPr>
              <w:tab/>
            </w:r>
            <w:r w:rsidRPr="009164D3">
              <w:rPr>
                <w:rStyle w:val="Hyperlink"/>
                <w:noProof/>
              </w:rPr>
              <w:t>Plans and Future Work</w:t>
            </w:r>
            <w:r>
              <w:rPr>
                <w:noProof/>
                <w:webHidden/>
              </w:rPr>
              <w:tab/>
            </w:r>
            <w:r>
              <w:rPr>
                <w:noProof/>
                <w:webHidden/>
              </w:rPr>
              <w:fldChar w:fldCharType="begin"/>
            </w:r>
            <w:r>
              <w:rPr>
                <w:noProof/>
                <w:webHidden/>
              </w:rPr>
              <w:instrText xml:space="preserve"> PAGEREF _Toc100325779 \h </w:instrText>
            </w:r>
            <w:r>
              <w:rPr>
                <w:noProof/>
                <w:webHidden/>
              </w:rPr>
            </w:r>
            <w:r>
              <w:rPr>
                <w:noProof/>
                <w:webHidden/>
              </w:rPr>
              <w:fldChar w:fldCharType="separate"/>
            </w:r>
            <w:r w:rsidR="0045415E">
              <w:rPr>
                <w:noProof/>
                <w:webHidden/>
              </w:rPr>
              <w:t>61</w:t>
            </w:r>
            <w:r>
              <w:rPr>
                <w:noProof/>
                <w:webHidden/>
              </w:rPr>
              <w:fldChar w:fldCharType="end"/>
            </w:r>
          </w:hyperlink>
        </w:p>
        <w:p w14:paraId="2BEF95BC" w14:textId="5FCFEC45" w:rsidR="0006190B" w:rsidRDefault="0006190B">
          <w:pPr>
            <w:pStyle w:val="TOC2"/>
            <w:tabs>
              <w:tab w:val="left" w:pos="880"/>
              <w:tab w:val="right" w:leader="dot" w:pos="9016"/>
            </w:tabs>
            <w:rPr>
              <w:rFonts w:eastAsiaTheme="minorEastAsia"/>
              <w:noProof/>
              <w:lang w:val="en-GB" w:eastAsia="en-GB"/>
            </w:rPr>
          </w:pPr>
          <w:hyperlink w:anchor="_Toc100325780" w:history="1">
            <w:r w:rsidRPr="009164D3">
              <w:rPr>
                <w:rStyle w:val="Hyperlink"/>
                <w:noProof/>
              </w:rPr>
              <w:t>7.4.</w:t>
            </w:r>
            <w:r>
              <w:rPr>
                <w:rFonts w:eastAsiaTheme="minorEastAsia"/>
                <w:noProof/>
                <w:lang w:val="en-GB" w:eastAsia="en-GB"/>
              </w:rPr>
              <w:tab/>
            </w:r>
            <w:r w:rsidRPr="009164D3">
              <w:rPr>
                <w:rStyle w:val="Hyperlink"/>
                <w:noProof/>
              </w:rPr>
              <w:t>Conclusion</w:t>
            </w:r>
            <w:r>
              <w:rPr>
                <w:noProof/>
                <w:webHidden/>
              </w:rPr>
              <w:tab/>
            </w:r>
            <w:r>
              <w:rPr>
                <w:noProof/>
                <w:webHidden/>
              </w:rPr>
              <w:fldChar w:fldCharType="begin"/>
            </w:r>
            <w:r>
              <w:rPr>
                <w:noProof/>
                <w:webHidden/>
              </w:rPr>
              <w:instrText xml:space="preserve"> PAGEREF _Toc100325780 \h </w:instrText>
            </w:r>
            <w:r>
              <w:rPr>
                <w:noProof/>
                <w:webHidden/>
              </w:rPr>
            </w:r>
            <w:r>
              <w:rPr>
                <w:noProof/>
                <w:webHidden/>
              </w:rPr>
              <w:fldChar w:fldCharType="separate"/>
            </w:r>
            <w:r w:rsidR="0045415E">
              <w:rPr>
                <w:noProof/>
                <w:webHidden/>
              </w:rPr>
              <w:t>62</w:t>
            </w:r>
            <w:r>
              <w:rPr>
                <w:noProof/>
                <w:webHidden/>
              </w:rPr>
              <w:fldChar w:fldCharType="end"/>
            </w:r>
          </w:hyperlink>
        </w:p>
        <w:p w14:paraId="21500EF0" w14:textId="37C75D73" w:rsidR="0006190B" w:rsidRDefault="0006190B">
          <w:pPr>
            <w:pStyle w:val="TOC1"/>
            <w:tabs>
              <w:tab w:val="right" w:leader="dot" w:pos="9016"/>
            </w:tabs>
            <w:rPr>
              <w:rFonts w:eastAsiaTheme="minorEastAsia"/>
              <w:noProof/>
              <w:lang w:val="en-GB" w:eastAsia="en-GB"/>
            </w:rPr>
          </w:pPr>
          <w:hyperlink w:anchor="_Toc100325781" w:history="1">
            <w:r w:rsidRPr="009164D3">
              <w:rPr>
                <w:rStyle w:val="Hyperlink"/>
                <w:noProof/>
              </w:rPr>
              <w:t>Bibliography</w:t>
            </w:r>
            <w:r>
              <w:rPr>
                <w:noProof/>
                <w:webHidden/>
              </w:rPr>
              <w:tab/>
            </w:r>
            <w:r>
              <w:rPr>
                <w:noProof/>
                <w:webHidden/>
              </w:rPr>
              <w:fldChar w:fldCharType="begin"/>
            </w:r>
            <w:r>
              <w:rPr>
                <w:noProof/>
                <w:webHidden/>
              </w:rPr>
              <w:instrText xml:space="preserve"> PAGEREF _Toc100325781 \h </w:instrText>
            </w:r>
            <w:r>
              <w:rPr>
                <w:noProof/>
                <w:webHidden/>
              </w:rPr>
            </w:r>
            <w:r>
              <w:rPr>
                <w:noProof/>
                <w:webHidden/>
              </w:rPr>
              <w:fldChar w:fldCharType="separate"/>
            </w:r>
            <w:r w:rsidR="0045415E">
              <w:rPr>
                <w:noProof/>
                <w:webHidden/>
              </w:rPr>
              <w:t>63</w:t>
            </w:r>
            <w:r>
              <w:rPr>
                <w:noProof/>
                <w:webHidden/>
              </w:rPr>
              <w:fldChar w:fldCharType="end"/>
            </w:r>
          </w:hyperlink>
        </w:p>
        <w:p w14:paraId="4B8F77B8" w14:textId="1759C529" w:rsidR="00A87085" w:rsidRPr="00B55C6C" w:rsidRDefault="00A87085">
          <w:r w:rsidRPr="00B55C6C">
            <w:rPr>
              <w:b/>
              <w:bCs/>
              <w:noProof/>
            </w:rPr>
            <w:fldChar w:fldCharType="end"/>
          </w:r>
        </w:p>
      </w:sdtContent>
    </w:sdt>
    <w:p w14:paraId="39D323EC" w14:textId="65C8C90A" w:rsidR="000203A2" w:rsidRPr="00B55C6C" w:rsidRDefault="00A87085" w:rsidP="00A87085">
      <w:pPr>
        <w:pStyle w:val="Heading1"/>
      </w:pPr>
      <w:bookmarkStart w:id="1" w:name="_Toc100325711"/>
      <w:r w:rsidRPr="00B55C6C">
        <w:t>Table of Figures</w:t>
      </w:r>
      <w:bookmarkEnd w:id="1"/>
    </w:p>
    <w:p w14:paraId="3EE96032" w14:textId="562190C9" w:rsidR="0006190B" w:rsidRDefault="00F03328">
      <w:pPr>
        <w:pStyle w:val="TableofFigures"/>
        <w:tabs>
          <w:tab w:val="right" w:leader="dot" w:pos="9016"/>
        </w:tabs>
        <w:rPr>
          <w:rFonts w:eastAsiaTheme="minorEastAsia"/>
          <w:noProof/>
          <w:lang w:val="en-GB" w:eastAsia="en-GB"/>
        </w:rPr>
      </w:pPr>
      <w:r w:rsidRPr="00B55C6C">
        <w:fldChar w:fldCharType="begin"/>
      </w:r>
      <w:r w:rsidRPr="00B55C6C">
        <w:instrText xml:space="preserve"> TOC \h \z \c "Figure" </w:instrText>
      </w:r>
      <w:r w:rsidRPr="00B55C6C">
        <w:fldChar w:fldCharType="separate"/>
      </w:r>
      <w:hyperlink w:anchor="_Toc100325651" w:history="1">
        <w:r w:rsidR="0006190B" w:rsidRPr="00C02B95">
          <w:rPr>
            <w:rStyle w:val="Hyperlink"/>
            <w:noProof/>
          </w:rPr>
          <w:t>Figure 1 Example of Bot response</w:t>
        </w:r>
        <w:r w:rsidR="0006190B">
          <w:rPr>
            <w:noProof/>
            <w:webHidden/>
          </w:rPr>
          <w:tab/>
        </w:r>
        <w:r w:rsidR="0006190B">
          <w:rPr>
            <w:noProof/>
            <w:webHidden/>
          </w:rPr>
          <w:fldChar w:fldCharType="begin"/>
        </w:r>
        <w:r w:rsidR="0006190B">
          <w:rPr>
            <w:noProof/>
            <w:webHidden/>
          </w:rPr>
          <w:instrText xml:space="preserve"> PAGEREF _Toc100325651 \h </w:instrText>
        </w:r>
        <w:r w:rsidR="0006190B">
          <w:rPr>
            <w:noProof/>
            <w:webHidden/>
          </w:rPr>
        </w:r>
        <w:r w:rsidR="0006190B">
          <w:rPr>
            <w:noProof/>
            <w:webHidden/>
          </w:rPr>
          <w:fldChar w:fldCharType="separate"/>
        </w:r>
        <w:r w:rsidR="0045415E">
          <w:rPr>
            <w:noProof/>
            <w:webHidden/>
          </w:rPr>
          <w:t>11</w:t>
        </w:r>
        <w:r w:rsidR="0006190B">
          <w:rPr>
            <w:noProof/>
            <w:webHidden/>
          </w:rPr>
          <w:fldChar w:fldCharType="end"/>
        </w:r>
      </w:hyperlink>
    </w:p>
    <w:p w14:paraId="1A1C433F" w14:textId="345A998A" w:rsidR="0006190B" w:rsidRDefault="0006190B">
      <w:pPr>
        <w:pStyle w:val="TableofFigures"/>
        <w:tabs>
          <w:tab w:val="right" w:leader="dot" w:pos="9016"/>
        </w:tabs>
        <w:rPr>
          <w:rFonts w:eastAsiaTheme="minorEastAsia"/>
          <w:noProof/>
          <w:lang w:val="en-GB" w:eastAsia="en-GB"/>
        </w:rPr>
      </w:pPr>
      <w:hyperlink w:anchor="_Toc100325652" w:history="1">
        <w:r w:rsidRPr="00C02B95">
          <w:rPr>
            <w:rStyle w:val="Hyperlink"/>
            <w:noProof/>
          </w:rPr>
          <w:t>Figure 2 PyAntony BERT results</w:t>
        </w:r>
        <w:r>
          <w:rPr>
            <w:noProof/>
            <w:webHidden/>
          </w:rPr>
          <w:tab/>
        </w:r>
        <w:r>
          <w:rPr>
            <w:noProof/>
            <w:webHidden/>
          </w:rPr>
          <w:fldChar w:fldCharType="begin"/>
        </w:r>
        <w:r>
          <w:rPr>
            <w:noProof/>
            <w:webHidden/>
          </w:rPr>
          <w:instrText xml:space="preserve"> PAGEREF _Toc100325652 \h </w:instrText>
        </w:r>
        <w:r>
          <w:rPr>
            <w:noProof/>
            <w:webHidden/>
          </w:rPr>
        </w:r>
        <w:r>
          <w:rPr>
            <w:noProof/>
            <w:webHidden/>
          </w:rPr>
          <w:fldChar w:fldCharType="separate"/>
        </w:r>
        <w:r w:rsidR="0045415E">
          <w:rPr>
            <w:noProof/>
            <w:webHidden/>
          </w:rPr>
          <w:t>14</w:t>
        </w:r>
        <w:r>
          <w:rPr>
            <w:noProof/>
            <w:webHidden/>
          </w:rPr>
          <w:fldChar w:fldCharType="end"/>
        </w:r>
      </w:hyperlink>
    </w:p>
    <w:p w14:paraId="494C7CA3" w14:textId="158CCD9D" w:rsidR="0006190B" w:rsidRDefault="0006190B">
      <w:pPr>
        <w:pStyle w:val="TableofFigures"/>
        <w:tabs>
          <w:tab w:val="right" w:leader="dot" w:pos="9016"/>
        </w:tabs>
        <w:rPr>
          <w:rFonts w:eastAsiaTheme="minorEastAsia"/>
          <w:noProof/>
          <w:lang w:val="en-GB" w:eastAsia="en-GB"/>
        </w:rPr>
      </w:pPr>
      <w:hyperlink w:anchor="_Toc100325653" w:history="1">
        <w:r w:rsidRPr="00C02B95">
          <w:rPr>
            <w:rStyle w:val="Hyperlink"/>
            <w:noProof/>
          </w:rPr>
          <w:t>Figure 3 Hate speech and offensive language result</w:t>
        </w:r>
        <w:r>
          <w:rPr>
            <w:noProof/>
            <w:webHidden/>
          </w:rPr>
          <w:tab/>
        </w:r>
        <w:r>
          <w:rPr>
            <w:noProof/>
            <w:webHidden/>
          </w:rPr>
          <w:fldChar w:fldCharType="begin"/>
        </w:r>
        <w:r>
          <w:rPr>
            <w:noProof/>
            <w:webHidden/>
          </w:rPr>
          <w:instrText xml:space="preserve"> PAGEREF _Toc100325653 \h </w:instrText>
        </w:r>
        <w:r>
          <w:rPr>
            <w:noProof/>
            <w:webHidden/>
          </w:rPr>
        </w:r>
        <w:r>
          <w:rPr>
            <w:noProof/>
            <w:webHidden/>
          </w:rPr>
          <w:fldChar w:fldCharType="separate"/>
        </w:r>
        <w:r w:rsidR="0045415E">
          <w:rPr>
            <w:noProof/>
            <w:webHidden/>
          </w:rPr>
          <w:t>15</w:t>
        </w:r>
        <w:r>
          <w:rPr>
            <w:noProof/>
            <w:webHidden/>
          </w:rPr>
          <w:fldChar w:fldCharType="end"/>
        </w:r>
      </w:hyperlink>
    </w:p>
    <w:p w14:paraId="16564E43" w14:textId="2D019547" w:rsidR="0006190B" w:rsidRDefault="0006190B">
      <w:pPr>
        <w:pStyle w:val="TableofFigures"/>
        <w:tabs>
          <w:tab w:val="right" w:leader="dot" w:pos="9016"/>
        </w:tabs>
        <w:rPr>
          <w:rFonts w:eastAsiaTheme="minorEastAsia"/>
          <w:noProof/>
          <w:lang w:val="en-GB" w:eastAsia="en-GB"/>
        </w:rPr>
      </w:pPr>
      <w:hyperlink w:anchor="_Toc100325654" w:history="1">
        <w:r w:rsidRPr="00C02B95">
          <w:rPr>
            <w:rStyle w:val="Hyperlink"/>
            <w:noProof/>
          </w:rPr>
          <w:t>Figure 4 online Harassment in America</w:t>
        </w:r>
        <w:r w:rsidRPr="00C02B95">
          <w:rPr>
            <w:rStyle w:val="Hyperlink"/>
            <w:rFonts w:ascii="Calibri" w:hAnsi="Calibri" w:cs="Calibri"/>
            <w:noProof/>
          </w:rPr>
          <w:t>(9)</w:t>
        </w:r>
        <w:r>
          <w:rPr>
            <w:noProof/>
            <w:webHidden/>
          </w:rPr>
          <w:tab/>
        </w:r>
        <w:r>
          <w:rPr>
            <w:noProof/>
            <w:webHidden/>
          </w:rPr>
          <w:fldChar w:fldCharType="begin"/>
        </w:r>
        <w:r>
          <w:rPr>
            <w:noProof/>
            <w:webHidden/>
          </w:rPr>
          <w:instrText xml:space="preserve"> PAGEREF _Toc100325654 \h </w:instrText>
        </w:r>
        <w:r>
          <w:rPr>
            <w:noProof/>
            <w:webHidden/>
          </w:rPr>
        </w:r>
        <w:r>
          <w:rPr>
            <w:noProof/>
            <w:webHidden/>
          </w:rPr>
          <w:fldChar w:fldCharType="separate"/>
        </w:r>
        <w:r w:rsidR="0045415E">
          <w:rPr>
            <w:noProof/>
            <w:webHidden/>
          </w:rPr>
          <w:t>16</w:t>
        </w:r>
        <w:r>
          <w:rPr>
            <w:noProof/>
            <w:webHidden/>
          </w:rPr>
          <w:fldChar w:fldCharType="end"/>
        </w:r>
      </w:hyperlink>
    </w:p>
    <w:p w14:paraId="08051A0A" w14:textId="1741AF27" w:rsidR="0006190B" w:rsidRDefault="0006190B">
      <w:pPr>
        <w:pStyle w:val="TableofFigures"/>
        <w:tabs>
          <w:tab w:val="right" w:leader="dot" w:pos="9016"/>
        </w:tabs>
        <w:rPr>
          <w:rFonts w:eastAsiaTheme="minorEastAsia"/>
          <w:noProof/>
          <w:lang w:val="en-GB" w:eastAsia="en-GB"/>
        </w:rPr>
      </w:pPr>
      <w:hyperlink w:anchor="_Toc100325655" w:history="1">
        <w:r w:rsidRPr="00C02B95">
          <w:rPr>
            <w:rStyle w:val="Hyperlink"/>
            <w:noProof/>
          </w:rPr>
          <w:t xml:space="preserve">Figure 5 Results from the two models </w:t>
        </w:r>
        <w:r w:rsidRPr="00C02B95">
          <w:rPr>
            <w:rStyle w:val="Hyperlink"/>
            <w:rFonts w:ascii="Calibri" w:hAnsi="Calibri" w:cs="Calibri"/>
            <w:noProof/>
          </w:rPr>
          <w:t>(10)</w:t>
        </w:r>
        <w:r>
          <w:rPr>
            <w:noProof/>
            <w:webHidden/>
          </w:rPr>
          <w:tab/>
        </w:r>
        <w:r>
          <w:rPr>
            <w:noProof/>
            <w:webHidden/>
          </w:rPr>
          <w:fldChar w:fldCharType="begin"/>
        </w:r>
        <w:r>
          <w:rPr>
            <w:noProof/>
            <w:webHidden/>
          </w:rPr>
          <w:instrText xml:space="preserve"> PAGEREF _Toc100325655 \h </w:instrText>
        </w:r>
        <w:r>
          <w:rPr>
            <w:noProof/>
            <w:webHidden/>
          </w:rPr>
        </w:r>
        <w:r>
          <w:rPr>
            <w:noProof/>
            <w:webHidden/>
          </w:rPr>
          <w:fldChar w:fldCharType="separate"/>
        </w:r>
        <w:r w:rsidR="0045415E">
          <w:rPr>
            <w:noProof/>
            <w:webHidden/>
          </w:rPr>
          <w:t>17</w:t>
        </w:r>
        <w:r>
          <w:rPr>
            <w:noProof/>
            <w:webHidden/>
          </w:rPr>
          <w:fldChar w:fldCharType="end"/>
        </w:r>
      </w:hyperlink>
    </w:p>
    <w:p w14:paraId="46C49FDD" w14:textId="05771887" w:rsidR="0006190B" w:rsidRDefault="0006190B">
      <w:pPr>
        <w:pStyle w:val="TableofFigures"/>
        <w:tabs>
          <w:tab w:val="right" w:leader="dot" w:pos="9016"/>
        </w:tabs>
        <w:rPr>
          <w:rFonts w:eastAsiaTheme="minorEastAsia"/>
          <w:noProof/>
          <w:lang w:val="en-GB" w:eastAsia="en-GB"/>
        </w:rPr>
      </w:pPr>
      <w:hyperlink w:anchor="_Toc100325656" w:history="1">
        <w:r w:rsidRPr="00C02B95">
          <w:rPr>
            <w:rStyle w:val="Hyperlink"/>
            <w:noProof/>
          </w:rPr>
          <w:t>Figure 6 Experiment 6 Results</w:t>
        </w:r>
        <w:r>
          <w:rPr>
            <w:noProof/>
            <w:webHidden/>
          </w:rPr>
          <w:tab/>
        </w:r>
        <w:r>
          <w:rPr>
            <w:noProof/>
            <w:webHidden/>
          </w:rPr>
          <w:fldChar w:fldCharType="begin"/>
        </w:r>
        <w:r>
          <w:rPr>
            <w:noProof/>
            <w:webHidden/>
          </w:rPr>
          <w:instrText xml:space="preserve"> PAGEREF _Toc100325656 \h </w:instrText>
        </w:r>
        <w:r>
          <w:rPr>
            <w:noProof/>
            <w:webHidden/>
          </w:rPr>
        </w:r>
        <w:r>
          <w:rPr>
            <w:noProof/>
            <w:webHidden/>
          </w:rPr>
          <w:fldChar w:fldCharType="separate"/>
        </w:r>
        <w:r w:rsidR="0045415E">
          <w:rPr>
            <w:noProof/>
            <w:webHidden/>
          </w:rPr>
          <w:t>17</w:t>
        </w:r>
        <w:r>
          <w:rPr>
            <w:noProof/>
            <w:webHidden/>
          </w:rPr>
          <w:fldChar w:fldCharType="end"/>
        </w:r>
      </w:hyperlink>
    </w:p>
    <w:p w14:paraId="0035BDE7" w14:textId="797F8428" w:rsidR="0006190B" w:rsidRDefault="0006190B">
      <w:pPr>
        <w:pStyle w:val="TableofFigures"/>
        <w:tabs>
          <w:tab w:val="right" w:leader="dot" w:pos="9016"/>
        </w:tabs>
        <w:rPr>
          <w:rFonts w:eastAsiaTheme="minorEastAsia"/>
          <w:noProof/>
          <w:lang w:val="en-GB" w:eastAsia="en-GB"/>
        </w:rPr>
      </w:pPr>
      <w:hyperlink w:anchor="_Toc100325657" w:history="1">
        <w:r w:rsidRPr="00C02B95">
          <w:rPr>
            <w:rStyle w:val="Hyperlink"/>
            <w:noProof/>
          </w:rPr>
          <w:t>Figure 7 How Pytesseract and OpenCV work together</w:t>
        </w:r>
        <w:r w:rsidRPr="00C02B95">
          <w:rPr>
            <w:rStyle w:val="Hyperlink"/>
            <w:rFonts w:ascii="Calibri" w:hAnsi="Calibri" w:cs="Calibri"/>
            <w:noProof/>
          </w:rPr>
          <w:t>(13)</w:t>
        </w:r>
        <w:r>
          <w:rPr>
            <w:noProof/>
            <w:webHidden/>
          </w:rPr>
          <w:tab/>
        </w:r>
        <w:r>
          <w:rPr>
            <w:noProof/>
            <w:webHidden/>
          </w:rPr>
          <w:fldChar w:fldCharType="begin"/>
        </w:r>
        <w:r>
          <w:rPr>
            <w:noProof/>
            <w:webHidden/>
          </w:rPr>
          <w:instrText xml:space="preserve"> PAGEREF _Toc100325657 \h </w:instrText>
        </w:r>
        <w:r>
          <w:rPr>
            <w:noProof/>
            <w:webHidden/>
          </w:rPr>
        </w:r>
        <w:r>
          <w:rPr>
            <w:noProof/>
            <w:webHidden/>
          </w:rPr>
          <w:fldChar w:fldCharType="separate"/>
        </w:r>
        <w:r w:rsidR="0045415E">
          <w:rPr>
            <w:noProof/>
            <w:webHidden/>
          </w:rPr>
          <w:t>20</w:t>
        </w:r>
        <w:r>
          <w:rPr>
            <w:noProof/>
            <w:webHidden/>
          </w:rPr>
          <w:fldChar w:fldCharType="end"/>
        </w:r>
      </w:hyperlink>
    </w:p>
    <w:p w14:paraId="28C2E783" w14:textId="475333AF" w:rsidR="0006190B" w:rsidRDefault="0006190B">
      <w:pPr>
        <w:pStyle w:val="TableofFigures"/>
        <w:tabs>
          <w:tab w:val="right" w:leader="dot" w:pos="9016"/>
        </w:tabs>
        <w:rPr>
          <w:rFonts w:eastAsiaTheme="minorEastAsia"/>
          <w:noProof/>
          <w:lang w:val="en-GB" w:eastAsia="en-GB"/>
        </w:rPr>
      </w:pPr>
      <w:hyperlink w:anchor="_Toc100325658" w:history="1">
        <w:r w:rsidRPr="00C02B95">
          <w:rPr>
            <w:rStyle w:val="Hyperlink"/>
            <w:noProof/>
          </w:rPr>
          <w:t>Figure 8 BERT Classification fine tuning</w:t>
        </w:r>
        <w:r w:rsidRPr="00C02B95">
          <w:rPr>
            <w:rStyle w:val="Hyperlink"/>
            <w:rFonts w:ascii="Calibri" w:hAnsi="Calibri" w:cs="Calibri"/>
            <w:noProof/>
          </w:rPr>
          <w:t>(14)</w:t>
        </w:r>
        <w:r>
          <w:rPr>
            <w:noProof/>
            <w:webHidden/>
          </w:rPr>
          <w:tab/>
        </w:r>
        <w:r>
          <w:rPr>
            <w:noProof/>
            <w:webHidden/>
          </w:rPr>
          <w:fldChar w:fldCharType="begin"/>
        </w:r>
        <w:r>
          <w:rPr>
            <w:noProof/>
            <w:webHidden/>
          </w:rPr>
          <w:instrText xml:space="preserve"> PAGEREF _Toc100325658 \h </w:instrText>
        </w:r>
        <w:r>
          <w:rPr>
            <w:noProof/>
            <w:webHidden/>
          </w:rPr>
        </w:r>
        <w:r>
          <w:rPr>
            <w:noProof/>
            <w:webHidden/>
          </w:rPr>
          <w:fldChar w:fldCharType="separate"/>
        </w:r>
        <w:r w:rsidR="0045415E">
          <w:rPr>
            <w:noProof/>
            <w:webHidden/>
          </w:rPr>
          <w:t>21</w:t>
        </w:r>
        <w:r>
          <w:rPr>
            <w:noProof/>
            <w:webHidden/>
          </w:rPr>
          <w:fldChar w:fldCharType="end"/>
        </w:r>
      </w:hyperlink>
    </w:p>
    <w:p w14:paraId="583866F4" w14:textId="3E2C10EA" w:rsidR="0006190B" w:rsidRDefault="0006190B">
      <w:pPr>
        <w:pStyle w:val="TableofFigures"/>
        <w:tabs>
          <w:tab w:val="right" w:leader="dot" w:pos="9016"/>
        </w:tabs>
        <w:rPr>
          <w:rFonts w:eastAsiaTheme="minorEastAsia"/>
          <w:noProof/>
          <w:lang w:val="en-GB" w:eastAsia="en-GB"/>
        </w:rPr>
      </w:pPr>
      <w:hyperlink w:anchor="_Toc100325659" w:history="1">
        <w:r w:rsidRPr="00C02B95">
          <w:rPr>
            <w:rStyle w:val="Hyperlink"/>
            <w:noProof/>
          </w:rPr>
          <w:t>Figure 9 Supervised learning diagram</w:t>
        </w:r>
        <w:r w:rsidRPr="00C02B95">
          <w:rPr>
            <w:rStyle w:val="Hyperlink"/>
            <w:rFonts w:ascii="Calibri" w:hAnsi="Calibri" w:cs="Calibri"/>
            <w:noProof/>
          </w:rPr>
          <w:t>(18)</w:t>
        </w:r>
        <w:r>
          <w:rPr>
            <w:noProof/>
            <w:webHidden/>
          </w:rPr>
          <w:tab/>
        </w:r>
        <w:r>
          <w:rPr>
            <w:noProof/>
            <w:webHidden/>
          </w:rPr>
          <w:fldChar w:fldCharType="begin"/>
        </w:r>
        <w:r>
          <w:rPr>
            <w:noProof/>
            <w:webHidden/>
          </w:rPr>
          <w:instrText xml:space="preserve"> PAGEREF _Toc100325659 \h </w:instrText>
        </w:r>
        <w:r>
          <w:rPr>
            <w:noProof/>
            <w:webHidden/>
          </w:rPr>
        </w:r>
        <w:r>
          <w:rPr>
            <w:noProof/>
            <w:webHidden/>
          </w:rPr>
          <w:fldChar w:fldCharType="separate"/>
        </w:r>
        <w:r w:rsidR="0045415E">
          <w:rPr>
            <w:noProof/>
            <w:webHidden/>
          </w:rPr>
          <w:t>22</w:t>
        </w:r>
        <w:r>
          <w:rPr>
            <w:noProof/>
            <w:webHidden/>
          </w:rPr>
          <w:fldChar w:fldCharType="end"/>
        </w:r>
      </w:hyperlink>
    </w:p>
    <w:p w14:paraId="06D2891E" w14:textId="602D0ED7" w:rsidR="0006190B" w:rsidRDefault="0006190B">
      <w:pPr>
        <w:pStyle w:val="TableofFigures"/>
        <w:tabs>
          <w:tab w:val="right" w:leader="dot" w:pos="9016"/>
        </w:tabs>
        <w:rPr>
          <w:rFonts w:eastAsiaTheme="minorEastAsia"/>
          <w:noProof/>
          <w:lang w:val="en-GB" w:eastAsia="en-GB"/>
        </w:rPr>
      </w:pPr>
      <w:hyperlink w:anchor="_Toc100325660" w:history="1">
        <w:r w:rsidRPr="00C02B95">
          <w:rPr>
            <w:rStyle w:val="Hyperlink"/>
            <w:noProof/>
          </w:rPr>
          <w:t>Figure 10 Unsupervised learning diagram</w:t>
        </w:r>
        <w:r w:rsidRPr="00C02B95">
          <w:rPr>
            <w:rStyle w:val="Hyperlink"/>
            <w:rFonts w:ascii="Calibri" w:hAnsi="Calibri" w:cs="Calibri"/>
            <w:noProof/>
          </w:rPr>
          <w:t>(20)</w:t>
        </w:r>
        <w:r>
          <w:rPr>
            <w:noProof/>
            <w:webHidden/>
          </w:rPr>
          <w:tab/>
        </w:r>
        <w:r>
          <w:rPr>
            <w:noProof/>
            <w:webHidden/>
          </w:rPr>
          <w:fldChar w:fldCharType="begin"/>
        </w:r>
        <w:r>
          <w:rPr>
            <w:noProof/>
            <w:webHidden/>
          </w:rPr>
          <w:instrText xml:space="preserve"> PAGEREF _Toc100325660 \h </w:instrText>
        </w:r>
        <w:r>
          <w:rPr>
            <w:noProof/>
            <w:webHidden/>
          </w:rPr>
        </w:r>
        <w:r>
          <w:rPr>
            <w:noProof/>
            <w:webHidden/>
          </w:rPr>
          <w:fldChar w:fldCharType="separate"/>
        </w:r>
        <w:r w:rsidR="0045415E">
          <w:rPr>
            <w:noProof/>
            <w:webHidden/>
          </w:rPr>
          <w:t>23</w:t>
        </w:r>
        <w:r>
          <w:rPr>
            <w:noProof/>
            <w:webHidden/>
          </w:rPr>
          <w:fldChar w:fldCharType="end"/>
        </w:r>
      </w:hyperlink>
    </w:p>
    <w:p w14:paraId="55E2FBA5" w14:textId="653F0FE7" w:rsidR="0006190B" w:rsidRDefault="0006190B">
      <w:pPr>
        <w:pStyle w:val="TableofFigures"/>
        <w:tabs>
          <w:tab w:val="right" w:leader="dot" w:pos="9016"/>
        </w:tabs>
        <w:rPr>
          <w:rFonts w:eastAsiaTheme="minorEastAsia"/>
          <w:noProof/>
          <w:lang w:val="en-GB" w:eastAsia="en-GB"/>
        </w:rPr>
      </w:pPr>
      <w:hyperlink w:anchor="_Toc100325661" w:history="1">
        <w:r w:rsidRPr="00C02B95">
          <w:rPr>
            <w:rStyle w:val="Hyperlink"/>
            <w:noProof/>
          </w:rPr>
          <w:t>Figure 11 Deep learning neural network</w:t>
        </w:r>
        <w:r w:rsidRPr="00C02B95">
          <w:rPr>
            <w:rStyle w:val="Hyperlink"/>
            <w:rFonts w:ascii="Calibri" w:hAnsi="Calibri" w:cs="Calibri"/>
            <w:noProof/>
          </w:rPr>
          <w:t>(22)</w:t>
        </w:r>
        <w:r>
          <w:rPr>
            <w:noProof/>
            <w:webHidden/>
          </w:rPr>
          <w:tab/>
        </w:r>
        <w:r>
          <w:rPr>
            <w:noProof/>
            <w:webHidden/>
          </w:rPr>
          <w:fldChar w:fldCharType="begin"/>
        </w:r>
        <w:r>
          <w:rPr>
            <w:noProof/>
            <w:webHidden/>
          </w:rPr>
          <w:instrText xml:space="preserve"> PAGEREF _Toc100325661 \h </w:instrText>
        </w:r>
        <w:r>
          <w:rPr>
            <w:noProof/>
            <w:webHidden/>
          </w:rPr>
        </w:r>
        <w:r>
          <w:rPr>
            <w:noProof/>
            <w:webHidden/>
          </w:rPr>
          <w:fldChar w:fldCharType="separate"/>
        </w:r>
        <w:r w:rsidR="0045415E">
          <w:rPr>
            <w:noProof/>
            <w:webHidden/>
          </w:rPr>
          <w:t>24</w:t>
        </w:r>
        <w:r>
          <w:rPr>
            <w:noProof/>
            <w:webHidden/>
          </w:rPr>
          <w:fldChar w:fldCharType="end"/>
        </w:r>
      </w:hyperlink>
    </w:p>
    <w:p w14:paraId="7FDCC82C" w14:textId="45687D7C" w:rsidR="0006190B" w:rsidRDefault="0006190B">
      <w:pPr>
        <w:pStyle w:val="TableofFigures"/>
        <w:tabs>
          <w:tab w:val="right" w:leader="dot" w:pos="9016"/>
        </w:tabs>
        <w:rPr>
          <w:rFonts w:eastAsiaTheme="minorEastAsia"/>
          <w:noProof/>
          <w:lang w:val="en-GB" w:eastAsia="en-GB"/>
        </w:rPr>
      </w:pPr>
      <w:hyperlink w:anchor="_Toc100325662" w:history="1">
        <w:r w:rsidRPr="00C02B95">
          <w:rPr>
            <w:rStyle w:val="Hyperlink"/>
            <w:noProof/>
          </w:rPr>
          <w:t xml:space="preserve">Figure 12 Agile development diagram </w:t>
        </w:r>
        <w:r w:rsidRPr="00C02B95">
          <w:rPr>
            <w:rStyle w:val="Hyperlink"/>
            <w:rFonts w:ascii="Calibri" w:hAnsi="Calibri" w:cs="Calibri"/>
            <w:noProof/>
          </w:rPr>
          <w:t>(27)</w:t>
        </w:r>
        <w:r>
          <w:rPr>
            <w:noProof/>
            <w:webHidden/>
          </w:rPr>
          <w:tab/>
        </w:r>
        <w:r>
          <w:rPr>
            <w:noProof/>
            <w:webHidden/>
          </w:rPr>
          <w:fldChar w:fldCharType="begin"/>
        </w:r>
        <w:r>
          <w:rPr>
            <w:noProof/>
            <w:webHidden/>
          </w:rPr>
          <w:instrText xml:space="preserve"> PAGEREF _Toc100325662 \h </w:instrText>
        </w:r>
        <w:r>
          <w:rPr>
            <w:noProof/>
            <w:webHidden/>
          </w:rPr>
        </w:r>
        <w:r>
          <w:rPr>
            <w:noProof/>
            <w:webHidden/>
          </w:rPr>
          <w:fldChar w:fldCharType="separate"/>
        </w:r>
        <w:r w:rsidR="0045415E">
          <w:rPr>
            <w:noProof/>
            <w:webHidden/>
          </w:rPr>
          <w:t>27</w:t>
        </w:r>
        <w:r>
          <w:rPr>
            <w:noProof/>
            <w:webHidden/>
          </w:rPr>
          <w:fldChar w:fldCharType="end"/>
        </w:r>
      </w:hyperlink>
    </w:p>
    <w:p w14:paraId="53F83B04" w14:textId="050D5EFA" w:rsidR="0006190B" w:rsidRDefault="0006190B">
      <w:pPr>
        <w:pStyle w:val="TableofFigures"/>
        <w:tabs>
          <w:tab w:val="right" w:leader="dot" w:pos="9016"/>
        </w:tabs>
        <w:rPr>
          <w:rFonts w:eastAsiaTheme="minorEastAsia"/>
          <w:noProof/>
          <w:lang w:val="en-GB" w:eastAsia="en-GB"/>
        </w:rPr>
      </w:pPr>
      <w:hyperlink w:anchor="_Toc100325663" w:history="1">
        <w:r w:rsidRPr="00C02B95">
          <w:rPr>
            <w:rStyle w:val="Hyperlink"/>
            <w:noProof/>
          </w:rPr>
          <w:t xml:space="preserve">Figure 13 Rapid application Development </w:t>
        </w:r>
        <w:r w:rsidRPr="00C02B95">
          <w:rPr>
            <w:rStyle w:val="Hyperlink"/>
            <w:rFonts w:ascii="Times New Roman" w:eastAsia="Times New Roman" w:hAnsi="Times New Roman" w:cs="Times New Roman"/>
            <w:noProof/>
            <w:lang w:eastAsia="en-GB"/>
          </w:rPr>
          <w:t>(16)</w:t>
        </w:r>
        <w:r>
          <w:rPr>
            <w:noProof/>
            <w:webHidden/>
          </w:rPr>
          <w:tab/>
        </w:r>
        <w:r>
          <w:rPr>
            <w:noProof/>
            <w:webHidden/>
          </w:rPr>
          <w:fldChar w:fldCharType="begin"/>
        </w:r>
        <w:r>
          <w:rPr>
            <w:noProof/>
            <w:webHidden/>
          </w:rPr>
          <w:instrText xml:space="preserve"> PAGEREF _Toc100325663 \h </w:instrText>
        </w:r>
        <w:r>
          <w:rPr>
            <w:noProof/>
            <w:webHidden/>
          </w:rPr>
        </w:r>
        <w:r>
          <w:rPr>
            <w:noProof/>
            <w:webHidden/>
          </w:rPr>
          <w:fldChar w:fldCharType="separate"/>
        </w:r>
        <w:r w:rsidR="0045415E">
          <w:rPr>
            <w:noProof/>
            <w:webHidden/>
          </w:rPr>
          <w:t>28</w:t>
        </w:r>
        <w:r>
          <w:rPr>
            <w:noProof/>
            <w:webHidden/>
          </w:rPr>
          <w:fldChar w:fldCharType="end"/>
        </w:r>
      </w:hyperlink>
    </w:p>
    <w:p w14:paraId="74FCEC2E" w14:textId="69384556" w:rsidR="0006190B" w:rsidRDefault="0006190B">
      <w:pPr>
        <w:pStyle w:val="TableofFigures"/>
        <w:tabs>
          <w:tab w:val="right" w:leader="dot" w:pos="9016"/>
        </w:tabs>
        <w:rPr>
          <w:rFonts w:eastAsiaTheme="minorEastAsia"/>
          <w:noProof/>
          <w:lang w:val="en-GB" w:eastAsia="en-GB"/>
        </w:rPr>
      </w:pPr>
      <w:hyperlink w:anchor="_Toc100325664" w:history="1">
        <w:r w:rsidRPr="00C02B95">
          <w:rPr>
            <w:rStyle w:val="Hyperlink"/>
            <w:noProof/>
          </w:rPr>
          <w:t>Figure 14 Overview of System</w:t>
        </w:r>
        <w:r>
          <w:rPr>
            <w:noProof/>
            <w:webHidden/>
          </w:rPr>
          <w:tab/>
        </w:r>
        <w:r>
          <w:rPr>
            <w:noProof/>
            <w:webHidden/>
          </w:rPr>
          <w:fldChar w:fldCharType="begin"/>
        </w:r>
        <w:r>
          <w:rPr>
            <w:noProof/>
            <w:webHidden/>
          </w:rPr>
          <w:instrText xml:space="preserve"> PAGEREF _Toc100325664 \h </w:instrText>
        </w:r>
        <w:r>
          <w:rPr>
            <w:noProof/>
            <w:webHidden/>
          </w:rPr>
        </w:r>
        <w:r>
          <w:rPr>
            <w:noProof/>
            <w:webHidden/>
          </w:rPr>
          <w:fldChar w:fldCharType="separate"/>
        </w:r>
        <w:r w:rsidR="0045415E">
          <w:rPr>
            <w:noProof/>
            <w:webHidden/>
          </w:rPr>
          <w:t>29</w:t>
        </w:r>
        <w:r>
          <w:rPr>
            <w:noProof/>
            <w:webHidden/>
          </w:rPr>
          <w:fldChar w:fldCharType="end"/>
        </w:r>
      </w:hyperlink>
    </w:p>
    <w:p w14:paraId="25FD97D9" w14:textId="6B376F09" w:rsidR="0006190B" w:rsidRDefault="0006190B">
      <w:pPr>
        <w:pStyle w:val="TableofFigures"/>
        <w:tabs>
          <w:tab w:val="right" w:leader="dot" w:pos="9016"/>
        </w:tabs>
        <w:rPr>
          <w:rFonts w:eastAsiaTheme="minorEastAsia"/>
          <w:noProof/>
          <w:lang w:val="en-GB" w:eastAsia="en-GB"/>
        </w:rPr>
      </w:pPr>
      <w:hyperlink w:anchor="_Toc100325665" w:history="1">
        <w:r w:rsidRPr="00C02B95">
          <w:rPr>
            <w:rStyle w:val="Hyperlink"/>
            <w:noProof/>
          </w:rPr>
          <w:t>Figure 15 First 5 columns in dataset</w:t>
        </w:r>
        <w:r>
          <w:rPr>
            <w:noProof/>
            <w:webHidden/>
          </w:rPr>
          <w:tab/>
        </w:r>
        <w:r>
          <w:rPr>
            <w:noProof/>
            <w:webHidden/>
          </w:rPr>
          <w:fldChar w:fldCharType="begin"/>
        </w:r>
        <w:r>
          <w:rPr>
            <w:noProof/>
            <w:webHidden/>
          </w:rPr>
          <w:instrText xml:space="preserve"> PAGEREF _Toc100325665 \h </w:instrText>
        </w:r>
        <w:r>
          <w:rPr>
            <w:noProof/>
            <w:webHidden/>
          </w:rPr>
        </w:r>
        <w:r>
          <w:rPr>
            <w:noProof/>
            <w:webHidden/>
          </w:rPr>
          <w:fldChar w:fldCharType="separate"/>
        </w:r>
        <w:r w:rsidR="0045415E">
          <w:rPr>
            <w:noProof/>
            <w:webHidden/>
          </w:rPr>
          <w:t>30</w:t>
        </w:r>
        <w:r>
          <w:rPr>
            <w:noProof/>
            <w:webHidden/>
          </w:rPr>
          <w:fldChar w:fldCharType="end"/>
        </w:r>
      </w:hyperlink>
    </w:p>
    <w:p w14:paraId="0CB7327B" w14:textId="7C29F987" w:rsidR="0006190B" w:rsidRDefault="0006190B">
      <w:pPr>
        <w:pStyle w:val="TableofFigures"/>
        <w:tabs>
          <w:tab w:val="right" w:leader="dot" w:pos="9016"/>
        </w:tabs>
        <w:rPr>
          <w:rFonts w:eastAsiaTheme="minorEastAsia"/>
          <w:noProof/>
          <w:lang w:val="en-GB" w:eastAsia="en-GB"/>
        </w:rPr>
      </w:pPr>
      <w:hyperlink w:anchor="_Toc100325666" w:history="1">
        <w:r w:rsidRPr="00C02B95">
          <w:rPr>
            <w:rStyle w:val="Hyperlink"/>
            <w:noProof/>
          </w:rPr>
          <w:t>Figure 16 Add to server screenshot</w:t>
        </w:r>
        <w:r>
          <w:rPr>
            <w:noProof/>
            <w:webHidden/>
          </w:rPr>
          <w:tab/>
        </w:r>
        <w:r>
          <w:rPr>
            <w:noProof/>
            <w:webHidden/>
          </w:rPr>
          <w:fldChar w:fldCharType="begin"/>
        </w:r>
        <w:r>
          <w:rPr>
            <w:noProof/>
            <w:webHidden/>
          </w:rPr>
          <w:instrText xml:space="preserve"> PAGEREF _Toc100325666 \h </w:instrText>
        </w:r>
        <w:r>
          <w:rPr>
            <w:noProof/>
            <w:webHidden/>
          </w:rPr>
        </w:r>
        <w:r>
          <w:rPr>
            <w:noProof/>
            <w:webHidden/>
          </w:rPr>
          <w:fldChar w:fldCharType="separate"/>
        </w:r>
        <w:r w:rsidR="0045415E">
          <w:rPr>
            <w:noProof/>
            <w:webHidden/>
          </w:rPr>
          <w:t>30</w:t>
        </w:r>
        <w:r>
          <w:rPr>
            <w:noProof/>
            <w:webHidden/>
          </w:rPr>
          <w:fldChar w:fldCharType="end"/>
        </w:r>
      </w:hyperlink>
    </w:p>
    <w:p w14:paraId="6B185992" w14:textId="279FBC98" w:rsidR="0006190B" w:rsidRDefault="0006190B">
      <w:pPr>
        <w:pStyle w:val="TableofFigures"/>
        <w:tabs>
          <w:tab w:val="right" w:leader="dot" w:pos="9016"/>
        </w:tabs>
        <w:rPr>
          <w:rFonts w:eastAsiaTheme="minorEastAsia"/>
          <w:noProof/>
          <w:lang w:val="en-GB" w:eastAsia="en-GB"/>
        </w:rPr>
      </w:pPr>
      <w:hyperlink w:anchor="_Toc100325667" w:history="1">
        <w:r w:rsidRPr="00C02B95">
          <w:rPr>
            <w:rStyle w:val="Hyperlink"/>
            <w:noProof/>
          </w:rPr>
          <w:t>Figure 17 Edit permissions screenshot</w:t>
        </w:r>
        <w:r>
          <w:rPr>
            <w:noProof/>
            <w:webHidden/>
          </w:rPr>
          <w:tab/>
        </w:r>
        <w:r>
          <w:rPr>
            <w:noProof/>
            <w:webHidden/>
          </w:rPr>
          <w:fldChar w:fldCharType="begin"/>
        </w:r>
        <w:r>
          <w:rPr>
            <w:noProof/>
            <w:webHidden/>
          </w:rPr>
          <w:instrText xml:space="preserve"> PAGEREF _Toc100325667 \h </w:instrText>
        </w:r>
        <w:r>
          <w:rPr>
            <w:noProof/>
            <w:webHidden/>
          </w:rPr>
        </w:r>
        <w:r>
          <w:rPr>
            <w:noProof/>
            <w:webHidden/>
          </w:rPr>
          <w:fldChar w:fldCharType="separate"/>
        </w:r>
        <w:r w:rsidR="0045415E">
          <w:rPr>
            <w:noProof/>
            <w:webHidden/>
          </w:rPr>
          <w:t>31</w:t>
        </w:r>
        <w:r>
          <w:rPr>
            <w:noProof/>
            <w:webHidden/>
          </w:rPr>
          <w:fldChar w:fldCharType="end"/>
        </w:r>
      </w:hyperlink>
    </w:p>
    <w:p w14:paraId="20311B6B" w14:textId="0F062B29" w:rsidR="0006190B" w:rsidRDefault="0006190B">
      <w:pPr>
        <w:pStyle w:val="TableofFigures"/>
        <w:tabs>
          <w:tab w:val="right" w:leader="dot" w:pos="9016"/>
        </w:tabs>
        <w:rPr>
          <w:rFonts w:eastAsiaTheme="minorEastAsia"/>
          <w:noProof/>
          <w:lang w:val="en-GB" w:eastAsia="en-GB"/>
        </w:rPr>
      </w:pPr>
      <w:hyperlink w:anchor="_Toc100325668" w:history="1">
        <w:r w:rsidRPr="00C02B95">
          <w:rPr>
            <w:rStyle w:val="Hyperlink"/>
            <w:noProof/>
          </w:rPr>
          <w:t>Figure 18 Discord API wrapper prototype code</w:t>
        </w:r>
        <w:r>
          <w:rPr>
            <w:noProof/>
            <w:webHidden/>
          </w:rPr>
          <w:tab/>
        </w:r>
        <w:r>
          <w:rPr>
            <w:noProof/>
            <w:webHidden/>
          </w:rPr>
          <w:fldChar w:fldCharType="begin"/>
        </w:r>
        <w:r>
          <w:rPr>
            <w:noProof/>
            <w:webHidden/>
          </w:rPr>
          <w:instrText xml:space="preserve"> PAGEREF _Toc100325668 \h </w:instrText>
        </w:r>
        <w:r>
          <w:rPr>
            <w:noProof/>
            <w:webHidden/>
          </w:rPr>
        </w:r>
        <w:r>
          <w:rPr>
            <w:noProof/>
            <w:webHidden/>
          </w:rPr>
          <w:fldChar w:fldCharType="separate"/>
        </w:r>
        <w:r w:rsidR="0045415E">
          <w:rPr>
            <w:noProof/>
            <w:webHidden/>
          </w:rPr>
          <w:t>32</w:t>
        </w:r>
        <w:r>
          <w:rPr>
            <w:noProof/>
            <w:webHidden/>
          </w:rPr>
          <w:fldChar w:fldCharType="end"/>
        </w:r>
      </w:hyperlink>
    </w:p>
    <w:p w14:paraId="16F5A892" w14:textId="2ABA1346" w:rsidR="0006190B" w:rsidRDefault="0006190B">
      <w:pPr>
        <w:pStyle w:val="TableofFigures"/>
        <w:tabs>
          <w:tab w:val="right" w:leader="dot" w:pos="9016"/>
        </w:tabs>
        <w:rPr>
          <w:rFonts w:eastAsiaTheme="minorEastAsia"/>
          <w:noProof/>
          <w:lang w:val="en-GB" w:eastAsia="en-GB"/>
        </w:rPr>
      </w:pPr>
      <w:hyperlink w:anchor="_Toc100325669" w:history="1">
        <w:r w:rsidRPr="00C02B95">
          <w:rPr>
            <w:rStyle w:val="Hyperlink"/>
            <w:noProof/>
          </w:rPr>
          <w:t>Figure 19 prediction prototype function</w:t>
        </w:r>
        <w:r>
          <w:rPr>
            <w:noProof/>
            <w:webHidden/>
          </w:rPr>
          <w:tab/>
        </w:r>
        <w:r>
          <w:rPr>
            <w:noProof/>
            <w:webHidden/>
          </w:rPr>
          <w:fldChar w:fldCharType="begin"/>
        </w:r>
        <w:r>
          <w:rPr>
            <w:noProof/>
            <w:webHidden/>
          </w:rPr>
          <w:instrText xml:space="preserve"> PAGEREF _Toc100325669 \h </w:instrText>
        </w:r>
        <w:r>
          <w:rPr>
            <w:noProof/>
            <w:webHidden/>
          </w:rPr>
        </w:r>
        <w:r>
          <w:rPr>
            <w:noProof/>
            <w:webHidden/>
          </w:rPr>
          <w:fldChar w:fldCharType="separate"/>
        </w:r>
        <w:r w:rsidR="0045415E">
          <w:rPr>
            <w:noProof/>
            <w:webHidden/>
          </w:rPr>
          <w:t>33</w:t>
        </w:r>
        <w:r>
          <w:rPr>
            <w:noProof/>
            <w:webHidden/>
          </w:rPr>
          <w:fldChar w:fldCharType="end"/>
        </w:r>
      </w:hyperlink>
    </w:p>
    <w:p w14:paraId="6950B491" w14:textId="7EF858A3" w:rsidR="0006190B" w:rsidRDefault="0006190B">
      <w:pPr>
        <w:pStyle w:val="TableofFigures"/>
        <w:tabs>
          <w:tab w:val="right" w:leader="dot" w:pos="9016"/>
        </w:tabs>
        <w:rPr>
          <w:rFonts w:eastAsiaTheme="minorEastAsia"/>
          <w:noProof/>
          <w:lang w:val="en-GB" w:eastAsia="en-GB"/>
        </w:rPr>
      </w:pPr>
      <w:hyperlink w:anchor="_Toc100325670" w:history="1">
        <w:r w:rsidRPr="00C02B95">
          <w:rPr>
            <w:rStyle w:val="Hyperlink"/>
            <w:noProof/>
          </w:rPr>
          <w:t>Figure 20 Porotype prediction</w:t>
        </w:r>
        <w:r>
          <w:rPr>
            <w:noProof/>
            <w:webHidden/>
          </w:rPr>
          <w:tab/>
        </w:r>
        <w:r>
          <w:rPr>
            <w:noProof/>
            <w:webHidden/>
          </w:rPr>
          <w:fldChar w:fldCharType="begin"/>
        </w:r>
        <w:r>
          <w:rPr>
            <w:noProof/>
            <w:webHidden/>
          </w:rPr>
          <w:instrText xml:space="preserve"> PAGEREF _Toc100325670 \h </w:instrText>
        </w:r>
        <w:r>
          <w:rPr>
            <w:noProof/>
            <w:webHidden/>
          </w:rPr>
        </w:r>
        <w:r>
          <w:rPr>
            <w:noProof/>
            <w:webHidden/>
          </w:rPr>
          <w:fldChar w:fldCharType="separate"/>
        </w:r>
        <w:r w:rsidR="0045415E">
          <w:rPr>
            <w:noProof/>
            <w:webHidden/>
          </w:rPr>
          <w:t>33</w:t>
        </w:r>
        <w:r>
          <w:rPr>
            <w:noProof/>
            <w:webHidden/>
          </w:rPr>
          <w:fldChar w:fldCharType="end"/>
        </w:r>
      </w:hyperlink>
    </w:p>
    <w:p w14:paraId="582BFC1C" w14:textId="36A7D954" w:rsidR="0006190B" w:rsidRDefault="0006190B">
      <w:pPr>
        <w:pStyle w:val="TableofFigures"/>
        <w:tabs>
          <w:tab w:val="right" w:leader="dot" w:pos="9016"/>
        </w:tabs>
        <w:rPr>
          <w:rFonts w:eastAsiaTheme="minorEastAsia"/>
          <w:noProof/>
          <w:lang w:val="en-GB" w:eastAsia="en-GB"/>
        </w:rPr>
      </w:pPr>
      <w:hyperlink w:anchor="_Toc100325671" w:history="1">
        <w:r w:rsidRPr="00C02B95">
          <w:rPr>
            <w:rStyle w:val="Hyperlink"/>
            <w:noProof/>
          </w:rPr>
          <w:t>Figure 21 Prototype tweet tags solution</w:t>
        </w:r>
        <w:r>
          <w:rPr>
            <w:noProof/>
            <w:webHidden/>
          </w:rPr>
          <w:tab/>
        </w:r>
        <w:r>
          <w:rPr>
            <w:noProof/>
            <w:webHidden/>
          </w:rPr>
          <w:fldChar w:fldCharType="begin"/>
        </w:r>
        <w:r>
          <w:rPr>
            <w:noProof/>
            <w:webHidden/>
          </w:rPr>
          <w:instrText xml:space="preserve"> PAGEREF _Toc100325671 \h </w:instrText>
        </w:r>
        <w:r>
          <w:rPr>
            <w:noProof/>
            <w:webHidden/>
          </w:rPr>
        </w:r>
        <w:r>
          <w:rPr>
            <w:noProof/>
            <w:webHidden/>
          </w:rPr>
          <w:fldChar w:fldCharType="separate"/>
        </w:r>
        <w:r w:rsidR="0045415E">
          <w:rPr>
            <w:noProof/>
            <w:webHidden/>
          </w:rPr>
          <w:t>34</w:t>
        </w:r>
        <w:r>
          <w:rPr>
            <w:noProof/>
            <w:webHidden/>
          </w:rPr>
          <w:fldChar w:fldCharType="end"/>
        </w:r>
      </w:hyperlink>
    </w:p>
    <w:p w14:paraId="2A73AB6B" w14:textId="736A0316" w:rsidR="0006190B" w:rsidRDefault="0006190B">
      <w:pPr>
        <w:pStyle w:val="TableofFigures"/>
        <w:tabs>
          <w:tab w:val="left" w:pos="4652"/>
          <w:tab w:val="right" w:leader="dot" w:pos="9016"/>
        </w:tabs>
        <w:rPr>
          <w:rFonts w:eastAsiaTheme="minorEastAsia"/>
          <w:noProof/>
          <w:lang w:val="en-GB" w:eastAsia="en-GB"/>
        </w:rPr>
      </w:pPr>
      <w:hyperlink w:anchor="_Toc100325672" w:history="1">
        <w:r w:rsidRPr="00C02B95">
          <w:rPr>
            <w:rStyle w:val="Hyperlink"/>
            <w:noProof/>
          </w:rPr>
          <w:t>Figure 22 Original prototype confusion matrix</w:t>
        </w:r>
        <w:r w:rsidRPr="00C02B95">
          <w:rPr>
            <w:rStyle w:val="Hyperlink"/>
            <w:rFonts w:ascii="Calibri" w:hAnsi="Calibri" w:cs="Calibri"/>
            <w:noProof/>
          </w:rPr>
          <w:t>(28)</w:t>
        </w:r>
        <w:r>
          <w:rPr>
            <w:rFonts w:eastAsiaTheme="minorEastAsia"/>
            <w:noProof/>
            <w:lang w:val="en-GB" w:eastAsia="en-GB"/>
          </w:rPr>
          <w:tab/>
        </w:r>
        <w:r w:rsidRPr="00C02B95">
          <w:rPr>
            <w:rStyle w:val="Hyperlink"/>
            <w:noProof/>
          </w:rPr>
          <w:t xml:space="preserve">  and my confusion matrix</w:t>
        </w:r>
        <w:r>
          <w:rPr>
            <w:noProof/>
            <w:webHidden/>
          </w:rPr>
          <w:tab/>
        </w:r>
        <w:r>
          <w:rPr>
            <w:noProof/>
            <w:webHidden/>
          </w:rPr>
          <w:fldChar w:fldCharType="begin"/>
        </w:r>
        <w:r>
          <w:rPr>
            <w:noProof/>
            <w:webHidden/>
          </w:rPr>
          <w:instrText xml:space="preserve"> PAGEREF _Toc100325672 \h </w:instrText>
        </w:r>
        <w:r>
          <w:rPr>
            <w:noProof/>
            <w:webHidden/>
          </w:rPr>
        </w:r>
        <w:r>
          <w:rPr>
            <w:noProof/>
            <w:webHidden/>
          </w:rPr>
          <w:fldChar w:fldCharType="separate"/>
        </w:r>
        <w:r w:rsidR="0045415E">
          <w:rPr>
            <w:noProof/>
            <w:webHidden/>
          </w:rPr>
          <w:t>35</w:t>
        </w:r>
        <w:r>
          <w:rPr>
            <w:noProof/>
            <w:webHidden/>
          </w:rPr>
          <w:fldChar w:fldCharType="end"/>
        </w:r>
      </w:hyperlink>
    </w:p>
    <w:p w14:paraId="3283FB44" w14:textId="7720907F" w:rsidR="0006190B" w:rsidRDefault="0006190B">
      <w:pPr>
        <w:pStyle w:val="TableofFigures"/>
        <w:tabs>
          <w:tab w:val="right" w:leader="dot" w:pos="9016"/>
        </w:tabs>
        <w:rPr>
          <w:rFonts w:eastAsiaTheme="minorEastAsia"/>
          <w:noProof/>
          <w:lang w:val="en-GB" w:eastAsia="en-GB"/>
        </w:rPr>
      </w:pPr>
      <w:hyperlink w:anchor="_Toc100325673" w:history="1">
        <w:r w:rsidRPr="00C02B95">
          <w:rPr>
            <w:rStyle w:val="Hyperlink"/>
            <w:noProof/>
          </w:rPr>
          <w:t>Figure 23 Prototype 2 word tokenisation</w:t>
        </w:r>
        <w:r>
          <w:rPr>
            <w:noProof/>
            <w:webHidden/>
          </w:rPr>
          <w:tab/>
        </w:r>
        <w:r>
          <w:rPr>
            <w:noProof/>
            <w:webHidden/>
          </w:rPr>
          <w:fldChar w:fldCharType="begin"/>
        </w:r>
        <w:r>
          <w:rPr>
            <w:noProof/>
            <w:webHidden/>
          </w:rPr>
          <w:instrText xml:space="preserve"> PAGEREF _Toc100325673 \h </w:instrText>
        </w:r>
        <w:r>
          <w:rPr>
            <w:noProof/>
            <w:webHidden/>
          </w:rPr>
        </w:r>
        <w:r>
          <w:rPr>
            <w:noProof/>
            <w:webHidden/>
          </w:rPr>
          <w:fldChar w:fldCharType="separate"/>
        </w:r>
        <w:r w:rsidR="0045415E">
          <w:rPr>
            <w:noProof/>
            <w:webHidden/>
          </w:rPr>
          <w:t>36</w:t>
        </w:r>
        <w:r>
          <w:rPr>
            <w:noProof/>
            <w:webHidden/>
          </w:rPr>
          <w:fldChar w:fldCharType="end"/>
        </w:r>
      </w:hyperlink>
    </w:p>
    <w:p w14:paraId="0C4B3FEA" w14:textId="38D97E6C" w:rsidR="0006190B" w:rsidRDefault="0006190B">
      <w:pPr>
        <w:pStyle w:val="TableofFigures"/>
        <w:tabs>
          <w:tab w:val="right" w:leader="dot" w:pos="9016"/>
        </w:tabs>
        <w:rPr>
          <w:rFonts w:eastAsiaTheme="minorEastAsia"/>
          <w:noProof/>
          <w:lang w:val="en-GB" w:eastAsia="en-GB"/>
        </w:rPr>
      </w:pPr>
      <w:hyperlink w:anchor="_Toc100325674" w:history="1">
        <w:r w:rsidRPr="00C02B95">
          <w:rPr>
            <w:rStyle w:val="Hyperlink"/>
            <w:noProof/>
          </w:rPr>
          <w:t>Figure 24 Prototype 2 neural network</w:t>
        </w:r>
        <w:r>
          <w:rPr>
            <w:noProof/>
            <w:webHidden/>
          </w:rPr>
          <w:tab/>
        </w:r>
        <w:r>
          <w:rPr>
            <w:noProof/>
            <w:webHidden/>
          </w:rPr>
          <w:fldChar w:fldCharType="begin"/>
        </w:r>
        <w:r>
          <w:rPr>
            <w:noProof/>
            <w:webHidden/>
          </w:rPr>
          <w:instrText xml:space="preserve"> PAGEREF _Toc100325674 \h </w:instrText>
        </w:r>
        <w:r>
          <w:rPr>
            <w:noProof/>
            <w:webHidden/>
          </w:rPr>
        </w:r>
        <w:r>
          <w:rPr>
            <w:noProof/>
            <w:webHidden/>
          </w:rPr>
          <w:fldChar w:fldCharType="separate"/>
        </w:r>
        <w:r w:rsidR="0045415E">
          <w:rPr>
            <w:noProof/>
            <w:webHidden/>
          </w:rPr>
          <w:t>37</w:t>
        </w:r>
        <w:r>
          <w:rPr>
            <w:noProof/>
            <w:webHidden/>
          </w:rPr>
          <w:fldChar w:fldCharType="end"/>
        </w:r>
      </w:hyperlink>
    </w:p>
    <w:p w14:paraId="3DDFB02D" w14:textId="77C21FD8" w:rsidR="0006190B" w:rsidRDefault="0006190B">
      <w:pPr>
        <w:pStyle w:val="TableofFigures"/>
        <w:tabs>
          <w:tab w:val="right" w:leader="dot" w:pos="9016"/>
        </w:tabs>
        <w:rPr>
          <w:rFonts w:eastAsiaTheme="minorEastAsia"/>
          <w:noProof/>
          <w:lang w:val="en-GB" w:eastAsia="en-GB"/>
        </w:rPr>
      </w:pPr>
      <w:hyperlink w:anchor="_Toc100325675" w:history="1">
        <w:r w:rsidRPr="00C02B95">
          <w:rPr>
            <w:rStyle w:val="Hyperlink"/>
            <w:noProof/>
          </w:rPr>
          <w:t>Figure 25 Prototype 3 BERT models</w:t>
        </w:r>
        <w:r>
          <w:rPr>
            <w:noProof/>
            <w:webHidden/>
          </w:rPr>
          <w:tab/>
        </w:r>
        <w:r>
          <w:rPr>
            <w:noProof/>
            <w:webHidden/>
          </w:rPr>
          <w:fldChar w:fldCharType="begin"/>
        </w:r>
        <w:r>
          <w:rPr>
            <w:noProof/>
            <w:webHidden/>
          </w:rPr>
          <w:instrText xml:space="preserve"> PAGEREF _Toc100325675 \h </w:instrText>
        </w:r>
        <w:r>
          <w:rPr>
            <w:noProof/>
            <w:webHidden/>
          </w:rPr>
        </w:r>
        <w:r>
          <w:rPr>
            <w:noProof/>
            <w:webHidden/>
          </w:rPr>
          <w:fldChar w:fldCharType="separate"/>
        </w:r>
        <w:r w:rsidR="0045415E">
          <w:rPr>
            <w:noProof/>
            <w:webHidden/>
          </w:rPr>
          <w:t>38</w:t>
        </w:r>
        <w:r>
          <w:rPr>
            <w:noProof/>
            <w:webHidden/>
          </w:rPr>
          <w:fldChar w:fldCharType="end"/>
        </w:r>
      </w:hyperlink>
    </w:p>
    <w:p w14:paraId="497682B7" w14:textId="2CC1193D" w:rsidR="0006190B" w:rsidRDefault="0006190B">
      <w:pPr>
        <w:pStyle w:val="TableofFigures"/>
        <w:tabs>
          <w:tab w:val="right" w:leader="dot" w:pos="9016"/>
        </w:tabs>
        <w:rPr>
          <w:rFonts w:eastAsiaTheme="minorEastAsia"/>
          <w:noProof/>
          <w:lang w:val="en-GB" w:eastAsia="en-GB"/>
        </w:rPr>
      </w:pPr>
      <w:hyperlink w:anchor="_Toc100325676" w:history="1">
        <w:r w:rsidRPr="00C02B95">
          <w:rPr>
            <w:rStyle w:val="Hyperlink"/>
            <w:noProof/>
          </w:rPr>
          <w:t>Figure 26 prototype 3 word embeddings</w:t>
        </w:r>
        <w:r>
          <w:rPr>
            <w:noProof/>
            <w:webHidden/>
          </w:rPr>
          <w:tab/>
        </w:r>
        <w:r>
          <w:rPr>
            <w:noProof/>
            <w:webHidden/>
          </w:rPr>
          <w:fldChar w:fldCharType="begin"/>
        </w:r>
        <w:r>
          <w:rPr>
            <w:noProof/>
            <w:webHidden/>
          </w:rPr>
          <w:instrText xml:space="preserve"> PAGEREF _Toc100325676 \h </w:instrText>
        </w:r>
        <w:r>
          <w:rPr>
            <w:noProof/>
            <w:webHidden/>
          </w:rPr>
        </w:r>
        <w:r>
          <w:rPr>
            <w:noProof/>
            <w:webHidden/>
          </w:rPr>
          <w:fldChar w:fldCharType="separate"/>
        </w:r>
        <w:r w:rsidR="0045415E">
          <w:rPr>
            <w:noProof/>
            <w:webHidden/>
          </w:rPr>
          <w:t>38</w:t>
        </w:r>
        <w:r>
          <w:rPr>
            <w:noProof/>
            <w:webHidden/>
          </w:rPr>
          <w:fldChar w:fldCharType="end"/>
        </w:r>
      </w:hyperlink>
    </w:p>
    <w:p w14:paraId="6281948C" w14:textId="0F963B43" w:rsidR="0006190B" w:rsidRDefault="0006190B">
      <w:pPr>
        <w:pStyle w:val="TableofFigures"/>
        <w:tabs>
          <w:tab w:val="right" w:leader="dot" w:pos="9016"/>
        </w:tabs>
        <w:rPr>
          <w:rFonts w:eastAsiaTheme="minorEastAsia"/>
          <w:noProof/>
          <w:lang w:val="en-GB" w:eastAsia="en-GB"/>
        </w:rPr>
      </w:pPr>
      <w:hyperlink w:anchor="_Toc100325677" w:history="1">
        <w:r w:rsidRPr="00C02B95">
          <w:rPr>
            <w:rStyle w:val="Hyperlink"/>
            <w:noProof/>
          </w:rPr>
          <w:t>Figure 27 Prototype 3 training accuracy</w:t>
        </w:r>
        <w:r>
          <w:rPr>
            <w:noProof/>
            <w:webHidden/>
          </w:rPr>
          <w:tab/>
        </w:r>
        <w:r>
          <w:rPr>
            <w:noProof/>
            <w:webHidden/>
          </w:rPr>
          <w:fldChar w:fldCharType="begin"/>
        </w:r>
        <w:r>
          <w:rPr>
            <w:noProof/>
            <w:webHidden/>
          </w:rPr>
          <w:instrText xml:space="preserve"> PAGEREF _Toc100325677 \h </w:instrText>
        </w:r>
        <w:r>
          <w:rPr>
            <w:noProof/>
            <w:webHidden/>
          </w:rPr>
        </w:r>
        <w:r>
          <w:rPr>
            <w:noProof/>
            <w:webHidden/>
          </w:rPr>
          <w:fldChar w:fldCharType="separate"/>
        </w:r>
        <w:r w:rsidR="0045415E">
          <w:rPr>
            <w:noProof/>
            <w:webHidden/>
          </w:rPr>
          <w:t>38</w:t>
        </w:r>
        <w:r>
          <w:rPr>
            <w:noProof/>
            <w:webHidden/>
          </w:rPr>
          <w:fldChar w:fldCharType="end"/>
        </w:r>
      </w:hyperlink>
    </w:p>
    <w:p w14:paraId="202CB88C" w14:textId="7EC9568B" w:rsidR="0006190B" w:rsidRDefault="0006190B">
      <w:pPr>
        <w:pStyle w:val="TableofFigures"/>
        <w:tabs>
          <w:tab w:val="right" w:leader="dot" w:pos="9016"/>
        </w:tabs>
        <w:rPr>
          <w:rFonts w:eastAsiaTheme="minorEastAsia"/>
          <w:noProof/>
          <w:lang w:val="en-GB" w:eastAsia="en-GB"/>
        </w:rPr>
      </w:pPr>
      <w:hyperlink w:anchor="_Toc100325678" w:history="1">
        <w:r w:rsidRPr="00C02B95">
          <w:rPr>
            <w:rStyle w:val="Hyperlink"/>
            <w:noProof/>
          </w:rPr>
          <w:t>Figure 28 Prototype 3 Results</w:t>
        </w:r>
        <w:r>
          <w:rPr>
            <w:noProof/>
            <w:webHidden/>
          </w:rPr>
          <w:tab/>
        </w:r>
        <w:r>
          <w:rPr>
            <w:noProof/>
            <w:webHidden/>
          </w:rPr>
          <w:fldChar w:fldCharType="begin"/>
        </w:r>
        <w:r>
          <w:rPr>
            <w:noProof/>
            <w:webHidden/>
          </w:rPr>
          <w:instrText xml:space="preserve"> PAGEREF _Toc100325678 \h </w:instrText>
        </w:r>
        <w:r>
          <w:rPr>
            <w:noProof/>
            <w:webHidden/>
          </w:rPr>
        </w:r>
        <w:r>
          <w:rPr>
            <w:noProof/>
            <w:webHidden/>
          </w:rPr>
          <w:fldChar w:fldCharType="separate"/>
        </w:r>
        <w:r w:rsidR="0045415E">
          <w:rPr>
            <w:noProof/>
            <w:webHidden/>
          </w:rPr>
          <w:t>39</w:t>
        </w:r>
        <w:r>
          <w:rPr>
            <w:noProof/>
            <w:webHidden/>
          </w:rPr>
          <w:fldChar w:fldCharType="end"/>
        </w:r>
      </w:hyperlink>
    </w:p>
    <w:p w14:paraId="6EB085BC" w14:textId="536E51F3" w:rsidR="0006190B" w:rsidRDefault="0006190B">
      <w:pPr>
        <w:pStyle w:val="TableofFigures"/>
        <w:tabs>
          <w:tab w:val="right" w:leader="dot" w:pos="9016"/>
        </w:tabs>
        <w:rPr>
          <w:rFonts w:eastAsiaTheme="minorEastAsia"/>
          <w:noProof/>
          <w:lang w:val="en-GB" w:eastAsia="en-GB"/>
        </w:rPr>
      </w:pPr>
      <w:hyperlink w:anchor="_Toc100325679" w:history="1">
        <w:r w:rsidRPr="00C02B95">
          <w:rPr>
            <w:rStyle w:val="Hyperlink"/>
            <w:noProof/>
          </w:rPr>
          <w:t>Figure 29 Add to server window</w:t>
        </w:r>
        <w:r>
          <w:rPr>
            <w:noProof/>
            <w:webHidden/>
          </w:rPr>
          <w:tab/>
        </w:r>
        <w:r>
          <w:rPr>
            <w:noProof/>
            <w:webHidden/>
          </w:rPr>
          <w:fldChar w:fldCharType="begin"/>
        </w:r>
        <w:r>
          <w:rPr>
            <w:noProof/>
            <w:webHidden/>
          </w:rPr>
          <w:instrText xml:space="preserve"> PAGEREF _Toc100325679 \h </w:instrText>
        </w:r>
        <w:r>
          <w:rPr>
            <w:noProof/>
            <w:webHidden/>
          </w:rPr>
        </w:r>
        <w:r>
          <w:rPr>
            <w:noProof/>
            <w:webHidden/>
          </w:rPr>
          <w:fldChar w:fldCharType="separate"/>
        </w:r>
        <w:r w:rsidR="0045415E">
          <w:rPr>
            <w:noProof/>
            <w:webHidden/>
          </w:rPr>
          <w:t>40</w:t>
        </w:r>
        <w:r>
          <w:rPr>
            <w:noProof/>
            <w:webHidden/>
          </w:rPr>
          <w:fldChar w:fldCharType="end"/>
        </w:r>
      </w:hyperlink>
    </w:p>
    <w:p w14:paraId="050763F4" w14:textId="30B5A3D6" w:rsidR="0006190B" w:rsidRDefault="0006190B">
      <w:pPr>
        <w:pStyle w:val="TableofFigures"/>
        <w:tabs>
          <w:tab w:val="right" w:leader="dot" w:pos="9016"/>
        </w:tabs>
        <w:rPr>
          <w:rFonts w:eastAsiaTheme="minorEastAsia"/>
          <w:noProof/>
          <w:lang w:val="en-GB" w:eastAsia="en-GB"/>
        </w:rPr>
      </w:pPr>
      <w:hyperlink w:anchor="_Toc100325680" w:history="1">
        <w:r w:rsidRPr="00C02B95">
          <w:rPr>
            <w:rStyle w:val="Hyperlink"/>
            <w:noProof/>
          </w:rPr>
          <w:t>Figure 30 Discord client code</w:t>
        </w:r>
        <w:r>
          <w:rPr>
            <w:noProof/>
            <w:webHidden/>
          </w:rPr>
          <w:tab/>
        </w:r>
        <w:r>
          <w:rPr>
            <w:noProof/>
            <w:webHidden/>
          </w:rPr>
          <w:fldChar w:fldCharType="begin"/>
        </w:r>
        <w:r>
          <w:rPr>
            <w:noProof/>
            <w:webHidden/>
          </w:rPr>
          <w:instrText xml:space="preserve"> PAGEREF _Toc100325680 \h </w:instrText>
        </w:r>
        <w:r>
          <w:rPr>
            <w:noProof/>
            <w:webHidden/>
          </w:rPr>
        </w:r>
        <w:r>
          <w:rPr>
            <w:noProof/>
            <w:webHidden/>
          </w:rPr>
          <w:fldChar w:fldCharType="separate"/>
        </w:r>
        <w:r w:rsidR="0045415E">
          <w:rPr>
            <w:noProof/>
            <w:webHidden/>
          </w:rPr>
          <w:t>41</w:t>
        </w:r>
        <w:r>
          <w:rPr>
            <w:noProof/>
            <w:webHidden/>
          </w:rPr>
          <w:fldChar w:fldCharType="end"/>
        </w:r>
      </w:hyperlink>
    </w:p>
    <w:p w14:paraId="0792356D" w14:textId="180E798A" w:rsidR="0006190B" w:rsidRDefault="0006190B">
      <w:pPr>
        <w:pStyle w:val="TableofFigures"/>
        <w:tabs>
          <w:tab w:val="right" w:leader="dot" w:pos="9016"/>
        </w:tabs>
        <w:rPr>
          <w:rFonts w:eastAsiaTheme="minorEastAsia"/>
          <w:noProof/>
          <w:lang w:val="en-GB" w:eastAsia="en-GB"/>
        </w:rPr>
      </w:pPr>
      <w:hyperlink w:anchor="_Toc100325681" w:history="1">
        <w:r w:rsidRPr="00C02B95">
          <w:rPr>
            <w:rStyle w:val="Hyperlink"/>
            <w:noProof/>
          </w:rPr>
          <w:t>Figure 31 Screenshot showing what servers bot is connected to</w:t>
        </w:r>
        <w:r>
          <w:rPr>
            <w:noProof/>
            <w:webHidden/>
          </w:rPr>
          <w:tab/>
        </w:r>
        <w:r>
          <w:rPr>
            <w:noProof/>
            <w:webHidden/>
          </w:rPr>
          <w:fldChar w:fldCharType="begin"/>
        </w:r>
        <w:r>
          <w:rPr>
            <w:noProof/>
            <w:webHidden/>
          </w:rPr>
          <w:instrText xml:space="preserve"> PAGEREF _Toc100325681 \h </w:instrText>
        </w:r>
        <w:r>
          <w:rPr>
            <w:noProof/>
            <w:webHidden/>
          </w:rPr>
        </w:r>
        <w:r>
          <w:rPr>
            <w:noProof/>
            <w:webHidden/>
          </w:rPr>
          <w:fldChar w:fldCharType="separate"/>
        </w:r>
        <w:r w:rsidR="0045415E">
          <w:rPr>
            <w:noProof/>
            <w:webHidden/>
          </w:rPr>
          <w:t>41</w:t>
        </w:r>
        <w:r>
          <w:rPr>
            <w:noProof/>
            <w:webHidden/>
          </w:rPr>
          <w:fldChar w:fldCharType="end"/>
        </w:r>
      </w:hyperlink>
    </w:p>
    <w:p w14:paraId="0F184967" w14:textId="4675F829" w:rsidR="0006190B" w:rsidRDefault="0006190B">
      <w:pPr>
        <w:pStyle w:val="TableofFigures"/>
        <w:tabs>
          <w:tab w:val="right" w:leader="dot" w:pos="9016"/>
        </w:tabs>
        <w:rPr>
          <w:rFonts w:eastAsiaTheme="minorEastAsia"/>
          <w:noProof/>
          <w:lang w:val="en-GB" w:eastAsia="en-GB"/>
        </w:rPr>
      </w:pPr>
      <w:hyperlink w:anchor="_Toc100325682" w:history="1">
        <w:r w:rsidRPr="00C02B95">
          <w:rPr>
            <w:rStyle w:val="Hyperlink"/>
            <w:noProof/>
          </w:rPr>
          <w:t>Figure 32 Bots profile</w:t>
        </w:r>
        <w:r>
          <w:rPr>
            <w:noProof/>
            <w:webHidden/>
          </w:rPr>
          <w:tab/>
        </w:r>
        <w:r>
          <w:rPr>
            <w:noProof/>
            <w:webHidden/>
          </w:rPr>
          <w:fldChar w:fldCharType="begin"/>
        </w:r>
        <w:r>
          <w:rPr>
            <w:noProof/>
            <w:webHidden/>
          </w:rPr>
          <w:instrText xml:space="preserve"> PAGEREF _Toc100325682 \h </w:instrText>
        </w:r>
        <w:r>
          <w:rPr>
            <w:noProof/>
            <w:webHidden/>
          </w:rPr>
        </w:r>
        <w:r>
          <w:rPr>
            <w:noProof/>
            <w:webHidden/>
          </w:rPr>
          <w:fldChar w:fldCharType="separate"/>
        </w:r>
        <w:r w:rsidR="0045415E">
          <w:rPr>
            <w:noProof/>
            <w:webHidden/>
          </w:rPr>
          <w:t>42</w:t>
        </w:r>
        <w:r>
          <w:rPr>
            <w:noProof/>
            <w:webHidden/>
          </w:rPr>
          <w:fldChar w:fldCharType="end"/>
        </w:r>
      </w:hyperlink>
    </w:p>
    <w:p w14:paraId="31C4ADBD" w14:textId="34EB4270" w:rsidR="0006190B" w:rsidRDefault="0006190B">
      <w:pPr>
        <w:pStyle w:val="TableofFigures"/>
        <w:tabs>
          <w:tab w:val="right" w:leader="dot" w:pos="9016"/>
        </w:tabs>
        <w:rPr>
          <w:rFonts w:eastAsiaTheme="minorEastAsia"/>
          <w:noProof/>
          <w:lang w:val="en-GB" w:eastAsia="en-GB"/>
        </w:rPr>
      </w:pPr>
      <w:hyperlink w:anchor="_Toc100325683" w:history="1">
        <w:r w:rsidRPr="00C02B95">
          <w:rPr>
            <w:rStyle w:val="Hyperlink"/>
            <w:noProof/>
          </w:rPr>
          <w:t>Figure 33 Discord prediction code</w:t>
        </w:r>
        <w:r>
          <w:rPr>
            <w:noProof/>
            <w:webHidden/>
          </w:rPr>
          <w:tab/>
        </w:r>
        <w:r>
          <w:rPr>
            <w:noProof/>
            <w:webHidden/>
          </w:rPr>
          <w:fldChar w:fldCharType="begin"/>
        </w:r>
        <w:r>
          <w:rPr>
            <w:noProof/>
            <w:webHidden/>
          </w:rPr>
          <w:instrText xml:space="preserve"> PAGEREF _Toc100325683 \h </w:instrText>
        </w:r>
        <w:r>
          <w:rPr>
            <w:noProof/>
            <w:webHidden/>
          </w:rPr>
        </w:r>
        <w:r>
          <w:rPr>
            <w:noProof/>
            <w:webHidden/>
          </w:rPr>
          <w:fldChar w:fldCharType="separate"/>
        </w:r>
        <w:r w:rsidR="0045415E">
          <w:rPr>
            <w:noProof/>
            <w:webHidden/>
          </w:rPr>
          <w:t>42</w:t>
        </w:r>
        <w:r>
          <w:rPr>
            <w:noProof/>
            <w:webHidden/>
          </w:rPr>
          <w:fldChar w:fldCharType="end"/>
        </w:r>
      </w:hyperlink>
    </w:p>
    <w:p w14:paraId="614A03C6" w14:textId="51B2E322" w:rsidR="0006190B" w:rsidRDefault="0006190B">
      <w:pPr>
        <w:pStyle w:val="TableofFigures"/>
        <w:tabs>
          <w:tab w:val="right" w:leader="dot" w:pos="9016"/>
        </w:tabs>
        <w:rPr>
          <w:rFonts w:eastAsiaTheme="minorEastAsia"/>
          <w:noProof/>
          <w:lang w:val="en-GB" w:eastAsia="en-GB"/>
        </w:rPr>
      </w:pPr>
      <w:hyperlink w:anchor="_Toc100325684" w:history="1">
        <w:r w:rsidRPr="00C02B95">
          <w:rPr>
            <w:rStyle w:val="Hyperlink"/>
            <w:noProof/>
          </w:rPr>
          <w:t>Figure 34 Distribution of data diagram</w:t>
        </w:r>
        <w:r>
          <w:rPr>
            <w:noProof/>
            <w:webHidden/>
          </w:rPr>
          <w:tab/>
        </w:r>
        <w:r>
          <w:rPr>
            <w:noProof/>
            <w:webHidden/>
          </w:rPr>
          <w:fldChar w:fldCharType="begin"/>
        </w:r>
        <w:r>
          <w:rPr>
            <w:noProof/>
            <w:webHidden/>
          </w:rPr>
          <w:instrText xml:space="preserve"> PAGEREF _Toc100325684 \h </w:instrText>
        </w:r>
        <w:r>
          <w:rPr>
            <w:noProof/>
            <w:webHidden/>
          </w:rPr>
        </w:r>
        <w:r>
          <w:rPr>
            <w:noProof/>
            <w:webHidden/>
          </w:rPr>
          <w:fldChar w:fldCharType="separate"/>
        </w:r>
        <w:r w:rsidR="0045415E">
          <w:rPr>
            <w:noProof/>
            <w:webHidden/>
          </w:rPr>
          <w:t>43</w:t>
        </w:r>
        <w:r>
          <w:rPr>
            <w:noProof/>
            <w:webHidden/>
          </w:rPr>
          <w:fldChar w:fldCharType="end"/>
        </w:r>
      </w:hyperlink>
    </w:p>
    <w:p w14:paraId="6F7FB425" w14:textId="2FD7FFBB" w:rsidR="0006190B" w:rsidRDefault="0006190B">
      <w:pPr>
        <w:pStyle w:val="TableofFigures"/>
        <w:tabs>
          <w:tab w:val="right" w:leader="dot" w:pos="9016"/>
        </w:tabs>
        <w:rPr>
          <w:rFonts w:eastAsiaTheme="minorEastAsia"/>
          <w:noProof/>
          <w:lang w:val="en-GB" w:eastAsia="en-GB"/>
        </w:rPr>
      </w:pPr>
      <w:hyperlink w:anchor="_Toc100325685" w:history="1">
        <w:r w:rsidRPr="00C02B95">
          <w:rPr>
            <w:rStyle w:val="Hyperlink"/>
            <w:noProof/>
          </w:rPr>
          <w:t>Figure 35 Processing tweets code</w:t>
        </w:r>
        <w:r>
          <w:rPr>
            <w:noProof/>
            <w:webHidden/>
          </w:rPr>
          <w:tab/>
        </w:r>
        <w:r>
          <w:rPr>
            <w:noProof/>
            <w:webHidden/>
          </w:rPr>
          <w:fldChar w:fldCharType="begin"/>
        </w:r>
        <w:r>
          <w:rPr>
            <w:noProof/>
            <w:webHidden/>
          </w:rPr>
          <w:instrText xml:space="preserve"> PAGEREF _Toc100325685 \h </w:instrText>
        </w:r>
        <w:r>
          <w:rPr>
            <w:noProof/>
            <w:webHidden/>
          </w:rPr>
        </w:r>
        <w:r>
          <w:rPr>
            <w:noProof/>
            <w:webHidden/>
          </w:rPr>
          <w:fldChar w:fldCharType="separate"/>
        </w:r>
        <w:r w:rsidR="0045415E">
          <w:rPr>
            <w:noProof/>
            <w:webHidden/>
          </w:rPr>
          <w:t>44</w:t>
        </w:r>
        <w:r>
          <w:rPr>
            <w:noProof/>
            <w:webHidden/>
          </w:rPr>
          <w:fldChar w:fldCharType="end"/>
        </w:r>
      </w:hyperlink>
    </w:p>
    <w:p w14:paraId="112EDAE4" w14:textId="517C48AC" w:rsidR="0006190B" w:rsidRDefault="0006190B">
      <w:pPr>
        <w:pStyle w:val="TableofFigures"/>
        <w:tabs>
          <w:tab w:val="right" w:leader="dot" w:pos="9016"/>
        </w:tabs>
        <w:rPr>
          <w:rFonts w:eastAsiaTheme="minorEastAsia"/>
          <w:noProof/>
          <w:lang w:val="en-GB" w:eastAsia="en-GB"/>
        </w:rPr>
      </w:pPr>
      <w:hyperlink w:anchor="_Toc100325686" w:history="1">
        <w:r w:rsidRPr="00C02B95">
          <w:rPr>
            <w:rStyle w:val="Hyperlink"/>
            <w:noProof/>
          </w:rPr>
          <w:t>Figure 36 Semantic similarity diagram</w:t>
        </w:r>
        <w:r>
          <w:rPr>
            <w:noProof/>
            <w:webHidden/>
          </w:rPr>
          <w:tab/>
        </w:r>
        <w:r>
          <w:rPr>
            <w:noProof/>
            <w:webHidden/>
          </w:rPr>
          <w:fldChar w:fldCharType="begin"/>
        </w:r>
        <w:r>
          <w:rPr>
            <w:noProof/>
            <w:webHidden/>
          </w:rPr>
          <w:instrText xml:space="preserve"> PAGEREF _Toc100325686 \h </w:instrText>
        </w:r>
        <w:r>
          <w:rPr>
            <w:noProof/>
            <w:webHidden/>
          </w:rPr>
        </w:r>
        <w:r>
          <w:rPr>
            <w:noProof/>
            <w:webHidden/>
          </w:rPr>
          <w:fldChar w:fldCharType="separate"/>
        </w:r>
        <w:r w:rsidR="0045415E">
          <w:rPr>
            <w:noProof/>
            <w:webHidden/>
          </w:rPr>
          <w:t>44</w:t>
        </w:r>
        <w:r>
          <w:rPr>
            <w:noProof/>
            <w:webHidden/>
          </w:rPr>
          <w:fldChar w:fldCharType="end"/>
        </w:r>
      </w:hyperlink>
    </w:p>
    <w:p w14:paraId="4D902296" w14:textId="28951EB4" w:rsidR="0006190B" w:rsidRDefault="0006190B">
      <w:pPr>
        <w:pStyle w:val="TableofFigures"/>
        <w:tabs>
          <w:tab w:val="right" w:leader="dot" w:pos="9016"/>
        </w:tabs>
        <w:rPr>
          <w:rFonts w:eastAsiaTheme="minorEastAsia"/>
          <w:noProof/>
          <w:lang w:val="en-GB" w:eastAsia="en-GB"/>
        </w:rPr>
      </w:pPr>
      <w:hyperlink w:anchor="_Toc100325687" w:history="1">
        <w:r w:rsidRPr="00C02B95">
          <w:rPr>
            <w:rStyle w:val="Hyperlink"/>
            <w:noProof/>
          </w:rPr>
          <w:t>Figure 37 prediction code</w:t>
        </w:r>
        <w:r>
          <w:rPr>
            <w:noProof/>
            <w:webHidden/>
          </w:rPr>
          <w:tab/>
        </w:r>
        <w:r>
          <w:rPr>
            <w:noProof/>
            <w:webHidden/>
          </w:rPr>
          <w:fldChar w:fldCharType="begin"/>
        </w:r>
        <w:r>
          <w:rPr>
            <w:noProof/>
            <w:webHidden/>
          </w:rPr>
          <w:instrText xml:space="preserve"> PAGEREF _Toc100325687 \h </w:instrText>
        </w:r>
        <w:r>
          <w:rPr>
            <w:noProof/>
            <w:webHidden/>
          </w:rPr>
        </w:r>
        <w:r>
          <w:rPr>
            <w:noProof/>
            <w:webHidden/>
          </w:rPr>
          <w:fldChar w:fldCharType="separate"/>
        </w:r>
        <w:r w:rsidR="0045415E">
          <w:rPr>
            <w:noProof/>
            <w:webHidden/>
          </w:rPr>
          <w:t>45</w:t>
        </w:r>
        <w:r>
          <w:rPr>
            <w:noProof/>
            <w:webHidden/>
          </w:rPr>
          <w:fldChar w:fldCharType="end"/>
        </w:r>
      </w:hyperlink>
    </w:p>
    <w:p w14:paraId="2D8BB274" w14:textId="36A9EEA9" w:rsidR="0006190B" w:rsidRDefault="0006190B">
      <w:pPr>
        <w:pStyle w:val="TableofFigures"/>
        <w:tabs>
          <w:tab w:val="right" w:leader="dot" w:pos="9016"/>
        </w:tabs>
        <w:rPr>
          <w:rFonts w:eastAsiaTheme="minorEastAsia"/>
          <w:noProof/>
          <w:lang w:val="en-GB" w:eastAsia="en-GB"/>
        </w:rPr>
      </w:pPr>
      <w:hyperlink w:anchor="_Toc100325688" w:history="1">
        <w:r w:rsidRPr="00C02B95">
          <w:rPr>
            <w:rStyle w:val="Hyperlink"/>
            <w:noProof/>
          </w:rPr>
          <w:t>Figure 38 Offensive language Detection</w:t>
        </w:r>
        <w:r>
          <w:rPr>
            <w:noProof/>
            <w:webHidden/>
          </w:rPr>
          <w:tab/>
        </w:r>
        <w:r>
          <w:rPr>
            <w:noProof/>
            <w:webHidden/>
          </w:rPr>
          <w:fldChar w:fldCharType="begin"/>
        </w:r>
        <w:r>
          <w:rPr>
            <w:noProof/>
            <w:webHidden/>
          </w:rPr>
          <w:instrText xml:space="preserve"> PAGEREF _Toc100325688 \h </w:instrText>
        </w:r>
        <w:r>
          <w:rPr>
            <w:noProof/>
            <w:webHidden/>
          </w:rPr>
        </w:r>
        <w:r>
          <w:rPr>
            <w:noProof/>
            <w:webHidden/>
          </w:rPr>
          <w:fldChar w:fldCharType="separate"/>
        </w:r>
        <w:r w:rsidR="0045415E">
          <w:rPr>
            <w:noProof/>
            <w:webHidden/>
          </w:rPr>
          <w:t>45</w:t>
        </w:r>
        <w:r>
          <w:rPr>
            <w:noProof/>
            <w:webHidden/>
          </w:rPr>
          <w:fldChar w:fldCharType="end"/>
        </w:r>
      </w:hyperlink>
    </w:p>
    <w:p w14:paraId="6349DD70" w14:textId="1348978B" w:rsidR="0006190B" w:rsidRDefault="0006190B">
      <w:pPr>
        <w:pStyle w:val="TableofFigures"/>
        <w:tabs>
          <w:tab w:val="right" w:leader="dot" w:pos="9016"/>
        </w:tabs>
        <w:rPr>
          <w:rFonts w:eastAsiaTheme="minorEastAsia"/>
          <w:noProof/>
          <w:lang w:val="en-GB" w:eastAsia="en-GB"/>
        </w:rPr>
      </w:pPr>
      <w:hyperlink w:anchor="_Toc100325689" w:history="1">
        <w:r w:rsidRPr="00C02B95">
          <w:rPr>
            <w:rStyle w:val="Hyperlink"/>
            <w:noProof/>
          </w:rPr>
          <w:t>Figure 39 Hate speech detection</w:t>
        </w:r>
        <w:r>
          <w:rPr>
            <w:noProof/>
            <w:webHidden/>
          </w:rPr>
          <w:tab/>
        </w:r>
        <w:r>
          <w:rPr>
            <w:noProof/>
            <w:webHidden/>
          </w:rPr>
          <w:fldChar w:fldCharType="begin"/>
        </w:r>
        <w:r>
          <w:rPr>
            <w:noProof/>
            <w:webHidden/>
          </w:rPr>
          <w:instrText xml:space="preserve"> PAGEREF _Toc100325689 \h </w:instrText>
        </w:r>
        <w:r>
          <w:rPr>
            <w:noProof/>
            <w:webHidden/>
          </w:rPr>
        </w:r>
        <w:r>
          <w:rPr>
            <w:noProof/>
            <w:webHidden/>
          </w:rPr>
          <w:fldChar w:fldCharType="separate"/>
        </w:r>
        <w:r w:rsidR="0045415E">
          <w:rPr>
            <w:noProof/>
            <w:webHidden/>
          </w:rPr>
          <w:t>46</w:t>
        </w:r>
        <w:r>
          <w:rPr>
            <w:noProof/>
            <w:webHidden/>
          </w:rPr>
          <w:fldChar w:fldCharType="end"/>
        </w:r>
      </w:hyperlink>
    </w:p>
    <w:p w14:paraId="23C0EE9A" w14:textId="55DAF101" w:rsidR="0006190B" w:rsidRDefault="0006190B">
      <w:pPr>
        <w:pStyle w:val="TableofFigures"/>
        <w:tabs>
          <w:tab w:val="right" w:leader="dot" w:pos="9016"/>
        </w:tabs>
        <w:rPr>
          <w:rFonts w:eastAsiaTheme="minorEastAsia"/>
          <w:noProof/>
          <w:lang w:val="en-GB" w:eastAsia="en-GB"/>
        </w:rPr>
      </w:pPr>
      <w:hyperlink w:anchor="_Toc100325690" w:history="1">
        <w:r w:rsidRPr="00C02B95">
          <w:rPr>
            <w:rStyle w:val="Hyperlink"/>
            <w:noProof/>
          </w:rPr>
          <w:t>Figure 40 vote mute example</w:t>
        </w:r>
        <w:r>
          <w:rPr>
            <w:noProof/>
            <w:webHidden/>
          </w:rPr>
          <w:tab/>
        </w:r>
        <w:r>
          <w:rPr>
            <w:noProof/>
            <w:webHidden/>
          </w:rPr>
          <w:fldChar w:fldCharType="begin"/>
        </w:r>
        <w:r>
          <w:rPr>
            <w:noProof/>
            <w:webHidden/>
          </w:rPr>
          <w:instrText xml:space="preserve"> PAGEREF _Toc100325690 \h </w:instrText>
        </w:r>
        <w:r>
          <w:rPr>
            <w:noProof/>
            <w:webHidden/>
          </w:rPr>
        </w:r>
        <w:r>
          <w:rPr>
            <w:noProof/>
            <w:webHidden/>
          </w:rPr>
          <w:fldChar w:fldCharType="separate"/>
        </w:r>
        <w:r w:rsidR="0045415E">
          <w:rPr>
            <w:noProof/>
            <w:webHidden/>
          </w:rPr>
          <w:t>46</w:t>
        </w:r>
        <w:r>
          <w:rPr>
            <w:noProof/>
            <w:webHidden/>
          </w:rPr>
          <w:fldChar w:fldCharType="end"/>
        </w:r>
      </w:hyperlink>
    </w:p>
    <w:p w14:paraId="3B8E466A" w14:textId="3CF1A3E7" w:rsidR="0006190B" w:rsidRDefault="0006190B">
      <w:pPr>
        <w:pStyle w:val="TableofFigures"/>
        <w:tabs>
          <w:tab w:val="right" w:leader="dot" w:pos="9016"/>
        </w:tabs>
        <w:rPr>
          <w:rFonts w:eastAsiaTheme="minorEastAsia"/>
          <w:noProof/>
          <w:lang w:val="en-GB" w:eastAsia="en-GB"/>
        </w:rPr>
      </w:pPr>
      <w:hyperlink w:anchor="_Toc100325691" w:history="1">
        <w:r w:rsidRPr="00C02B95">
          <w:rPr>
            <w:rStyle w:val="Hyperlink"/>
            <w:noProof/>
          </w:rPr>
          <w:t>Figure 41 muted text box</w:t>
        </w:r>
        <w:r>
          <w:rPr>
            <w:noProof/>
            <w:webHidden/>
          </w:rPr>
          <w:tab/>
        </w:r>
        <w:r>
          <w:rPr>
            <w:noProof/>
            <w:webHidden/>
          </w:rPr>
          <w:fldChar w:fldCharType="begin"/>
        </w:r>
        <w:r>
          <w:rPr>
            <w:noProof/>
            <w:webHidden/>
          </w:rPr>
          <w:instrText xml:space="preserve"> PAGEREF _Toc100325691 \h </w:instrText>
        </w:r>
        <w:r>
          <w:rPr>
            <w:noProof/>
            <w:webHidden/>
          </w:rPr>
        </w:r>
        <w:r>
          <w:rPr>
            <w:noProof/>
            <w:webHidden/>
          </w:rPr>
          <w:fldChar w:fldCharType="separate"/>
        </w:r>
        <w:r w:rsidR="0045415E">
          <w:rPr>
            <w:noProof/>
            <w:webHidden/>
          </w:rPr>
          <w:t>47</w:t>
        </w:r>
        <w:r>
          <w:rPr>
            <w:noProof/>
            <w:webHidden/>
          </w:rPr>
          <w:fldChar w:fldCharType="end"/>
        </w:r>
      </w:hyperlink>
    </w:p>
    <w:p w14:paraId="5C301A63" w14:textId="61A0EB7A" w:rsidR="0006190B" w:rsidRDefault="0006190B">
      <w:pPr>
        <w:pStyle w:val="TableofFigures"/>
        <w:tabs>
          <w:tab w:val="right" w:leader="dot" w:pos="9016"/>
        </w:tabs>
        <w:rPr>
          <w:rFonts w:eastAsiaTheme="minorEastAsia"/>
          <w:noProof/>
          <w:lang w:val="en-GB" w:eastAsia="en-GB"/>
        </w:rPr>
      </w:pPr>
      <w:hyperlink w:anchor="_Toc100325692" w:history="1">
        <w:r w:rsidRPr="00C02B95">
          <w:rPr>
            <w:rStyle w:val="Hyperlink"/>
            <w:noProof/>
          </w:rPr>
          <w:t>Figure 42 Image setup code</w:t>
        </w:r>
        <w:r>
          <w:rPr>
            <w:noProof/>
            <w:webHidden/>
          </w:rPr>
          <w:tab/>
        </w:r>
        <w:r>
          <w:rPr>
            <w:noProof/>
            <w:webHidden/>
          </w:rPr>
          <w:fldChar w:fldCharType="begin"/>
        </w:r>
        <w:r>
          <w:rPr>
            <w:noProof/>
            <w:webHidden/>
          </w:rPr>
          <w:instrText xml:space="preserve"> PAGEREF _Toc100325692 \h </w:instrText>
        </w:r>
        <w:r>
          <w:rPr>
            <w:noProof/>
            <w:webHidden/>
          </w:rPr>
        </w:r>
        <w:r>
          <w:rPr>
            <w:noProof/>
            <w:webHidden/>
          </w:rPr>
          <w:fldChar w:fldCharType="separate"/>
        </w:r>
        <w:r w:rsidR="0045415E">
          <w:rPr>
            <w:noProof/>
            <w:webHidden/>
          </w:rPr>
          <w:t>47</w:t>
        </w:r>
        <w:r>
          <w:rPr>
            <w:noProof/>
            <w:webHidden/>
          </w:rPr>
          <w:fldChar w:fldCharType="end"/>
        </w:r>
      </w:hyperlink>
    </w:p>
    <w:p w14:paraId="3C71258D" w14:textId="60793A38" w:rsidR="0006190B" w:rsidRDefault="0006190B">
      <w:pPr>
        <w:pStyle w:val="TableofFigures"/>
        <w:tabs>
          <w:tab w:val="right" w:leader="dot" w:pos="9016"/>
        </w:tabs>
        <w:rPr>
          <w:rFonts w:eastAsiaTheme="minorEastAsia"/>
          <w:noProof/>
          <w:lang w:val="en-GB" w:eastAsia="en-GB"/>
        </w:rPr>
      </w:pPr>
      <w:hyperlink w:anchor="_Toc100325693" w:history="1">
        <w:r w:rsidRPr="00C02B95">
          <w:rPr>
            <w:rStyle w:val="Hyperlink"/>
            <w:noProof/>
          </w:rPr>
          <w:t>Figure 43 image after being processed</w:t>
        </w:r>
        <w:r>
          <w:rPr>
            <w:noProof/>
            <w:webHidden/>
          </w:rPr>
          <w:tab/>
        </w:r>
        <w:r>
          <w:rPr>
            <w:noProof/>
            <w:webHidden/>
          </w:rPr>
          <w:fldChar w:fldCharType="begin"/>
        </w:r>
        <w:r>
          <w:rPr>
            <w:noProof/>
            <w:webHidden/>
          </w:rPr>
          <w:instrText xml:space="preserve"> PAGEREF _Toc100325693 \h </w:instrText>
        </w:r>
        <w:r>
          <w:rPr>
            <w:noProof/>
            <w:webHidden/>
          </w:rPr>
        </w:r>
        <w:r>
          <w:rPr>
            <w:noProof/>
            <w:webHidden/>
          </w:rPr>
          <w:fldChar w:fldCharType="separate"/>
        </w:r>
        <w:r w:rsidR="0045415E">
          <w:rPr>
            <w:noProof/>
            <w:webHidden/>
          </w:rPr>
          <w:t>47</w:t>
        </w:r>
        <w:r>
          <w:rPr>
            <w:noProof/>
            <w:webHidden/>
          </w:rPr>
          <w:fldChar w:fldCharType="end"/>
        </w:r>
      </w:hyperlink>
    </w:p>
    <w:p w14:paraId="5BBA670A" w14:textId="1DA3F0E3" w:rsidR="0006190B" w:rsidRDefault="0006190B">
      <w:pPr>
        <w:pStyle w:val="TableofFigures"/>
        <w:tabs>
          <w:tab w:val="right" w:leader="dot" w:pos="9016"/>
        </w:tabs>
        <w:rPr>
          <w:rFonts w:eastAsiaTheme="minorEastAsia"/>
          <w:noProof/>
          <w:lang w:val="en-GB" w:eastAsia="en-GB"/>
        </w:rPr>
      </w:pPr>
      <w:hyperlink w:anchor="_Toc100325694" w:history="1">
        <w:r w:rsidRPr="00C02B95">
          <w:rPr>
            <w:rStyle w:val="Hyperlink"/>
            <w:noProof/>
          </w:rPr>
          <w:t>Figure 44 prediction on image</w:t>
        </w:r>
        <w:r>
          <w:rPr>
            <w:noProof/>
            <w:webHidden/>
          </w:rPr>
          <w:tab/>
        </w:r>
        <w:r>
          <w:rPr>
            <w:noProof/>
            <w:webHidden/>
          </w:rPr>
          <w:fldChar w:fldCharType="begin"/>
        </w:r>
        <w:r>
          <w:rPr>
            <w:noProof/>
            <w:webHidden/>
          </w:rPr>
          <w:instrText xml:space="preserve"> PAGEREF _Toc100325694 \h </w:instrText>
        </w:r>
        <w:r>
          <w:rPr>
            <w:noProof/>
            <w:webHidden/>
          </w:rPr>
        </w:r>
        <w:r>
          <w:rPr>
            <w:noProof/>
            <w:webHidden/>
          </w:rPr>
          <w:fldChar w:fldCharType="separate"/>
        </w:r>
        <w:r w:rsidR="0045415E">
          <w:rPr>
            <w:noProof/>
            <w:webHidden/>
          </w:rPr>
          <w:t>48</w:t>
        </w:r>
        <w:r>
          <w:rPr>
            <w:noProof/>
            <w:webHidden/>
          </w:rPr>
          <w:fldChar w:fldCharType="end"/>
        </w:r>
      </w:hyperlink>
    </w:p>
    <w:p w14:paraId="190FDC27" w14:textId="4AAD7E07" w:rsidR="0006190B" w:rsidRDefault="0006190B">
      <w:pPr>
        <w:pStyle w:val="TableofFigures"/>
        <w:tabs>
          <w:tab w:val="right" w:leader="dot" w:pos="9016"/>
        </w:tabs>
        <w:rPr>
          <w:rFonts w:eastAsiaTheme="minorEastAsia"/>
          <w:noProof/>
          <w:lang w:val="en-GB" w:eastAsia="en-GB"/>
        </w:rPr>
      </w:pPr>
      <w:hyperlink w:anchor="_Toc100325695" w:history="1">
        <w:r w:rsidRPr="00C02B95">
          <w:rPr>
            <w:rStyle w:val="Hyperlink"/>
            <w:noProof/>
          </w:rPr>
          <w:t>Figure 45 offensive language prediction on image</w:t>
        </w:r>
        <w:r>
          <w:rPr>
            <w:noProof/>
            <w:webHidden/>
          </w:rPr>
          <w:tab/>
        </w:r>
        <w:r>
          <w:rPr>
            <w:noProof/>
            <w:webHidden/>
          </w:rPr>
          <w:fldChar w:fldCharType="begin"/>
        </w:r>
        <w:r>
          <w:rPr>
            <w:noProof/>
            <w:webHidden/>
          </w:rPr>
          <w:instrText xml:space="preserve"> PAGEREF _Toc100325695 \h </w:instrText>
        </w:r>
        <w:r>
          <w:rPr>
            <w:noProof/>
            <w:webHidden/>
          </w:rPr>
        </w:r>
        <w:r>
          <w:rPr>
            <w:noProof/>
            <w:webHidden/>
          </w:rPr>
          <w:fldChar w:fldCharType="separate"/>
        </w:r>
        <w:r w:rsidR="0045415E">
          <w:rPr>
            <w:noProof/>
            <w:webHidden/>
          </w:rPr>
          <w:t>48</w:t>
        </w:r>
        <w:r>
          <w:rPr>
            <w:noProof/>
            <w:webHidden/>
          </w:rPr>
          <w:fldChar w:fldCharType="end"/>
        </w:r>
      </w:hyperlink>
    </w:p>
    <w:p w14:paraId="107D7EC4" w14:textId="3CD15783" w:rsidR="0006190B" w:rsidRDefault="0006190B">
      <w:pPr>
        <w:pStyle w:val="TableofFigures"/>
        <w:tabs>
          <w:tab w:val="right" w:leader="dot" w:pos="9016"/>
        </w:tabs>
        <w:rPr>
          <w:rFonts w:eastAsiaTheme="minorEastAsia"/>
          <w:noProof/>
          <w:lang w:val="en-GB" w:eastAsia="en-GB"/>
        </w:rPr>
      </w:pPr>
      <w:hyperlink w:anchor="_Toc100325696" w:history="1">
        <w:r w:rsidRPr="00C02B95">
          <w:rPr>
            <w:rStyle w:val="Hyperlink"/>
            <w:noProof/>
          </w:rPr>
          <w:t>Figure 46 Prediction on tweet screenshot</w:t>
        </w:r>
        <w:r>
          <w:rPr>
            <w:noProof/>
            <w:webHidden/>
          </w:rPr>
          <w:tab/>
        </w:r>
        <w:r>
          <w:rPr>
            <w:noProof/>
            <w:webHidden/>
          </w:rPr>
          <w:fldChar w:fldCharType="begin"/>
        </w:r>
        <w:r>
          <w:rPr>
            <w:noProof/>
            <w:webHidden/>
          </w:rPr>
          <w:instrText xml:space="preserve"> PAGEREF _Toc100325696 \h </w:instrText>
        </w:r>
        <w:r>
          <w:rPr>
            <w:noProof/>
            <w:webHidden/>
          </w:rPr>
        </w:r>
        <w:r>
          <w:rPr>
            <w:noProof/>
            <w:webHidden/>
          </w:rPr>
          <w:fldChar w:fldCharType="separate"/>
        </w:r>
        <w:r w:rsidR="0045415E">
          <w:rPr>
            <w:noProof/>
            <w:webHidden/>
          </w:rPr>
          <w:t>49</w:t>
        </w:r>
        <w:r>
          <w:rPr>
            <w:noProof/>
            <w:webHidden/>
          </w:rPr>
          <w:fldChar w:fldCharType="end"/>
        </w:r>
      </w:hyperlink>
    </w:p>
    <w:p w14:paraId="3974DA54" w14:textId="7C9C6476" w:rsidR="0006190B" w:rsidRDefault="0006190B">
      <w:pPr>
        <w:pStyle w:val="TableofFigures"/>
        <w:tabs>
          <w:tab w:val="right" w:leader="dot" w:pos="9016"/>
        </w:tabs>
        <w:rPr>
          <w:rFonts w:eastAsiaTheme="minorEastAsia"/>
          <w:noProof/>
          <w:lang w:val="en-GB" w:eastAsia="en-GB"/>
        </w:rPr>
      </w:pPr>
      <w:hyperlink w:anchor="_Toc100325697" w:history="1">
        <w:r w:rsidRPr="00C02B95">
          <w:rPr>
            <w:rStyle w:val="Hyperlink"/>
            <w:noProof/>
          </w:rPr>
          <w:t>Figure 47 image prediction code</w:t>
        </w:r>
        <w:r>
          <w:rPr>
            <w:noProof/>
            <w:webHidden/>
          </w:rPr>
          <w:tab/>
        </w:r>
        <w:r>
          <w:rPr>
            <w:noProof/>
            <w:webHidden/>
          </w:rPr>
          <w:fldChar w:fldCharType="begin"/>
        </w:r>
        <w:r>
          <w:rPr>
            <w:noProof/>
            <w:webHidden/>
          </w:rPr>
          <w:instrText xml:space="preserve"> PAGEREF _Toc100325697 \h </w:instrText>
        </w:r>
        <w:r>
          <w:rPr>
            <w:noProof/>
            <w:webHidden/>
          </w:rPr>
        </w:r>
        <w:r>
          <w:rPr>
            <w:noProof/>
            <w:webHidden/>
          </w:rPr>
          <w:fldChar w:fldCharType="separate"/>
        </w:r>
        <w:r w:rsidR="0045415E">
          <w:rPr>
            <w:noProof/>
            <w:webHidden/>
          </w:rPr>
          <w:t>49</w:t>
        </w:r>
        <w:r>
          <w:rPr>
            <w:noProof/>
            <w:webHidden/>
          </w:rPr>
          <w:fldChar w:fldCharType="end"/>
        </w:r>
      </w:hyperlink>
    </w:p>
    <w:p w14:paraId="52E89A09" w14:textId="699474E4" w:rsidR="0006190B" w:rsidRDefault="0006190B">
      <w:pPr>
        <w:pStyle w:val="TableofFigures"/>
        <w:tabs>
          <w:tab w:val="right" w:leader="dot" w:pos="9016"/>
        </w:tabs>
        <w:rPr>
          <w:rFonts w:eastAsiaTheme="minorEastAsia"/>
          <w:noProof/>
          <w:lang w:val="en-GB" w:eastAsia="en-GB"/>
        </w:rPr>
      </w:pPr>
      <w:hyperlink w:anchor="_Toc100325698" w:history="1">
        <w:r w:rsidRPr="00C02B95">
          <w:rPr>
            <w:rStyle w:val="Hyperlink"/>
            <w:noProof/>
          </w:rPr>
          <w:t>Figure 48 Report false flag code</w:t>
        </w:r>
        <w:r>
          <w:rPr>
            <w:noProof/>
            <w:webHidden/>
          </w:rPr>
          <w:tab/>
        </w:r>
        <w:r>
          <w:rPr>
            <w:noProof/>
            <w:webHidden/>
          </w:rPr>
          <w:fldChar w:fldCharType="begin"/>
        </w:r>
        <w:r>
          <w:rPr>
            <w:noProof/>
            <w:webHidden/>
          </w:rPr>
          <w:instrText xml:space="preserve"> PAGEREF _Toc100325698 \h </w:instrText>
        </w:r>
        <w:r>
          <w:rPr>
            <w:noProof/>
            <w:webHidden/>
          </w:rPr>
        </w:r>
        <w:r>
          <w:rPr>
            <w:noProof/>
            <w:webHidden/>
          </w:rPr>
          <w:fldChar w:fldCharType="separate"/>
        </w:r>
        <w:r w:rsidR="0045415E">
          <w:rPr>
            <w:noProof/>
            <w:webHidden/>
          </w:rPr>
          <w:t>50</w:t>
        </w:r>
        <w:r>
          <w:rPr>
            <w:noProof/>
            <w:webHidden/>
          </w:rPr>
          <w:fldChar w:fldCharType="end"/>
        </w:r>
      </w:hyperlink>
    </w:p>
    <w:p w14:paraId="406A3D16" w14:textId="038CBCB3" w:rsidR="0006190B" w:rsidRDefault="0006190B">
      <w:pPr>
        <w:pStyle w:val="TableofFigures"/>
        <w:tabs>
          <w:tab w:val="right" w:leader="dot" w:pos="9016"/>
        </w:tabs>
        <w:rPr>
          <w:rFonts w:eastAsiaTheme="minorEastAsia"/>
          <w:noProof/>
          <w:lang w:val="en-GB" w:eastAsia="en-GB"/>
        </w:rPr>
      </w:pPr>
      <w:hyperlink w:anchor="_Toc100325699" w:history="1">
        <w:r w:rsidRPr="00C02B95">
          <w:rPr>
            <w:rStyle w:val="Hyperlink"/>
            <w:noProof/>
          </w:rPr>
          <w:t>Figure 49 Adding false flags to training data</w:t>
        </w:r>
        <w:r>
          <w:rPr>
            <w:noProof/>
            <w:webHidden/>
          </w:rPr>
          <w:tab/>
        </w:r>
        <w:r>
          <w:rPr>
            <w:noProof/>
            <w:webHidden/>
          </w:rPr>
          <w:fldChar w:fldCharType="begin"/>
        </w:r>
        <w:r>
          <w:rPr>
            <w:noProof/>
            <w:webHidden/>
          </w:rPr>
          <w:instrText xml:space="preserve"> PAGEREF _Toc100325699 \h </w:instrText>
        </w:r>
        <w:r>
          <w:rPr>
            <w:noProof/>
            <w:webHidden/>
          </w:rPr>
        </w:r>
        <w:r>
          <w:rPr>
            <w:noProof/>
            <w:webHidden/>
          </w:rPr>
          <w:fldChar w:fldCharType="separate"/>
        </w:r>
        <w:r w:rsidR="0045415E">
          <w:rPr>
            <w:noProof/>
            <w:webHidden/>
          </w:rPr>
          <w:t>50</w:t>
        </w:r>
        <w:r>
          <w:rPr>
            <w:noProof/>
            <w:webHidden/>
          </w:rPr>
          <w:fldChar w:fldCharType="end"/>
        </w:r>
      </w:hyperlink>
    </w:p>
    <w:p w14:paraId="46B64B76" w14:textId="49A2FC6F" w:rsidR="0006190B" w:rsidRDefault="0006190B">
      <w:pPr>
        <w:pStyle w:val="TableofFigures"/>
        <w:tabs>
          <w:tab w:val="right" w:leader="dot" w:pos="9016"/>
        </w:tabs>
        <w:rPr>
          <w:rFonts w:eastAsiaTheme="minorEastAsia"/>
          <w:noProof/>
          <w:lang w:val="en-GB" w:eastAsia="en-GB"/>
        </w:rPr>
      </w:pPr>
      <w:hyperlink w:anchor="_Toc100325700" w:history="1">
        <w:r w:rsidRPr="00C02B95">
          <w:rPr>
            <w:rStyle w:val="Hyperlink"/>
            <w:noProof/>
          </w:rPr>
          <w:t>Figure 50 Neither getting added to the data frame for training</w:t>
        </w:r>
        <w:r>
          <w:rPr>
            <w:noProof/>
            <w:webHidden/>
          </w:rPr>
          <w:tab/>
        </w:r>
        <w:r>
          <w:rPr>
            <w:noProof/>
            <w:webHidden/>
          </w:rPr>
          <w:fldChar w:fldCharType="begin"/>
        </w:r>
        <w:r>
          <w:rPr>
            <w:noProof/>
            <w:webHidden/>
          </w:rPr>
          <w:instrText xml:space="preserve"> PAGEREF _Toc100325700 \h </w:instrText>
        </w:r>
        <w:r>
          <w:rPr>
            <w:noProof/>
            <w:webHidden/>
          </w:rPr>
        </w:r>
        <w:r>
          <w:rPr>
            <w:noProof/>
            <w:webHidden/>
          </w:rPr>
          <w:fldChar w:fldCharType="separate"/>
        </w:r>
        <w:r w:rsidR="0045415E">
          <w:rPr>
            <w:noProof/>
            <w:webHidden/>
          </w:rPr>
          <w:t>51</w:t>
        </w:r>
        <w:r>
          <w:rPr>
            <w:noProof/>
            <w:webHidden/>
          </w:rPr>
          <w:fldChar w:fldCharType="end"/>
        </w:r>
      </w:hyperlink>
    </w:p>
    <w:p w14:paraId="5A79B8DE" w14:textId="7D774D76" w:rsidR="0006190B" w:rsidRDefault="0006190B">
      <w:pPr>
        <w:pStyle w:val="TableofFigures"/>
        <w:tabs>
          <w:tab w:val="right" w:leader="dot" w:pos="9016"/>
        </w:tabs>
        <w:rPr>
          <w:rFonts w:eastAsiaTheme="minorEastAsia"/>
          <w:noProof/>
          <w:lang w:val="en-GB" w:eastAsia="en-GB"/>
        </w:rPr>
      </w:pPr>
      <w:hyperlink w:anchor="_Toc100325701" w:history="1">
        <w:r w:rsidRPr="00C02B95">
          <w:rPr>
            <w:rStyle w:val="Hyperlink"/>
            <w:noProof/>
          </w:rPr>
          <w:t>Figure 51 offensive content in Croatian</w:t>
        </w:r>
        <w:r>
          <w:rPr>
            <w:noProof/>
            <w:webHidden/>
          </w:rPr>
          <w:tab/>
        </w:r>
        <w:r>
          <w:rPr>
            <w:noProof/>
            <w:webHidden/>
          </w:rPr>
          <w:fldChar w:fldCharType="begin"/>
        </w:r>
        <w:r>
          <w:rPr>
            <w:noProof/>
            <w:webHidden/>
          </w:rPr>
          <w:instrText xml:space="preserve"> PAGEREF _Toc100325701 \h </w:instrText>
        </w:r>
        <w:r>
          <w:rPr>
            <w:noProof/>
            <w:webHidden/>
          </w:rPr>
        </w:r>
        <w:r>
          <w:rPr>
            <w:noProof/>
            <w:webHidden/>
          </w:rPr>
          <w:fldChar w:fldCharType="separate"/>
        </w:r>
        <w:r w:rsidR="0045415E">
          <w:rPr>
            <w:noProof/>
            <w:webHidden/>
          </w:rPr>
          <w:t>52</w:t>
        </w:r>
        <w:r>
          <w:rPr>
            <w:noProof/>
            <w:webHidden/>
          </w:rPr>
          <w:fldChar w:fldCharType="end"/>
        </w:r>
      </w:hyperlink>
    </w:p>
    <w:p w14:paraId="0AB61609" w14:textId="0D26871E" w:rsidR="0006190B" w:rsidRDefault="0006190B">
      <w:pPr>
        <w:pStyle w:val="TableofFigures"/>
        <w:tabs>
          <w:tab w:val="right" w:leader="dot" w:pos="9016"/>
        </w:tabs>
        <w:rPr>
          <w:rFonts w:eastAsiaTheme="minorEastAsia"/>
          <w:noProof/>
          <w:lang w:val="en-GB" w:eastAsia="en-GB"/>
        </w:rPr>
      </w:pPr>
      <w:hyperlink w:anchor="_Toc100325702" w:history="1">
        <w:r w:rsidRPr="00C02B95">
          <w:rPr>
            <w:rStyle w:val="Hyperlink"/>
            <w:noProof/>
          </w:rPr>
          <w:t>Figure 52 Black Box Testing</w:t>
        </w:r>
        <w:r w:rsidRPr="00C02B95">
          <w:rPr>
            <w:rStyle w:val="Hyperlink"/>
            <w:rFonts w:ascii="Calibri" w:hAnsi="Calibri" w:cs="Calibri"/>
            <w:noProof/>
          </w:rPr>
          <w:t>(34)</w:t>
        </w:r>
        <w:r>
          <w:rPr>
            <w:noProof/>
            <w:webHidden/>
          </w:rPr>
          <w:tab/>
        </w:r>
        <w:r>
          <w:rPr>
            <w:noProof/>
            <w:webHidden/>
          </w:rPr>
          <w:fldChar w:fldCharType="begin"/>
        </w:r>
        <w:r>
          <w:rPr>
            <w:noProof/>
            <w:webHidden/>
          </w:rPr>
          <w:instrText xml:space="preserve"> PAGEREF _Toc100325702 \h </w:instrText>
        </w:r>
        <w:r>
          <w:rPr>
            <w:noProof/>
            <w:webHidden/>
          </w:rPr>
        </w:r>
        <w:r>
          <w:rPr>
            <w:noProof/>
            <w:webHidden/>
          </w:rPr>
          <w:fldChar w:fldCharType="separate"/>
        </w:r>
        <w:r w:rsidR="0045415E">
          <w:rPr>
            <w:noProof/>
            <w:webHidden/>
          </w:rPr>
          <w:t>54</w:t>
        </w:r>
        <w:r>
          <w:rPr>
            <w:noProof/>
            <w:webHidden/>
          </w:rPr>
          <w:fldChar w:fldCharType="end"/>
        </w:r>
      </w:hyperlink>
    </w:p>
    <w:p w14:paraId="067814A4" w14:textId="7AF685F3" w:rsidR="0006190B" w:rsidRDefault="0006190B">
      <w:pPr>
        <w:pStyle w:val="TableofFigures"/>
        <w:tabs>
          <w:tab w:val="right" w:leader="dot" w:pos="9016"/>
        </w:tabs>
        <w:rPr>
          <w:rFonts w:eastAsiaTheme="minorEastAsia"/>
          <w:noProof/>
          <w:lang w:val="en-GB" w:eastAsia="en-GB"/>
        </w:rPr>
      </w:pPr>
      <w:hyperlink w:anchor="_Toc100325703" w:history="1">
        <w:r w:rsidRPr="00C02B95">
          <w:rPr>
            <w:rStyle w:val="Hyperlink"/>
            <w:noProof/>
          </w:rPr>
          <w:t xml:space="preserve">Figure 53 Overfitting vs Underfitting </w:t>
        </w:r>
        <w:r w:rsidRPr="00C02B95">
          <w:rPr>
            <w:rStyle w:val="Hyperlink"/>
            <w:rFonts w:ascii="Calibri" w:hAnsi="Calibri" w:cs="Calibri"/>
            <w:noProof/>
          </w:rPr>
          <w:t>(36)</w:t>
        </w:r>
        <w:r>
          <w:rPr>
            <w:noProof/>
            <w:webHidden/>
          </w:rPr>
          <w:tab/>
        </w:r>
        <w:r>
          <w:rPr>
            <w:noProof/>
            <w:webHidden/>
          </w:rPr>
          <w:fldChar w:fldCharType="begin"/>
        </w:r>
        <w:r>
          <w:rPr>
            <w:noProof/>
            <w:webHidden/>
          </w:rPr>
          <w:instrText xml:space="preserve"> PAGEREF _Toc100325703 \h </w:instrText>
        </w:r>
        <w:r>
          <w:rPr>
            <w:noProof/>
            <w:webHidden/>
          </w:rPr>
        </w:r>
        <w:r>
          <w:rPr>
            <w:noProof/>
            <w:webHidden/>
          </w:rPr>
          <w:fldChar w:fldCharType="separate"/>
        </w:r>
        <w:r w:rsidR="0045415E">
          <w:rPr>
            <w:noProof/>
            <w:webHidden/>
          </w:rPr>
          <w:t>56</w:t>
        </w:r>
        <w:r>
          <w:rPr>
            <w:noProof/>
            <w:webHidden/>
          </w:rPr>
          <w:fldChar w:fldCharType="end"/>
        </w:r>
      </w:hyperlink>
    </w:p>
    <w:p w14:paraId="47BC81FD" w14:textId="1863114C" w:rsidR="0006190B" w:rsidRDefault="0006190B">
      <w:pPr>
        <w:pStyle w:val="TableofFigures"/>
        <w:tabs>
          <w:tab w:val="right" w:leader="dot" w:pos="9016"/>
        </w:tabs>
        <w:rPr>
          <w:rFonts w:eastAsiaTheme="minorEastAsia"/>
          <w:noProof/>
          <w:lang w:val="en-GB" w:eastAsia="en-GB"/>
        </w:rPr>
      </w:pPr>
      <w:hyperlink w:anchor="_Toc100325704" w:history="1">
        <w:r w:rsidRPr="00C02B95">
          <w:rPr>
            <w:rStyle w:val="Hyperlink"/>
            <w:noProof/>
          </w:rPr>
          <w:t>Figure 54 Results of final model</w:t>
        </w:r>
        <w:r>
          <w:rPr>
            <w:noProof/>
            <w:webHidden/>
          </w:rPr>
          <w:tab/>
        </w:r>
        <w:r>
          <w:rPr>
            <w:noProof/>
            <w:webHidden/>
          </w:rPr>
          <w:fldChar w:fldCharType="begin"/>
        </w:r>
        <w:r>
          <w:rPr>
            <w:noProof/>
            <w:webHidden/>
          </w:rPr>
          <w:instrText xml:space="preserve"> PAGEREF _Toc100325704 \h </w:instrText>
        </w:r>
        <w:r>
          <w:rPr>
            <w:noProof/>
            <w:webHidden/>
          </w:rPr>
        </w:r>
        <w:r>
          <w:rPr>
            <w:noProof/>
            <w:webHidden/>
          </w:rPr>
          <w:fldChar w:fldCharType="separate"/>
        </w:r>
        <w:r w:rsidR="0045415E">
          <w:rPr>
            <w:noProof/>
            <w:webHidden/>
          </w:rPr>
          <w:t>57</w:t>
        </w:r>
        <w:r>
          <w:rPr>
            <w:noProof/>
            <w:webHidden/>
          </w:rPr>
          <w:fldChar w:fldCharType="end"/>
        </w:r>
      </w:hyperlink>
    </w:p>
    <w:p w14:paraId="25D39968" w14:textId="020249F7" w:rsidR="0006190B" w:rsidRDefault="0006190B">
      <w:pPr>
        <w:pStyle w:val="TableofFigures"/>
        <w:tabs>
          <w:tab w:val="right" w:leader="dot" w:pos="9016"/>
        </w:tabs>
        <w:rPr>
          <w:rFonts w:eastAsiaTheme="minorEastAsia"/>
          <w:noProof/>
          <w:lang w:val="en-GB" w:eastAsia="en-GB"/>
        </w:rPr>
      </w:pPr>
      <w:hyperlink w:anchor="_Toc100325705" w:history="1">
        <w:r w:rsidRPr="00C02B95">
          <w:rPr>
            <w:rStyle w:val="Hyperlink"/>
            <w:noProof/>
          </w:rPr>
          <w:t>Figure 55 Rating of bot out of 10</w:t>
        </w:r>
        <w:r>
          <w:rPr>
            <w:noProof/>
            <w:webHidden/>
          </w:rPr>
          <w:tab/>
        </w:r>
        <w:r>
          <w:rPr>
            <w:noProof/>
            <w:webHidden/>
          </w:rPr>
          <w:fldChar w:fldCharType="begin"/>
        </w:r>
        <w:r>
          <w:rPr>
            <w:noProof/>
            <w:webHidden/>
          </w:rPr>
          <w:instrText xml:space="preserve"> PAGEREF _Toc100325705 \h </w:instrText>
        </w:r>
        <w:r>
          <w:rPr>
            <w:noProof/>
            <w:webHidden/>
          </w:rPr>
        </w:r>
        <w:r>
          <w:rPr>
            <w:noProof/>
            <w:webHidden/>
          </w:rPr>
          <w:fldChar w:fldCharType="separate"/>
        </w:r>
        <w:r w:rsidR="0045415E">
          <w:rPr>
            <w:noProof/>
            <w:webHidden/>
          </w:rPr>
          <w:t>58</w:t>
        </w:r>
        <w:r>
          <w:rPr>
            <w:noProof/>
            <w:webHidden/>
          </w:rPr>
          <w:fldChar w:fldCharType="end"/>
        </w:r>
      </w:hyperlink>
    </w:p>
    <w:p w14:paraId="41B10419" w14:textId="180CEE49" w:rsidR="0006190B" w:rsidRDefault="0006190B">
      <w:pPr>
        <w:pStyle w:val="TableofFigures"/>
        <w:tabs>
          <w:tab w:val="right" w:leader="dot" w:pos="9016"/>
        </w:tabs>
        <w:rPr>
          <w:rFonts w:eastAsiaTheme="minorEastAsia"/>
          <w:noProof/>
          <w:lang w:val="en-GB" w:eastAsia="en-GB"/>
        </w:rPr>
      </w:pPr>
      <w:hyperlink w:anchor="_Toc100325706" w:history="1">
        <w:r w:rsidRPr="00C02B95">
          <w:rPr>
            <w:rStyle w:val="Hyperlink"/>
            <w:noProof/>
          </w:rPr>
          <w:t>Figure 56 Feedback on hate speech detection</w:t>
        </w:r>
        <w:r>
          <w:rPr>
            <w:noProof/>
            <w:webHidden/>
          </w:rPr>
          <w:tab/>
        </w:r>
        <w:r>
          <w:rPr>
            <w:noProof/>
            <w:webHidden/>
          </w:rPr>
          <w:fldChar w:fldCharType="begin"/>
        </w:r>
        <w:r>
          <w:rPr>
            <w:noProof/>
            <w:webHidden/>
          </w:rPr>
          <w:instrText xml:space="preserve"> PAGEREF _Toc100325706 \h </w:instrText>
        </w:r>
        <w:r>
          <w:rPr>
            <w:noProof/>
            <w:webHidden/>
          </w:rPr>
        </w:r>
        <w:r>
          <w:rPr>
            <w:noProof/>
            <w:webHidden/>
          </w:rPr>
          <w:fldChar w:fldCharType="separate"/>
        </w:r>
        <w:r w:rsidR="0045415E">
          <w:rPr>
            <w:noProof/>
            <w:webHidden/>
          </w:rPr>
          <w:t>58</w:t>
        </w:r>
        <w:r>
          <w:rPr>
            <w:noProof/>
            <w:webHidden/>
          </w:rPr>
          <w:fldChar w:fldCharType="end"/>
        </w:r>
      </w:hyperlink>
    </w:p>
    <w:p w14:paraId="3EF6FA57" w14:textId="7522D9F1" w:rsidR="0006190B" w:rsidRDefault="0006190B">
      <w:pPr>
        <w:pStyle w:val="TableofFigures"/>
        <w:tabs>
          <w:tab w:val="right" w:leader="dot" w:pos="9016"/>
        </w:tabs>
        <w:rPr>
          <w:rFonts w:eastAsiaTheme="minorEastAsia"/>
          <w:noProof/>
          <w:lang w:val="en-GB" w:eastAsia="en-GB"/>
        </w:rPr>
      </w:pPr>
      <w:hyperlink w:anchor="_Toc100325707" w:history="1">
        <w:r w:rsidRPr="00C02B95">
          <w:rPr>
            <w:rStyle w:val="Hyperlink"/>
            <w:noProof/>
          </w:rPr>
          <w:t>Figure 57 feedback on offensive language detection</w:t>
        </w:r>
        <w:r>
          <w:rPr>
            <w:noProof/>
            <w:webHidden/>
          </w:rPr>
          <w:tab/>
        </w:r>
        <w:r>
          <w:rPr>
            <w:noProof/>
            <w:webHidden/>
          </w:rPr>
          <w:fldChar w:fldCharType="begin"/>
        </w:r>
        <w:r>
          <w:rPr>
            <w:noProof/>
            <w:webHidden/>
          </w:rPr>
          <w:instrText xml:space="preserve"> PAGEREF _Toc100325707 \h </w:instrText>
        </w:r>
        <w:r>
          <w:rPr>
            <w:noProof/>
            <w:webHidden/>
          </w:rPr>
        </w:r>
        <w:r>
          <w:rPr>
            <w:noProof/>
            <w:webHidden/>
          </w:rPr>
          <w:fldChar w:fldCharType="separate"/>
        </w:r>
        <w:r w:rsidR="0045415E">
          <w:rPr>
            <w:noProof/>
            <w:webHidden/>
          </w:rPr>
          <w:t>58</w:t>
        </w:r>
        <w:r>
          <w:rPr>
            <w:noProof/>
            <w:webHidden/>
          </w:rPr>
          <w:fldChar w:fldCharType="end"/>
        </w:r>
      </w:hyperlink>
    </w:p>
    <w:p w14:paraId="23EEAB7B" w14:textId="61001AED" w:rsidR="0006190B" w:rsidRDefault="0006190B">
      <w:pPr>
        <w:pStyle w:val="TableofFigures"/>
        <w:tabs>
          <w:tab w:val="right" w:leader="dot" w:pos="9016"/>
        </w:tabs>
        <w:rPr>
          <w:rFonts w:eastAsiaTheme="minorEastAsia"/>
          <w:noProof/>
          <w:lang w:val="en-GB" w:eastAsia="en-GB"/>
        </w:rPr>
      </w:pPr>
      <w:hyperlink w:anchor="_Toc100325708" w:history="1">
        <w:r w:rsidRPr="00C02B95">
          <w:rPr>
            <w:rStyle w:val="Hyperlink"/>
            <w:noProof/>
          </w:rPr>
          <w:t>Figure 58 Feedback on text extraction</w:t>
        </w:r>
        <w:r>
          <w:rPr>
            <w:noProof/>
            <w:webHidden/>
          </w:rPr>
          <w:tab/>
        </w:r>
        <w:r>
          <w:rPr>
            <w:noProof/>
            <w:webHidden/>
          </w:rPr>
          <w:fldChar w:fldCharType="begin"/>
        </w:r>
        <w:r>
          <w:rPr>
            <w:noProof/>
            <w:webHidden/>
          </w:rPr>
          <w:instrText xml:space="preserve"> PAGEREF _Toc100325708 \h </w:instrText>
        </w:r>
        <w:r>
          <w:rPr>
            <w:noProof/>
            <w:webHidden/>
          </w:rPr>
        </w:r>
        <w:r>
          <w:rPr>
            <w:noProof/>
            <w:webHidden/>
          </w:rPr>
          <w:fldChar w:fldCharType="separate"/>
        </w:r>
        <w:r w:rsidR="0045415E">
          <w:rPr>
            <w:noProof/>
            <w:webHidden/>
          </w:rPr>
          <w:t>59</w:t>
        </w:r>
        <w:r>
          <w:rPr>
            <w:noProof/>
            <w:webHidden/>
          </w:rPr>
          <w:fldChar w:fldCharType="end"/>
        </w:r>
      </w:hyperlink>
    </w:p>
    <w:p w14:paraId="1635594A" w14:textId="4E4C7F89" w:rsidR="0006190B" w:rsidRDefault="0006190B">
      <w:pPr>
        <w:pStyle w:val="TableofFigures"/>
        <w:tabs>
          <w:tab w:val="right" w:leader="dot" w:pos="9016"/>
        </w:tabs>
        <w:rPr>
          <w:rFonts w:eastAsiaTheme="minorEastAsia"/>
          <w:noProof/>
          <w:lang w:val="en-GB" w:eastAsia="en-GB"/>
        </w:rPr>
      </w:pPr>
      <w:hyperlink w:anchor="_Toc100325709" w:history="1">
        <w:r w:rsidRPr="00C02B95">
          <w:rPr>
            <w:rStyle w:val="Hyperlink"/>
            <w:noProof/>
          </w:rPr>
          <w:t>Figure 59 What users liked about the bot</w:t>
        </w:r>
        <w:r>
          <w:rPr>
            <w:noProof/>
            <w:webHidden/>
          </w:rPr>
          <w:tab/>
        </w:r>
        <w:r>
          <w:rPr>
            <w:noProof/>
            <w:webHidden/>
          </w:rPr>
          <w:fldChar w:fldCharType="begin"/>
        </w:r>
        <w:r>
          <w:rPr>
            <w:noProof/>
            <w:webHidden/>
          </w:rPr>
          <w:instrText xml:space="preserve"> PAGEREF _Toc100325709 \h </w:instrText>
        </w:r>
        <w:r>
          <w:rPr>
            <w:noProof/>
            <w:webHidden/>
          </w:rPr>
        </w:r>
        <w:r>
          <w:rPr>
            <w:noProof/>
            <w:webHidden/>
          </w:rPr>
          <w:fldChar w:fldCharType="separate"/>
        </w:r>
        <w:r w:rsidR="0045415E">
          <w:rPr>
            <w:noProof/>
            <w:webHidden/>
          </w:rPr>
          <w:t>59</w:t>
        </w:r>
        <w:r>
          <w:rPr>
            <w:noProof/>
            <w:webHidden/>
          </w:rPr>
          <w:fldChar w:fldCharType="end"/>
        </w:r>
      </w:hyperlink>
    </w:p>
    <w:p w14:paraId="17AF29ED" w14:textId="222667B2" w:rsidR="0006190B" w:rsidRDefault="0006190B">
      <w:pPr>
        <w:pStyle w:val="TableofFigures"/>
        <w:tabs>
          <w:tab w:val="right" w:leader="dot" w:pos="9016"/>
        </w:tabs>
        <w:rPr>
          <w:rFonts w:eastAsiaTheme="minorEastAsia"/>
          <w:noProof/>
          <w:lang w:val="en-GB" w:eastAsia="en-GB"/>
        </w:rPr>
      </w:pPr>
      <w:hyperlink w:anchor="_Toc100325710" w:history="1">
        <w:r w:rsidRPr="00C02B95">
          <w:rPr>
            <w:rStyle w:val="Hyperlink"/>
            <w:noProof/>
          </w:rPr>
          <w:t>Figure 60 Feedback on dislikes</w:t>
        </w:r>
        <w:r>
          <w:rPr>
            <w:noProof/>
            <w:webHidden/>
          </w:rPr>
          <w:tab/>
        </w:r>
        <w:r>
          <w:rPr>
            <w:noProof/>
            <w:webHidden/>
          </w:rPr>
          <w:fldChar w:fldCharType="begin"/>
        </w:r>
        <w:r>
          <w:rPr>
            <w:noProof/>
            <w:webHidden/>
          </w:rPr>
          <w:instrText xml:space="preserve"> PAGEREF _Toc100325710 \h </w:instrText>
        </w:r>
        <w:r>
          <w:rPr>
            <w:noProof/>
            <w:webHidden/>
          </w:rPr>
        </w:r>
        <w:r>
          <w:rPr>
            <w:noProof/>
            <w:webHidden/>
          </w:rPr>
          <w:fldChar w:fldCharType="separate"/>
        </w:r>
        <w:r w:rsidR="0045415E">
          <w:rPr>
            <w:noProof/>
            <w:webHidden/>
          </w:rPr>
          <w:t>60</w:t>
        </w:r>
        <w:r>
          <w:rPr>
            <w:noProof/>
            <w:webHidden/>
          </w:rPr>
          <w:fldChar w:fldCharType="end"/>
        </w:r>
      </w:hyperlink>
    </w:p>
    <w:p w14:paraId="519F58A4" w14:textId="35E82BDC" w:rsidR="000203A2" w:rsidRDefault="00F03328" w:rsidP="000203A2">
      <w:r w:rsidRPr="00B55C6C">
        <w:fldChar w:fldCharType="end"/>
      </w:r>
    </w:p>
    <w:p w14:paraId="42F62A07" w14:textId="78B71D24" w:rsidR="000F5237" w:rsidRDefault="000F5237" w:rsidP="000203A2"/>
    <w:p w14:paraId="23E5DCAD" w14:textId="6A1D835B" w:rsidR="000F5237" w:rsidRDefault="000F5237" w:rsidP="000203A2"/>
    <w:p w14:paraId="09451BC5" w14:textId="04F13463" w:rsidR="000F5237" w:rsidRDefault="000F5237" w:rsidP="000203A2"/>
    <w:p w14:paraId="34736D38" w14:textId="002CB634" w:rsidR="000F5237" w:rsidRDefault="000F5237" w:rsidP="000203A2"/>
    <w:p w14:paraId="4E5698D8" w14:textId="38A6E73A" w:rsidR="000F5237" w:rsidRDefault="000F5237" w:rsidP="000203A2"/>
    <w:p w14:paraId="760169D8" w14:textId="50620060" w:rsidR="000F5237" w:rsidRDefault="000F5237" w:rsidP="000203A2"/>
    <w:p w14:paraId="5AB54867" w14:textId="547C42E1" w:rsidR="000F5237" w:rsidRDefault="000F5237" w:rsidP="000203A2"/>
    <w:p w14:paraId="3E1E9E9C" w14:textId="2A8528FF" w:rsidR="000F5237" w:rsidRDefault="000F5237" w:rsidP="000203A2"/>
    <w:p w14:paraId="51827E40" w14:textId="5711DF03" w:rsidR="000F5237" w:rsidRDefault="000F5237" w:rsidP="000203A2"/>
    <w:p w14:paraId="63A56D26" w14:textId="7E45EA53" w:rsidR="000F5237" w:rsidRDefault="000F5237" w:rsidP="000203A2"/>
    <w:p w14:paraId="5B3B6BE9" w14:textId="675207D4" w:rsidR="000F5237" w:rsidRDefault="000F5237" w:rsidP="000203A2"/>
    <w:p w14:paraId="75AB10FF" w14:textId="707D7DA2" w:rsidR="00362DB4" w:rsidRDefault="00362DB4" w:rsidP="000203A2"/>
    <w:p w14:paraId="1949AAE3" w14:textId="77777777" w:rsidR="00A87D04" w:rsidRDefault="00A87D04" w:rsidP="000203A2"/>
    <w:p w14:paraId="148D9A54" w14:textId="485FE652" w:rsidR="00421E38" w:rsidRDefault="00421E38" w:rsidP="000203A2"/>
    <w:p w14:paraId="2213A963" w14:textId="77777777" w:rsidR="00421E38" w:rsidRPr="00B55C6C" w:rsidRDefault="00421E38" w:rsidP="000203A2"/>
    <w:p w14:paraId="47CBFA93" w14:textId="56B17774" w:rsidR="00DC1139" w:rsidRPr="00B55C6C" w:rsidRDefault="00DC1139" w:rsidP="006701D1">
      <w:pPr>
        <w:pStyle w:val="Heading1"/>
      </w:pPr>
      <w:bookmarkStart w:id="2" w:name="_Toc100325712"/>
      <w:r w:rsidRPr="00B55C6C">
        <w:lastRenderedPageBreak/>
        <w:t>1. Introduction</w:t>
      </w:r>
      <w:bookmarkEnd w:id="2"/>
    </w:p>
    <w:p w14:paraId="21F236E9" w14:textId="2A627246" w:rsidR="00DC1139" w:rsidRPr="00B55C6C" w:rsidRDefault="00DC1139" w:rsidP="00DC1139">
      <w:pPr>
        <w:pStyle w:val="Heading2"/>
        <w:numPr>
          <w:ilvl w:val="1"/>
          <w:numId w:val="1"/>
        </w:numPr>
      </w:pPr>
      <w:bookmarkStart w:id="3" w:name="_Toc100325713"/>
      <w:r w:rsidRPr="00B55C6C">
        <w:t>Project Background</w:t>
      </w:r>
      <w:bookmarkEnd w:id="3"/>
    </w:p>
    <w:p w14:paraId="64315A3D" w14:textId="01514027" w:rsidR="00DC1139" w:rsidRPr="00B55C6C" w:rsidRDefault="00DC1139" w:rsidP="00DC1139">
      <w:r w:rsidRPr="00B55C6C">
        <w:t xml:space="preserve">Multiple </w:t>
      </w:r>
      <w:proofErr w:type="gramStart"/>
      <w:r w:rsidR="000A74FD" w:rsidRPr="00B55C6C">
        <w:t>research</w:t>
      </w:r>
      <w:proofErr w:type="gramEnd"/>
      <w:r w:rsidRPr="00B55C6C">
        <w:t xml:space="preserve"> has shown that social media posts and other online messages can cause an increase in acts of violence. For example in Germany it was shown that hate speech on social media and messaging apps can lead to an upt</w:t>
      </w:r>
      <w:r w:rsidR="009C5A02">
        <w:t>a</w:t>
      </w:r>
      <w:r w:rsidR="00A87D04">
        <w:t>ke</w:t>
      </w:r>
      <w:r w:rsidRPr="00B55C6C">
        <w:t xml:space="preserve"> in hate crimes.</w:t>
      </w:r>
      <w:r w:rsidRPr="00B55C6C">
        <w:fldChar w:fldCharType="begin"/>
      </w:r>
      <w:r w:rsidR="00B42D7E" w:rsidRPr="00B55C6C">
        <w:instrText xml:space="preserve"> ADDIN ZOTERO_ITEM CSL_CITATION {"citationID":"8fFkowZb","properties":{"formattedCitation":"(1)","plainCitation":"(1)","noteIndex":0},"citationItems":[{"id":30,"uris":["http://zotero.org/users/8862477/items/PVXJ86A7"],"itemData":{"id":30,"type":"report","abstract":"This paper investigates the link between social media and hate crime. We show that anti-refugee sentiment on Facebook predicts crimes against refugees in otherwise similar municipalities with higher social media usage. To establish causality, we exploit exogenous variation in the timing of major Facebook and internet outages. Consistent with a role for \"echo chambers\", we find that right-wing social media posts contain narrower and more loaded content than news reports. Our results suggest that social media can act as a propagation mechanism for violent crimes by enabling the spread of extreme viewpoints.","event-place":"Rochester, NY","genre":"SSRN Scholarly Paper","language":"en","note":"DOI: 10.2139/ssrn.3082972","number":"ID 3082972","publisher":"Social Science Research Network","publisher-place":"Rochester, NY","source":"papers.ssrn.com","title":"Fanning the Flames of Hate: Social Media and Hate Crime","title-short":"Fanning the Flames of Hate","URL":"https://papers.ssrn.com/abstract=3082972","author":[{"family":"Müller","given":"Karsten"},{"family":"Schwarz","given":"Carlo"}],"accessed":{"date-parts":[["2022",1,2]]},"issued":{"date-parts":[["2020",6,5]]}}}],"schema":"https://github.com/citation-style-language/schema/raw/master/csl-citation.json"} </w:instrText>
      </w:r>
      <w:r w:rsidRPr="00B55C6C">
        <w:fldChar w:fldCharType="separate"/>
      </w:r>
      <w:r w:rsidRPr="00B55C6C">
        <w:rPr>
          <w:rFonts w:ascii="Calibri" w:cs="Calibri"/>
          <w:lang w:val="en-GB"/>
        </w:rPr>
        <w:t>(1)</w:t>
      </w:r>
      <w:r w:rsidRPr="00B55C6C">
        <w:fldChar w:fldCharType="end"/>
      </w:r>
    </w:p>
    <w:p w14:paraId="545FCEF2" w14:textId="191033A5" w:rsidR="00DC1139" w:rsidRPr="00B55C6C" w:rsidRDefault="00DC1139" w:rsidP="00DC1139">
      <w:r w:rsidRPr="00B55C6C">
        <w:t xml:space="preserve">With the amount of content being posted online being far too greater for any human to preview beforehand. This is also not </w:t>
      </w:r>
      <w:r w:rsidR="006A4083" w:rsidRPr="00B55C6C">
        <w:t>considering</w:t>
      </w:r>
      <w:r w:rsidRPr="00B55C6C">
        <w:t xml:space="preserve"> the bias’s they could have. </w:t>
      </w:r>
      <w:r w:rsidR="009C5A02">
        <w:t xml:space="preserve">This project is </w:t>
      </w:r>
      <w:r w:rsidRPr="00B55C6C">
        <w:t xml:space="preserve">going to attempt to solve this problem by using machine learning to train a model that can differentiate between hate speech, offensive </w:t>
      </w:r>
      <w:r w:rsidR="006A4083" w:rsidRPr="00B55C6C">
        <w:t>language,</w:t>
      </w:r>
      <w:r w:rsidRPr="00B55C6C">
        <w:t xml:space="preserve"> and just normal messages. </w:t>
      </w:r>
    </w:p>
    <w:p w14:paraId="7A92EC42" w14:textId="723555C8" w:rsidR="00DC1139" w:rsidRPr="00B55C6C" w:rsidRDefault="00DC1139" w:rsidP="00DC1139">
      <w:r w:rsidRPr="00B55C6C">
        <w:t>There are also other issues apart from real-world violence with being exposed to hateful messages. Mental Health is also very affected by hateful messages. A study found that exposure to hateful messages leads to greater stress among college students.</w:t>
      </w:r>
      <w:r w:rsidRPr="00B55C6C">
        <w:fldChar w:fldCharType="begin"/>
      </w:r>
      <w:r w:rsidR="00B42D7E" w:rsidRPr="00B55C6C">
        <w:instrText xml:space="preserve"> ADDIN ZOTERO_ITEM CSL_CITATION {"citationID":"YeX7RrDU","properties":{"formattedCitation":"(2)","plainCitation":"(2)","noteIndex":0},"citationItems":[{"id":28,"uris":["http://zotero.org/users/8862477/items/42NXKHC5"],"itemData":{"id":28,"type":"article-journal","abstract":"Background.\nHateful speech bears negative repercussions and is particularly damaging in college communities. The efforts to regulate hateful speech on college campuses pose vexing socio-political problems, and the interventions to mitigate the effects require evaluating the pervasiveness of the phenomenon on campuses as well the impacts on students’ psychological state.\n\nData and Methods.\nGiven the growing use of social media among college students, we target the above issues by studying the online aspect of hateful speech in a dataset of 6 million Reddit comments shared in 174 college communities. To quantify the prevelence of hateful speech in an online college community, we devise College Hate Index (CHX). Next, we examine its distribution across the categories of hateful speech, behavior, class, disability, ethnicity, gender, physical appearance, race, religion, and sexual orientation. We then employ a causal-inference framework to study the psychological effects of hateful speech, particularly in the form of individuals’ online stress expression. Finally, we characterize their psychological endurance to hateful speech by analyzing their language– their discriminatory keyword use, and their personality traits.\n\nResults.\nWe find that hateful speech is prevalent in college subreddits, and 25% of them show greater hateful speech than non-college subreddits. We also find that the exposure to hate leads to greater stress expression. However, everybody exposed is not equally affected; some show lower psychological endurance than others. Low endurance individuals are more vulnerable to emotional outbursts, and are more neurotic than those with higher endurance\n\nDiscussion.\nOur work bears implications for policy-making and intervention efforts to tackle the damaging effects of online hateful speech in colleges. From technological perspective, our work caters to mental health support provisions on college campuses, and to moderation efforts in online college communities. In addition, given the charged aspect of speech dilemma, we highlight the ethical implications of our work. Our work lays the foundation for studying the psychological impacts of hateful speech in online communities in general, and situated communities in particular (the ones that have both an offline and an online analog).","container-title":"Proceedings of the ... ACM Web Science Conference. ACM Web Science Conference","DOI":"10.1145/3292522.3326032","journalAbbreviation":"Proc ACM Web Sci Conf","note":"PMID: 32954384\nPMCID: PMC7500692","page":"255-264","source":"PubMed Central","title":"Prevalence and Psychological Effects of Hateful Speech in Online College Communities","volume":"2019","author":[{"family":"Saha","given":"Koustuv"},{"family":"Chandrasekharan","given":"Eshwar"},{"family":"De Choudhury","given":"Munmun"}],"issued":{"date-parts":[["2019",6]]}}}],"schema":"https://github.com/citation-style-language/schema/raw/master/csl-citation.json"} </w:instrText>
      </w:r>
      <w:r w:rsidRPr="00B55C6C">
        <w:fldChar w:fldCharType="separate"/>
      </w:r>
      <w:r w:rsidRPr="00B55C6C">
        <w:rPr>
          <w:noProof/>
        </w:rPr>
        <w:t>(2)</w:t>
      </w:r>
      <w:r w:rsidRPr="00B55C6C">
        <w:fldChar w:fldCharType="end"/>
      </w:r>
    </w:p>
    <w:p w14:paraId="717E91B7" w14:textId="22CB0F02" w:rsidR="00DC1139" w:rsidRPr="00B55C6C" w:rsidRDefault="00DC1139" w:rsidP="00DC1139">
      <w:r w:rsidRPr="00B55C6C">
        <w:t xml:space="preserve">The goal of my project is to try to detect and deal with </w:t>
      </w:r>
      <w:r w:rsidR="001B2B5B" w:rsidRPr="00B55C6C">
        <w:t>these kinds of messages</w:t>
      </w:r>
      <w:r w:rsidRPr="00B55C6C">
        <w:t>.</w:t>
      </w:r>
    </w:p>
    <w:p w14:paraId="1FA90F7F" w14:textId="32461861" w:rsidR="00DC1139" w:rsidRPr="00B55C6C" w:rsidRDefault="00DC1139" w:rsidP="00DC1139">
      <w:r w:rsidRPr="00B55C6C">
        <w:t xml:space="preserve">Hate speech and offensive language can be very subjective. And there is no one label that can be put upon hate speech or offensive language. </w:t>
      </w:r>
      <w:r w:rsidR="006A4083" w:rsidRPr="00B55C6C">
        <w:t>So,</w:t>
      </w:r>
      <w:r w:rsidRPr="00B55C6C">
        <w:t xml:space="preserve"> what one person could find offensive, another could not. In this project I will be attempting to deal with the most extreme of </w:t>
      </w:r>
      <w:r w:rsidR="000A74FD" w:rsidRPr="00B55C6C">
        <w:t>both</w:t>
      </w:r>
      <w:r w:rsidRPr="00B55C6C">
        <w:t>.</w:t>
      </w:r>
    </w:p>
    <w:p w14:paraId="56B2E722" w14:textId="77777777" w:rsidR="00B0345C" w:rsidRPr="00B55C6C" w:rsidRDefault="00B0345C" w:rsidP="00DC1139"/>
    <w:p w14:paraId="08BB8905" w14:textId="62A95871" w:rsidR="00DC1139" w:rsidRPr="00B55C6C" w:rsidRDefault="00DC1139" w:rsidP="00DC1139">
      <w:pPr>
        <w:pStyle w:val="Heading2"/>
        <w:numPr>
          <w:ilvl w:val="1"/>
          <w:numId w:val="1"/>
        </w:numPr>
      </w:pPr>
      <w:bookmarkStart w:id="4" w:name="_Toc100325714"/>
      <w:r w:rsidRPr="00B55C6C">
        <w:t>Project Description</w:t>
      </w:r>
      <w:bookmarkEnd w:id="4"/>
    </w:p>
    <w:p w14:paraId="1D844256" w14:textId="3382B782" w:rsidR="00DC1139" w:rsidRPr="00B55C6C" w:rsidRDefault="00DC1139" w:rsidP="00DC1139">
      <w:r w:rsidRPr="00B55C6C">
        <w:t>My project is going to be a machine learning model that when trained using appropriate data will be able to detect hate speech and offensive messages. To test and showcase the possibilities of what to do once the messages have been detected, I will be using the Discord API to make a discord bot. I will be using the discord.py wrapper which is written in python.</w:t>
      </w:r>
      <w:r w:rsidRPr="00B55C6C">
        <w:fldChar w:fldCharType="begin"/>
      </w:r>
      <w:r w:rsidR="00B42D7E" w:rsidRPr="00B55C6C">
        <w:instrText xml:space="preserve"> ADDIN ZOTERO_ITEM CSL_CITATION {"citationID":"tB7PKVMW","properties":{"formattedCitation":"(3)","plainCitation":"(3)","noteIndex":0},"citationItems":[{"id":27,"uris":["http://zotero.org/users/8862477/items/3EA69E6W"],"itemData":{"id":27,"type":"book","abstract":"An API wrapper for Discord written in Python.","genre":"Python","note":"original-date: 2015-08-21T22:19:08Z","source":"GitHub","title":"discord.py","URL":"https://github.com/Rapptz/discord.py","author":[{"family":"Danny","given":""}],"accessed":{"date-parts":[["2022",1,2]]},"issued":{"date-parts":[["2022",1,2]]}}}],"schema":"https://github.com/citation-style-language/schema/raw/master/csl-citation.json"} </w:instrText>
      </w:r>
      <w:r w:rsidRPr="00B55C6C">
        <w:fldChar w:fldCharType="separate"/>
      </w:r>
      <w:r w:rsidRPr="00B55C6C">
        <w:rPr>
          <w:noProof/>
        </w:rPr>
        <w:t>(3)</w:t>
      </w:r>
      <w:r w:rsidRPr="00B55C6C">
        <w:fldChar w:fldCharType="end"/>
      </w:r>
    </w:p>
    <w:p w14:paraId="75F19596" w14:textId="5AF7E1A4" w:rsidR="00DC1139" w:rsidRPr="00B55C6C" w:rsidRDefault="00DC1139" w:rsidP="00DC1139">
      <w:r w:rsidRPr="00B55C6C">
        <w:t xml:space="preserve">The complexity of this project comes from </w:t>
      </w:r>
      <w:r w:rsidR="009C5A02">
        <w:t>using machine learning for the real time detection of hate speech and offensive language</w:t>
      </w:r>
      <w:r w:rsidRPr="00B55C6C">
        <w:t>. Every time a message is sent in a chat it will be scanned and then dealt with appropriately. Making sure the model is trained adequately and the differentiation between hate speech and offensive language will also be very import to get done correctly. The main data set which I will be using comes from the paper Automated Hate Speech Detection and the Problem of Offensive Language.</w:t>
      </w:r>
      <w:r w:rsidRPr="00B55C6C">
        <w:fldChar w:fldCharType="begin"/>
      </w:r>
      <w:r w:rsidR="00B42D7E" w:rsidRPr="00B55C6C">
        <w:instrText xml:space="preserve"> ADDIN ZOTERO_ITEM CSL_CITATION {"citationID":"sWcDEwSA","properties":{"formattedCitation":"(4)","plainCitation":"(4)","noteIndex":0},"citationItems":[{"id":26,"uris":["http://zotero.org/users/8862477/items/T553DBIM"],"itemData":{"id":26,"type":"paper-conference","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Eleventh International AAAI Conference on Web and Social Media","event":"Eleventh International AAAI Conference on Web and Social Media","language":"en","source":"aaai.org","title":"Automated Hate Speech Detection and the Problem of Offensive Language","URL":"https://aaai.org/ocs/index.php/ICWSM/ICWSM17/paper/view/15665","author":[{"family":"Davidson","given":"Thomas"},{"family":"Warmsley","given":"Dana"},{"family":"Macy","given":"Michael"},{"family":"Weber","given":"Ingmar"}],"accessed":{"date-parts":[["2022",1,2]]},"issued":{"date-parts":[["2017",5,3]]}}}],"schema":"https://github.com/citation-style-language/schema/raw/master/csl-citation.json"} </w:instrText>
      </w:r>
      <w:r w:rsidRPr="00B55C6C">
        <w:fldChar w:fldCharType="separate"/>
      </w:r>
      <w:r w:rsidRPr="00B55C6C">
        <w:rPr>
          <w:rFonts w:ascii="Calibri" w:cs="Calibri"/>
          <w:lang w:val="en-GB"/>
        </w:rPr>
        <w:t>(4)</w:t>
      </w:r>
      <w:r w:rsidRPr="00B55C6C">
        <w:fldChar w:fldCharType="end"/>
      </w:r>
      <w:r w:rsidRPr="00B55C6C">
        <w:t xml:space="preserve"> The data is a collection of tweets containing lexicon from hatebase.org. I will also attempt to implement a feature where the dataset could continuously get updated and retrained to improve accuracy and include more up to date lexicons. </w:t>
      </w:r>
    </w:p>
    <w:p w14:paraId="50048C1C" w14:textId="0D8E0342" w:rsidR="00DC1139" w:rsidRPr="00B55C6C" w:rsidRDefault="00DC1139" w:rsidP="00DC1139">
      <w:r w:rsidRPr="00B55C6C">
        <w:t xml:space="preserve">Through my previous experience with machine learning algorithms and NLP, </w:t>
      </w:r>
      <w:r w:rsidR="00950EDE" w:rsidRPr="00B55C6C">
        <w:t>the</w:t>
      </w:r>
      <w:r w:rsidRPr="00B55C6C">
        <w:t xml:space="preserve"> difficult part of this project is going to be</w:t>
      </w:r>
      <w:r w:rsidR="009C5A02">
        <w:t xml:space="preserve"> achieving sufficiently high performance where the messages can </w:t>
      </w:r>
      <w:r w:rsidR="003E6FAA">
        <w:t xml:space="preserve">be </w:t>
      </w:r>
      <w:r w:rsidR="009C5A02">
        <w:t xml:space="preserve">detected </w:t>
      </w:r>
      <w:r w:rsidR="001103D3">
        <w:lastRenderedPageBreak/>
        <w:t xml:space="preserve">with a high level of accuracy </w:t>
      </w:r>
      <w:r w:rsidR="009C5A02">
        <w:t>and dealt with as fast as possible</w:t>
      </w:r>
      <w:r w:rsidRPr="00B55C6C">
        <w:t xml:space="preserve">. Making sure the model can be trained in adequate time and that the algorithm does not need to run for each time a prediction is required. </w:t>
      </w:r>
      <w:r w:rsidR="001B2B5B" w:rsidRPr="00B55C6C">
        <w:t>Furthermore,</w:t>
      </w:r>
      <w:r w:rsidRPr="00B55C6C">
        <w:t xml:space="preserve"> connecting the backend machine learning and the </w:t>
      </w:r>
      <w:r w:rsidR="008A51A0" w:rsidRPr="00B55C6C">
        <w:t>front-end</w:t>
      </w:r>
      <w:r w:rsidRPr="00B55C6C">
        <w:t xml:space="preserve"> Discord API will also be a challenge and will have the possibility of running into issues that I could not foresee. </w:t>
      </w:r>
    </w:p>
    <w:p w14:paraId="597FE84F" w14:textId="1F386BC4" w:rsidR="00DC1139" w:rsidRPr="00B55C6C" w:rsidRDefault="00DC1139" w:rsidP="00DC1139">
      <w:r w:rsidRPr="00B55C6C">
        <w:t xml:space="preserve">The approach for the project that I will take will be one of Feature-Driven </w:t>
      </w:r>
      <w:r w:rsidR="001B2B5B" w:rsidRPr="00B55C6C">
        <w:t>Development (</w:t>
      </w:r>
      <w:r w:rsidRPr="00B55C6C">
        <w:t>FDD). FDD is related to Scrum but instead of being delivery focused, it is feature focused.</w:t>
      </w:r>
      <w:r w:rsidRPr="00B55C6C">
        <w:fldChar w:fldCharType="begin"/>
      </w:r>
      <w:r w:rsidR="00B42D7E" w:rsidRPr="00B55C6C">
        <w:instrText xml:space="preserve"> ADDIN ZOTERO_ITEM CSL_CITATION {"citationID":"csGyUBsf","properties":{"formattedCitation":"(5)","plainCitation":"(5)","noteIndex":0},"citationItems":[{"id":25,"uris":["http://zotero.org/users/8862477/items/JNPFRPDD"],"itemData":{"id":25,"type":"webpage","abstract":"FDD is a favorite method among development teams because it helps reduce two morale-killers in the development world: Confusion and rework. Learn about FDD in Agile.","container-title":"Planview","language":"en-US","title":"What is FDD in Agile?","URL":"https://www.planview.com/resources/articles/fdd-agile/","accessed":{"date-parts":[["2022",1,3]]}}}],"schema":"https://github.com/citation-style-language/schema/raw/master/csl-citation.json"} </w:instrText>
      </w:r>
      <w:r w:rsidRPr="00B55C6C">
        <w:fldChar w:fldCharType="separate"/>
      </w:r>
      <w:r w:rsidRPr="00B55C6C">
        <w:rPr>
          <w:rFonts w:ascii="Calibri" w:cs="Calibri"/>
          <w:lang w:val="en-GB"/>
        </w:rPr>
        <w:t>(5)</w:t>
      </w:r>
      <w:r w:rsidRPr="00B55C6C">
        <w:fldChar w:fldCharType="end"/>
      </w:r>
      <w:r w:rsidRPr="00B55C6C">
        <w:t xml:space="preserve"> I will work on the main feature of message detection and classification and once it is finished move onto new features and only move one once the feature is finished or is completely abandon features that are not feasible to implement.</w:t>
      </w:r>
    </w:p>
    <w:p w14:paraId="1B000C3F" w14:textId="0BCC0833" w:rsidR="00DC1139" w:rsidRPr="00B55C6C" w:rsidRDefault="00DC1139" w:rsidP="00DC1139">
      <w:r w:rsidRPr="00B55C6C">
        <w:t>The screenshots below show a possibility of a response once a valid detection is found</w:t>
      </w:r>
      <w:r w:rsidR="009C5A02">
        <w:t>. Another option that will be explored is the possibility of flagging the message.</w:t>
      </w:r>
    </w:p>
    <w:p w14:paraId="5D7EF59F" w14:textId="77777777" w:rsidR="008A51A0" w:rsidRPr="00B55C6C" w:rsidRDefault="00DC1139" w:rsidP="008A51A0">
      <w:pPr>
        <w:keepNext/>
      </w:pPr>
      <w:r w:rsidRPr="00B55C6C">
        <w:rPr>
          <w:noProof/>
        </w:rPr>
        <w:drawing>
          <wp:inline distT="0" distB="0" distL="0" distR="0" wp14:anchorId="7C70AF70" wp14:editId="528D4CA5">
            <wp:extent cx="6494069" cy="948905"/>
            <wp:effectExtent l="0" t="0" r="2540" b="381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5"/>
                    <a:stretch>
                      <a:fillRect/>
                    </a:stretch>
                  </pic:blipFill>
                  <pic:spPr>
                    <a:xfrm>
                      <a:off x="0" y="0"/>
                      <a:ext cx="6510025" cy="951237"/>
                    </a:xfrm>
                    <a:prstGeom prst="rect">
                      <a:avLst/>
                    </a:prstGeom>
                  </pic:spPr>
                </pic:pic>
              </a:graphicData>
            </a:graphic>
          </wp:inline>
        </w:drawing>
      </w:r>
    </w:p>
    <w:p w14:paraId="6BE295CA" w14:textId="414E3A41" w:rsidR="00DC1139" w:rsidRPr="00B55C6C" w:rsidRDefault="008A51A0" w:rsidP="008A51A0">
      <w:pPr>
        <w:pStyle w:val="Caption"/>
        <w:jc w:val="left"/>
      </w:pPr>
      <w:bookmarkStart w:id="5" w:name="_Toc100183181"/>
      <w:bookmarkStart w:id="6" w:name="_Toc100325651"/>
      <w:r w:rsidRPr="00B55C6C">
        <w:t xml:space="preserve">Figure </w:t>
      </w:r>
      <w:r w:rsidRPr="00B55C6C">
        <w:fldChar w:fldCharType="begin"/>
      </w:r>
      <w:r w:rsidRPr="00B55C6C">
        <w:instrText xml:space="preserve"> SEQ Figure \* ARABIC </w:instrText>
      </w:r>
      <w:r w:rsidRPr="00B55C6C">
        <w:fldChar w:fldCharType="separate"/>
      </w:r>
      <w:r w:rsidR="0045415E">
        <w:rPr>
          <w:noProof/>
        </w:rPr>
        <w:t>1</w:t>
      </w:r>
      <w:r w:rsidRPr="00B55C6C">
        <w:fldChar w:fldCharType="end"/>
      </w:r>
      <w:r w:rsidRPr="00B55C6C">
        <w:t xml:space="preserve"> Example of Bot response</w:t>
      </w:r>
      <w:bookmarkEnd w:id="5"/>
      <w:bookmarkEnd w:id="6"/>
    </w:p>
    <w:p w14:paraId="38524C52" w14:textId="77777777" w:rsidR="006212E3" w:rsidRPr="00B55C6C" w:rsidRDefault="006212E3" w:rsidP="006212E3">
      <w:pPr>
        <w:rPr>
          <w:sz w:val="13"/>
          <w:szCs w:val="13"/>
        </w:rPr>
      </w:pPr>
    </w:p>
    <w:p w14:paraId="3DCAFF7C" w14:textId="77777777" w:rsidR="00DC1139" w:rsidRPr="00B55C6C" w:rsidRDefault="00DC1139" w:rsidP="00A8276D">
      <w:pPr>
        <w:pStyle w:val="Heading2"/>
        <w:numPr>
          <w:ilvl w:val="1"/>
          <w:numId w:val="1"/>
        </w:numPr>
      </w:pPr>
      <w:bookmarkStart w:id="7" w:name="_Toc100325715"/>
      <w:r w:rsidRPr="00B55C6C">
        <w:t>Project Aims and Objectives</w:t>
      </w:r>
      <w:bookmarkEnd w:id="7"/>
    </w:p>
    <w:p w14:paraId="2FB80107" w14:textId="77777777" w:rsidR="00DC1139" w:rsidRPr="00B55C6C" w:rsidRDefault="00DC1139" w:rsidP="00DC1139"/>
    <w:p w14:paraId="410C403C" w14:textId="4AF9BA0E" w:rsidR="00DC1139" w:rsidRPr="00B55C6C" w:rsidRDefault="00DC1139" w:rsidP="00DC1139">
      <w:r w:rsidRPr="00B55C6C">
        <w:t xml:space="preserve">The overall aim of this project is to provide a Discord moderation bot that can be put onto servers that have hundreds of messages sent per minute, where a group of moderators would not be able to handle spotting, </w:t>
      </w:r>
      <w:r w:rsidR="001B2B5B" w:rsidRPr="00B55C6C">
        <w:t>analysing,</w:t>
      </w:r>
      <w:r w:rsidRPr="00B55C6C">
        <w:t xml:space="preserve"> and dealing with such messages. The features that I hope to have implement by the end of the project are:</w:t>
      </w:r>
    </w:p>
    <w:p w14:paraId="0E091DB5" w14:textId="77777777" w:rsidR="00DC1139" w:rsidRPr="00B55C6C" w:rsidRDefault="00DC1139" w:rsidP="009C5A02">
      <w:pPr>
        <w:pStyle w:val="ListParagraph"/>
        <w:numPr>
          <w:ilvl w:val="0"/>
          <w:numId w:val="28"/>
        </w:numPr>
      </w:pPr>
      <w:r w:rsidRPr="00B55C6C">
        <w:t>Hate speech detection – scan every message sent and use a prediction model to get a probability if the message sent contains hate speech</w:t>
      </w:r>
    </w:p>
    <w:p w14:paraId="0EC56F6A" w14:textId="77777777" w:rsidR="00DC1139" w:rsidRPr="00B55C6C" w:rsidRDefault="00DC1139" w:rsidP="009C5A02">
      <w:pPr>
        <w:pStyle w:val="ListParagraph"/>
        <w:numPr>
          <w:ilvl w:val="0"/>
          <w:numId w:val="28"/>
        </w:numPr>
      </w:pPr>
      <w:r w:rsidRPr="00B55C6C">
        <w:t xml:space="preserve">Offensive language detection – same as hate speech except it will be for offensive language </w:t>
      </w:r>
    </w:p>
    <w:p w14:paraId="7B65B226" w14:textId="77777777" w:rsidR="00CE7058" w:rsidRPr="00B55C6C" w:rsidRDefault="00DC1139" w:rsidP="009C5A02">
      <w:pPr>
        <w:pStyle w:val="ListParagraph"/>
        <w:numPr>
          <w:ilvl w:val="0"/>
          <w:numId w:val="28"/>
        </w:numPr>
      </w:pPr>
      <w:r w:rsidRPr="00B55C6C">
        <w:t>Data collection – let users report messages that do not get flagged and have moderators look over it and decide if it fits into any category</w:t>
      </w:r>
    </w:p>
    <w:p w14:paraId="5631E28D" w14:textId="216E6FD2" w:rsidR="00926ED1" w:rsidRDefault="00DC1139" w:rsidP="009C5A02">
      <w:pPr>
        <w:pStyle w:val="ListParagraph"/>
        <w:numPr>
          <w:ilvl w:val="0"/>
          <w:numId w:val="28"/>
        </w:numPr>
      </w:pPr>
      <w:r w:rsidRPr="00B55C6C">
        <w:t>Increase languages supported, currently it will only work in English. Find a feasible way to add European languages such as German and French.</w:t>
      </w:r>
    </w:p>
    <w:p w14:paraId="24C49D1D" w14:textId="5B03D81F" w:rsidR="00926ED1" w:rsidRPr="00B55C6C" w:rsidRDefault="009C5A02" w:rsidP="009C5A02">
      <w:pPr>
        <w:pStyle w:val="ListParagraph"/>
        <w:numPr>
          <w:ilvl w:val="0"/>
          <w:numId w:val="28"/>
        </w:numPr>
      </w:pPr>
      <w:r>
        <w:t>Explore</w:t>
      </w:r>
      <w:r w:rsidR="00926ED1">
        <w:t xml:space="preserve"> a way to implement a way to extract text from images and run that text through the classifier </w:t>
      </w:r>
    </w:p>
    <w:p w14:paraId="33BA3A04" w14:textId="0770629B" w:rsidR="000203A2" w:rsidRPr="00B55C6C" w:rsidRDefault="000203A2" w:rsidP="000203A2"/>
    <w:p w14:paraId="2AAAAC64" w14:textId="77777777" w:rsidR="000203A2" w:rsidRPr="00B55C6C" w:rsidRDefault="000203A2" w:rsidP="000203A2"/>
    <w:p w14:paraId="7B70218C" w14:textId="77777777" w:rsidR="00DC1139" w:rsidRPr="00B55C6C" w:rsidRDefault="00DC1139" w:rsidP="00A8276D">
      <w:pPr>
        <w:pStyle w:val="Heading2"/>
        <w:numPr>
          <w:ilvl w:val="1"/>
          <w:numId w:val="1"/>
        </w:numPr>
      </w:pPr>
      <w:bookmarkStart w:id="8" w:name="_Toc100325716"/>
      <w:r w:rsidRPr="00B55C6C">
        <w:t>Project Scope</w:t>
      </w:r>
      <w:bookmarkEnd w:id="8"/>
    </w:p>
    <w:p w14:paraId="17C3DF90" w14:textId="445A3342" w:rsidR="00DC1139" w:rsidRPr="00B55C6C" w:rsidRDefault="00DC1139" w:rsidP="00DC1139">
      <w:r w:rsidRPr="00B55C6C">
        <w:t xml:space="preserve">This project will not end up solving the whole problem of offensive and inappropriate content being posted online. I will just be focusing on the instant messaging side of the problem. I will also be looking more at the technical aspect and how difficult each aspect would be to implement on a large scale. I will also not be making a standalone texting app to showcase </w:t>
      </w:r>
      <w:r w:rsidR="001B2B5B" w:rsidRPr="00B55C6C">
        <w:t>this;</w:t>
      </w:r>
      <w:r w:rsidRPr="00B55C6C">
        <w:t xml:space="preserve"> I will instead be </w:t>
      </w:r>
      <w:r w:rsidR="00926ED1">
        <w:t>using the instant message app Discord.</w:t>
      </w:r>
      <w:r w:rsidRPr="00B55C6C">
        <w:t xml:space="preserve"> </w:t>
      </w:r>
    </w:p>
    <w:p w14:paraId="506459C6" w14:textId="77777777" w:rsidR="00DC1139" w:rsidRPr="00B55C6C" w:rsidRDefault="00DC1139" w:rsidP="00DC1139"/>
    <w:p w14:paraId="34D4DF31" w14:textId="77777777" w:rsidR="00DC1139" w:rsidRPr="00B55C6C" w:rsidRDefault="00DC1139" w:rsidP="00A8276D">
      <w:pPr>
        <w:pStyle w:val="Heading2"/>
        <w:numPr>
          <w:ilvl w:val="1"/>
          <w:numId w:val="1"/>
        </w:numPr>
      </w:pPr>
      <w:bookmarkStart w:id="9" w:name="_Toc100325717"/>
      <w:r w:rsidRPr="00B55C6C">
        <w:t>Thesis Roadmap</w:t>
      </w:r>
      <w:bookmarkEnd w:id="9"/>
    </w:p>
    <w:p w14:paraId="6583219B" w14:textId="5B9DFE27" w:rsidR="00DC1139" w:rsidRPr="00BC1902" w:rsidRDefault="00BC1902" w:rsidP="00BC1902">
      <w:pPr>
        <w:pStyle w:val="Heading3"/>
        <w:rPr>
          <w:rStyle w:val="IntenseEmphasis"/>
          <w:i w:val="0"/>
          <w:iCs w:val="0"/>
          <w:color w:val="1F4D78" w:themeColor="accent1" w:themeShade="7F"/>
        </w:rPr>
      </w:pPr>
      <w:bookmarkStart w:id="10" w:name="_Toc100325718"/>
      <w:r w:rsidRPr="00BC1902">
        <w:rPr>
          <w:rStyle w:val="IntenseEmphasis"/>
          <w:i w:val="0"/>
          <w:iCs w:val="0"/>
          <w:color w:val="1F4D78" w:themeColor="accent1" w:themeShade="7F"/>
        </w:rPr>
        <w:t xml:space="preserve">1.5.1 </w:t>
      </w:r>
      <w:r w:rsidR="00DC1139" w:rsidRPr="00BC1902">
        <w:rPr>
          <w:rStyle w:val="IntenseEmphasis"/>
          <w:i w:val="0"/>
          <w:iCs w:val="0"/>
          <w:color w:val="1F4D78" w:themeColor="accent1" w:themeShade="7F"/>
        </w:rPr>
        <w:t>Research</w:t>
      </w:r>
      <w:bookmarkEnd w:id="10"/>
    </w:p>
    <w:p w14:paraId="72AD2A19" w14:textId="77777777" w:rsidR="00DC1139" w:rsidRPr="00B55C6C" w:rsidRDefault="00DC1139" w:rsidP="00DC1139">
      <w:r w:rsidRPr="00B55C6C">
        <w:t>For research, this section will be about me researching similar projects to mine and what they managed to achieve. I will also be doing some research into the advantages and disadvantages of having a system like this. I will also be looking into the ethical and moral issues that could come up with such a project and find the best way to overcome these issues. It will also contain any other relevant research I will have completed for this project.</w:t>
      </w:r>
    </w:p>
    <w:p w14:paraId="7834E568" w14:textId="2FFF596E" w:rsidR="00DC1139" w:rsidRPr="00BC1902" w:rsidRDefault="00DC1139" w:rsidP="00BC1902">
      <w:pPr>
        <w:pStyle w:val="Heading3"/>
        <w:rPr>
          <w:rStyle w:val="IntenseEmphasis"/>
          <w:i w:val="0"/>
          <w:iCs w:val="0"/>
          <w:color w:val="1F4D78" w:themeColor="accent1" w:themeShade="7F"/>
        </w:rPr>
      </w:pPr>
      <w:bookmarkStart w:id="11" w:name="_Toc5967608"/>
      <w:bookmarkStart w:id="12" w:name="_Toc5974342"/>
      <w:r w:rsidRPr="00BC1902">
        <w:rPr>
          <w:rStyle w:val="IntenseEmphasis"/>
          <w:i w:val="0"/>
          <w:iCs w:val="0"/>
          <w:color w:val="1F4D78" w:themeColor="accent1" w:themeShade="7F"/>
        </w:rPr>
        <w:t xml:space="preserve"> </w:t>
      </w:r>
      <w:bookmarkStart w:id="13" w:name="_Toc100325719"/>
      <w:r w:rsidR="00BC1902" w:rsidRPr="00BC1902">
        <w:rPr>
          <w:rStyle w:val="IntenseEmphasis"/>
          <w:i w:val="0"/>
          <w:iCs w:val="0"/>
          <w:color w:val="1F4D78" w:themeColor="accent1" w:themeShade="7F"/>
        </w:rPr>
        <w:t xml:space="preserve">1.5.2 </w:t>
      </w:r>
      <w:r w:rsidRPr="00BC1902">
        <w:rPr>
          <w:rStyle w:val="IntenseEmphasis"/>
          <w:i w:val="0"/>
          <w:iCs w:val="0"/>
          <w:color w:val="1F4D78" w:themeColor="accent1" w:themeShade="7F"/>
        </w:rPr>
        <w:t>Design</w:t>
      </w:r>
      <w:bookmarkEnd w:id="11"/>
      <w:bookmarkEnd w:id="12"/>
      <w:bookmarkEnd w:id="13"/>
    </w:p>
    <w:p w14:paraId="2051CF61" w14:textId="2EAF2819" w:rsidR="00DC1139" w:rsidRDefault="00DC1139" w:rsidP="00DC1139">
      <w:r w:rsidRPr="00B55C6C">
        <w:t xml:space="preserve">For the design of the project, </w:t>
      </w:r>
      <w:r w:rsidR="002F19E0" w:rsidRPr="00B55C6C">
        <w:t>it</w:t>
      </w:r>
      <w:r w:rsidRPr="00B55C6C">
        <w:t xml:space="preserve"> will be about the choices I made for how it will be development and the reasoning for it. It will also contain the different datasets and methods I could have used to help with my development. Finding the correct machine learning platform and discussing the reasoning for which one I went will also be in this section.</w:t>
      </w:r>
    </w:p>
    <w:p w14:paraId="5D163F16" w14:textId="6252A582" w:rsidR="00926ED1" w:rsidRPr="00BC1902" w:rsidRDefault="00BC1902" w:rsidP="00BC1902">
      <w:pPr>
        <w:pStyle w:val="Heading3"/>
        <w:rPr>
          <w:rStyle w:val="IntenseEmphasis"/>
          <w:i w:val="0"/>
          <w:iCs w:val="0"/>
          <w:color w:val="1F4D78" w:themeColor="accent1" w:themeShade="7F"/>
        </w:rPr>
      </w:pPr>
      <w:bookmarkStart w:id="14" w:name="_Toc100325720"/>
      <w:r w:rsidRPr="00BC1902">
        <w:rPr>
          <w:rStyle w:val="IntenseEmphasis"/>
          <w:i w:val="0"/>
          <w:iCs w:val="0"/>
          <w:color w:val="1F4D78" w:themeColor="accent1" w:themeShade="7F"/>
        </w:rPr>
        <w:t xml:space="preserve">1.5.3 </w:t>
      </w:r>
      <w:r w:rsidR="00926ED1" w:rsidRPr="00BC1902">
        <w:t xml:space="preserve">Prototype </w:t>
      </w:r>
      <w:r w:rsidR="00926ED1" w:rsidRPr="00BC1902">
        <w:t>Development</w:t>
      </w:r>
      <w:bookmarkEnd w:id="14"/>
    </w:p>
    <w:p w14:paraId="1FC830B0" w14:textId="6B0A5FE0" w:rsidR="00926ED1" w:rsidRPr="00B55C6C" w:rsidRDefault="00926ED1" w:rsidP="00DC1139">
      <w:r>
        <w:t xml:space="preserve">This section will go through all the different prototypes developed and the reasons for each prototype. There will be a discussion on the issues with each prototype and the steps taken to solve the issues </w:t>
      </w:r>
    </w:p>
    <w:p w14:paraId="7D8D74CE" w14:textId="01043654" w:rsidR="00DC1139" w:rsidRPr="00BC1902" w:rsidRDefault="00BC1902" w:rsidP="00BC1902">
      <w:pPr>
        <w:pStyle w:val="Heading3"/>
        <w:rPr>
          <w:rStyle w:val="IntenseEmphasis"/>
          <w:i w:val="0"/>
          <w:iCs w:val="0"/>
          <w:color w:val="1F4D78" w:themeColor="accent1" w:themeShade="7F"/>
        </w:rPr>
      </w:pPr>
      <w:bookmarkStart w:id="15" w:name="_Toc5967609"/>
      <w:bookmarkStart w:id="16" w:name="_Toc5974343"/>
      <w:bookmarkStart w:id="17" w:name="_Toc100325721"/>
      <w:r w:rsidRPr="00BC1902">
        <w:rPr>
          <w:rStyle w:val="IntenseEmphasis"/>
          <w:i w:val="0"/>
          <w:iCs w:val="0"/>
          <w:color w:val="1F4D78" w:themeColor="accent1" w:themeShade="7F"/>
        </w:rPr>
        <w:t xml:space="preserve">1.5.4 </w:t>
      </w:r>
      <w:r w:rsidR="00926ED1" w:rsidRPr="00BC1902">
        <w:rPr>
          <w:rStyle w:val="IntenseEmphasis"/>
          <w:i w:val="0"/>
          <w:iCs w:val="0"/>
          <w:color w:val="1F4D78" w:themeColor="accent1" w:themeShade="7F"/>
        </w:rPr>
        <w:t xml:space="preserve">Project </w:t>
      </w:r>
      <w:r w:rsidR="00DC1139" w:rsidRPr="00BC1902">
        <w:rPr>
          <w:rStyle w:val="IntenseEmphasis"/>
          <w:i w:val="0"/>
          <w:iCs w:val="0"/>
          <w:color w:val="1F4D78" w:themeColor="accent1" w:themeShade="7F"/>
        </w:rPr>
        <w:t>Development</w:t>
      </w:r>
      <w:bookmarkEnd w:id="15"/>
      <w:bookmarkEnd w:id="16"/>
      <w:bookmarkEnd w:id="17"/>
    </w:p>
    <w:p w14:paraId="36C7085C" w14:textId="77777777" w:rsidR="00DC1139" w:rsidRPr="00B55C6C" w:rsidRDefault="00DC1139" w:rsidP="00DC1139">
      <w:r w:rsidRPr="00B55C6C">
        <w:t>This chapter will break down the entire development process, it will go into depth about any decisions made, any code I used and how they were changed and adapted. The challenges I encountered and how I overcame them will also be discussed in this chapter</w:t>
      </w:r>
    </w:p>
    <w:p w14:paraId="0C987F47" w14:textId="7C2D6BAD" w:rsidR="00DC1139" w:rsidRPr="00BC1902" w:rsidRDefault="00BC1902" w:rsidP="00BC1902">
      <w:pPr>
        <w:pStyle w:val="Heading3"/>
        <w:rPr>
          <w:rStyle w:val="IntenseEmphasis"/>
          <w:i w:val="0"/>
          <w:iCs w:val="0"/>
          <w:color w:val="1F4D78" w:themeColor="accent1" w:themeShade="7F"/>
        </w:rPr>
      </w:pPr>
      <w:bookmarkStart w:id="18" w:name="_Toc5967610"/>
      <w:bookmarkStart w:id="19" w:name="_Toc5974344"/>
      <w:bookmarkStart w:id="20" w:name="_Toc100325722"/>
      <w:r w:rsidRPr="00BC1902">
        <w:rPr>
          <w:rStyle w:val="IntenseEmphasis"/>
          <w:i w:val="0"/>
          <w:iCs w:val="0"/>
          <w:color w:val="1F4D78" w:themeColor="accent1" w:themeShade="7F"/>
        </w:rPr>
        <w:t xml:space="preserve">1.5.5 </w:t>
      </w:r>
      <w:r w:rsidR="00DC1139" w:rsidRPr="00BC1902">
        <w:rPr>
          <w:rStyle w:val="IntenseEmphasis"/>
          <w:i w:val="0"/>
          <w:iCs w:val="0"/>
          <w:color w:val="1F4D78" w:themeColor="accent1" w:themeShade="7F"/>
        </w:rPr>
        <w:t>Testing and Evaluation</w:t>
      </w:r>
      <w:bookmarkEnd w:id="18"/>
      <w:bookmarkEnd w:id="19"/>
      <w:bookmarkEnd w:id="20"/>
    </w:p>
    <w:p w14:paraId="51576FB4" w14:textId="77777777" w:rsidR="00DC1139" w:rsidRPr="00B55C6C" w:rsidRDefault="00DC1139" w:rsidP="00DC1139">
      <w:r w:rsidRPr="00B55C6C">
        <w:t>This chapter will go into detail about how I tested and evaluated the project.  From testing the model, to seeing how it all works together. I will also go into about how easy it would be to adapt, change and implement new features</w:t>
      </w:r>
    </w:p>
    <w:p w14:paraId="763F5A5B" w14:textId="1510FF69" w:rsidR="00DC1139" w:rsidRPr="00BC1902" w:rsidRDefault="00BC1902" w:rsidP="00BC1902">
      <w:pPr>
        <w:pStyle w:val="Heading3"/>
        <w:rPr>
          <w:rStyle w:val="IntenseEmphasis"/>
          <w:i w:val="0"/>
          <w:iCs w:val="0"/>
          <w:color w:val="1F4D78" w:themeColor="accent1" w:themeShade="7F"/>
        </w:rPr>
      </w:pPr>
      <w:bookmarkStart w:id="21" w:name="_Toc5967612"/>
      <w:bookmarkStart w:id="22" w:name="_Toc5974346"/>
      <w:bookmarkStart w:id="23" w:name="_Toc100325723"/>
      <w:r w:rsidRPr="00BC1902">
        <w:rPr>
          <w:rStyle w:val="IntenseEmphasis"/>
          <w:i w:val="0"/>
          <w:iCs w:val="0"/>
          <w:color w:val="1F4D78" w:themeColor="accent1" w:themeShade="7F"/>
        </w:rPr>
        <w:lastRenderedPageBreak/>
        <w:t xml:space="preserve">1.5.6 </w:t>
      </w:r>
      <w:r w:rsidR="00DC1139" w:rsidRPr="00BC1902">
        <w:rPr>
          <w:rStyle w:val="IntenseEmphasis"/>
          <w:i w:val="0"/>
          <w:iCs w:val="0"/>
          <w:color w:val="1F4D78" w:themeColor="accent1" w:themeShade="7F"/>
        </w:rPr>
        <w:t>Conclusions and Future Work</w:t>
      </w:r>
      <w:bookmarkEnd w:id="21"/>
      <w:bookmarkEnd w:id="22"/>
      <w:bookmarkEnd w:id="23"/>
    </w:p>
    <w:p w14:paraId="6826F305" w14:textId="0BFFA74E" w:rsidR="00DC1139" w:rsidRPr="00B55C6C" w:rsidRDefault="00DC1139" w:rsidP="00DC1139">
      <w:r w:rsidRPr="00B55C6C">
        <w:t>The final chapter will be an overview of the whole project, what was able to be completed and what other features could be added in the futur</w:t>
      </w:r>
      <w:r w:rsidR="00B0345C" w:rsidRPr="00B55C6C">
        <w:t>e</w:t>
      </w:r>
      <w:r w:rsidR="00926ED1">
        <w:t xml:space="preserve">. </w:t>
      </w:r>
      <w:r w:rsidRPr="00B55C6C">
        <w:br w:type="page"/>
      </w:r>
    </w:p>
    <w:p w14:paraId="3945F590" w14:textId="77777777" w:rsidR="00DC1139" w:rsidRPr="00B55C6C" w:rsidRDefault="00DC1139" w:rsidP="006701D1">
      <w:pPr>
        <w:pStyle w:val="Heading1"/>
      </w:pPr>
      <w:bookmarkStart w:id="24" w:name="_Toc100325724"/>
      <w:r w:rsidRPr="00B55C6C">
        <w:lastRenderedPageBreak/>
        <w:t>2. Literature Review</w:t>
      </w:r>
      <w:bookmarkEnd w:id="24"/>
    </w:p>
    <w:p w14:paraId="4BEA5A9F" w14:textId="77777777" w:rsidR="00DC1139" w:rsidRPr="00B55C6C" w:rsidRDefault="00DC1139" w:rsidP="00A8276D">
      <w:pPr>
        <w:pStyle w:val="Heading2"/>
      </w:pPr>
      <w:bookmarkStart w:id="25" w:name="_Toc100325725"/>
      <w:r w:rsidRPr="00B55C6C">
        <w:t>2.1. Introduction</w:t>
      </w:r>
      <w:bookmarkEnd w:id="25"/>
    </w:p>
    <w:p w14:paraId="78A36046" w14:textId="26ECFA51" w:rsidR="00DC1139" w:rsidRPr="00B55C6C" w:rsidRDefault="00DC1139" w:rsidP="00DC1139">
      <w:r w:rsidRPr="00B55C6C">
        <w:t>In this chapter I will be discussing the key areas of research I have done. I will go into detail about existing solutions</w:t>
      </w:r>
      <w:r w:rsidR="009C5A02">
        <w:t xml:space="preserve"> </w:t>
      </w:r>
      <w:r w:rsidRPr="00B55C6C">
        <w:t xml:space="preserve">that have been </w:t>
      </w:r>
      <w:r w:rsidR="009C5A02">
        <w:t>created</w:t>
      </w:r>
      <w:r w:rsidRPr="00B55C6C">
        <w:t xml:space="preserve"> and different technologies I have </w:t>
      </w:r>
      <w:r w:rsidR="009C5A02">
        <w:t>explored</w:t>
      </w:r>
      <w:r w:rsidRPr="00B55C6C">
        <w:t xml:space="preserve"> and comparing the differences between each option I could have </w:t>
      </w:r>
      <w:r w:rsidR="00E165BA" w:rsidRPr="00B55C6C">
        <w:t>gone</w:t>
      </w:r>
      <w:r w:rsidRPr="00B55C6C">
        <w:t xml:space="preserve"> with. I also done some research into Discord and the different API wrappers </w:t>
      </w:r>
      <w:r w:rsidR="009C5A02">
        <w:t>are available to use.</w:t>
      </w:r>
    </w:p>
    <w:p w14:paraId="479E82E6" w14:textId="77777777" w:rsidR="00B0345C" w:rsidRPr="00B55C6C" w:rsidRDefault="00B0345C" w:rsidP="00DC1139"/>
    <w:p w14:paraId="2EB14774" w14:textId="76957F0E" w:rsidR="00DC1139" w:rsidRPr="00B55C6C" w:rsidRDefault="00DC1139" w:rsidP="00A8276D">
      <w:pPr>
        <w:pStyle w:val="Heading2"/>
      </w:pPr>
      <w:bookmarkStart w:id="26" w:name="_Toc100325726"/>
      <w:r w:rsidRPr="00B55C6C">
        <w:t xml:space="preserve">2.2. </w:t>
      </w:r>
      <w:r w:rsidR="00FE356F">
        <w:t>Relevant Research papers</w:t>
      </w:r>
      <w:bookmarkEnd w:id="26"/>
      <w:r w:rsidR="00FE356F">
        <w:t xml:space="preserve"> </w:t>
      </w:r>
    </w:p>
    <w:p w14:paraId="620F07E1" w14:textId="6A21A1EC" w:rsidR="00DC1139" w:rsidRPr="00B55C6C" w:rsidRDefault="009C5A02" w:rsidP="00DC1139">
      <w:r>
        <w:t>There are multiple research papers that attempt to deal with the same issue I will be attempting to solve</w:t>
      </w:r>
      <w:r w:rsidR="00DC1139" w:rsidRPr="00B55C6C">
        <w:t xml:space="preserve">. </w:t>
      </w:r>
      <w:r>
        <w:t xml:space="preserve">The datasets between the two papers are different. </w:t>
      </w:r>
      <w:r w:rsidR="00FE4BF7" w:rsidRPr="00B55C6C">
        <w:t>H</w:t>
      </w:r>
      <w:r w:rsidR="00DC1139" w:rsidRPr="00B55C6C">
        <w:t>owever</w:t>
      </w:r>
      <w:r w:rsidR="00FE4BF7">
        <w:t>, the presence of hate speech and offensive language has been a major issue on social media and there are various number of projects attempting to detect and deal with such content.</w:t>
      </w:r>
      <w:r w:rsidR="00DC1139" w:rsidRPr="00B55C6C">
        <w:t xml:space="preserve"> </w:t>
      </w:r>
      <w:r w:rsidR="00FE4BF7">
        <w:t>T</w:t>
      </w:r>
      <w:r w:rsidR="00DC1139" w:rsidRPr="00B55C6C">
        <w:t xml:space="preserve">he 2 that I found were most applicable to me were: hate-speech by </w:t>
      </w:r>
      <w:proofErr w:type="spellStart"/>
      <w:r w:rsidR="00DC1139" w:rsidRPr="00B55C6C">
        <w:t>PyAntony</w:t>
      </w:r>
      <w:proofErr w:type="spellEnd"/>
      <w:r w:rsidR="00DC1139" w:rsidRPr="00B55C6C">
        <w:t>.</w:t>
      </w:r>
      <w:r w:rsidR="00DC1139" w:rsidRPr="00B55C6C">
        <w:fldChar w:fldCharType="begin"/>
      </w:r>
      <w:r w:rsidR="00B42D7E" w:rsidRPr="00B55C6C">
        <w:instrText xml:space="preserve"> ADDIN ZOTERO_ITEM CSL_CITATION {"citationID":"FwwGiEcL","properties":{"formattedCitation":"(6)","plainCitation":"(6)","noteIndex":0},"citationItems":[{"id":24,"uris":["http://zotero.org/users/8862477/items/U27XRR8Q"],"itemData":{"id":24,"type":"book","abstract":"Bert language model for hate speech detection.","genre":"Jupyter Notebook","note":"original-date: 2020-08-05T21:05:57Z","source":"GitHub","title":"Hate speech prediction","URL":"https://github.com/PyAntony/hate-speech","author":[{"family":"Antony","given":""}],"accessed":{"date-parts":[["2022",1,3]]},"issued":{"date-parts":[["2021",11,25]]}}}],"schema":"https://github.com/citation-style-language/schema/raw/master/csl-citation.json"} </w:instrText>
      </w:r>
      <w:r w:rsidR="00DC1139" w:rsidRPr="00B55C6C">
        <w:fldChar w:fldCharType="separate"/>
      </w:r>
      <w:r w:rsidR="00DC1139" w:rsidRPr="00B55C6C">
        <w:rPr>
          <w:noProof/>
        </w:rPr>
        <w:t>(6)</w:t>
      </w:r>
      <w:r w:rsidR="00DC1139" w:rsidRPr="00B55C6C">
        <w:fldChar w:fldCharType="end"/>
      </w:r>
      <w:r w:rsidR="00DC1139" w:rsidRPr="00B55C6C">
        <w:t xml:space="preserve"> and Automated Hate Speech Detection and the Problem of Offensive Language by Thomas Davidson, Dana </w:t>
      </w:r>
      <w:proofErr w:type="spellStart"/>
      <w:r w:rsidR="00DC1139" w:rsidRPr="00B55C6C">
        <w:t>Warmsley</w:t>
      </w:r>
      <w:proofErr w:type="spellEnd"/>
      <w:r w:rsidR="00DC1139" w:rsidRPr="00B55C6C">
        <w:t>, Michael Macy, and Ingmar Weber.</w:t>
      </w:r>
      <w:r w:rsidR="00DC1139" w:rsidRPr="00B55C6C">
        <w:fldChar w:fldCharType="begin"/>
      </w:r>
      <w:r w:rsidR="00B42D7E" w:rsidRPr="00B55C6C">
        <w:instrText xml:space="preserve"> ADDIN ZOTERO_ITEM CSL_CITATION {"citationID":"lsh9rcDe","properties":{"formattedCitation":"(4)","plainCitation":"(4)","noteIndex":0},"citationItems":[{"id":26,"uris":["http://zotero.org/users/8862477/items/T553DBIM"],"itemData":{"id":26,"type":"paper-conference","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Eleventh International AAAI Conference on Web and Social Media","event":"Eleventh International AAAI Conference on Web and Social Media","language":"en","source":"aaai.org","title":"Automated Hate Speech Detection and the Problem of Offensive Language","URL":"https://aaai.org/ocs/index.php/ICWSM/ICWSM17/paper/view/15665","author":[{"family":"Davidson","given":"Thomas"},{"family":"Warmsley","given":"Dana"},{"family":"Macy","given":"Michael"},{"family":"Weber","given":"Ingmar"}],"accessed":{"date-parts":[["2022",1,2]]},"issued":{"date-parts":[["2017",5,3]]}}}],"schema":"https://github.com/citation-style-language/schema/raw/master/csl-citation.json"} </w:instrText>
      </w:r>
      <w:r w:rsidR="00DC1139" w:rsidRPr="00B55C6C">
        <w:fldChar w:fldCharType="separate"/>
      </w:r>
      <w:r w:rsidR="00DC1139" w:rsidRPr="00B55C6C">
        <w:rPr>
          <w:rFonts w:ascii="Calibri" w:cs="Calibri"/>
          <w:lang w:val="en-GB"/>
        </w:rPr>
        <w:t>(4)</w:t>
      </w:r>
      <w:r w:rsidR="00DC1139" w:rsidRPr="00B55C6C">
        <w:fldChar w:fldCharType="end"/>
      </w:r>
      <w:r w:rsidR="00A87D04">
        <w:t xml:space="preserve"> Furthermore I looked into  papers researching and dealing with the negative effects of children being exposed to offensive and toxic content at the internet at a young age. With the harmful effects that come along with it.</w:t>
      </w:r>
    </w:p>
    <w:p w14:paraId="3DF12CDF" w14:textId="77777777" w:rsidR="00B0345C" w:rsidRPr="00B55C6C" w:rsidRDefault="00B0345C" w:rsidP="00DC1139"/>
    <w:p w14:paraId="75AE1B4D" w14:textId="145DA663" w:rsidR="00DC1139" w:rsidRPr="00B55C6C" w:rsidRDefault="00246C93" w:rsidP="00DC1139">
      <w:pPr>
        <w:pStyle w:val="Heading3"/>
      </w:pPr>
      <w:bookmarkStart w:id="27" w:name="_Toc100325727"/>
      <w:r>
        <w:t xml:space="preserve">2.2.1 </w:t>
      </w:r>
      <w:r w:rsidR="00DC1139" w:rsidRPr="00B55C6C">
        <w:t xml:space="preserve">Hate speech by </w:t>
      </w:r>
      <w:proofErr w:type="spellStart"/>
      <w:r w:rsidR="00DC1139" w:rsidRPr="00B55C6C">
        <w:t>PyAntony</w:t>
      </w:r>
      <w:bookmarkEnd w:id="27"/>
      <w:proofErr w:type="spellEnd"/>
    </w:p>
    <w:p w14:paraId="335A4DA3" w14:textId="730C4F7E" w:rsidR="00DC1139" w:rsidRPr="00B55C6C" w:rsidRDefault="00DC1139" w:rsidP="00DC1139">
      <w:r w:rsidRPr="00B55C6C">
        <w:t xml:space="preserve">The dataset is from a white supremacist forum. There are 2392 observations with 1914 for training and 478 for testing. It uses the BERT modelling approach and has an API for prediction using post request. The project compares two approaches of the BERT model, Fine-tuning and embedding. With </w:t>
      </w:r>
      <w:r w:rsidR="001B2B5B" w:rsidRPr="00B55C6C">
        <w:t xml:space="preserve">fine </w:t>
      </w:r>
      <w:r w:rsidR="003F114D" w:rsidRPr="00B55C6C">
        <w:t>tuning</w:t>
      </w:r>
      <w:r w:rsidRPr="00B55C6C">
        <w:t xml:space="preserve"> appearing to be more effective with 82% accuracy and evaluation loss of 0.43</w:t>
      </w:r>
    </w:p>
    <w:p w14:paraId="2A613903" w14:textId="5BE302B5" w:rsidR="00DC1139" w:rsidRDefault="00DC1139" w:rsidP="00DC1139">
      <w:r w:rsidRPr="00B55C6C">
        <w:t xml:space="preserve">This project uses the BERT model for its natural language </w:t>
      </w:r>
      <w:r w:rsidR="001B2B5B" w:rsidRPr="00B55C6C">
        <w:t>processing (</w:t>
      </w:r>
      <w:r w:rsidRPr="00B55C6C">
        <w:t>NLP). It was created in google in 2018 and has been used in its search engine for nearly almost every engine language query. It is highly advanced and looks like to be the best option for classifying text. I will attempt to implement the BERT model for my finished model.</w:t>
      </w:r>
    </w:p>
    <w:p w14:paraId="0724B5E3" w14:textId="77777777" w:rsidR="00F91C06" w:rsidRDefault="00F91C06" w:rsidP="00F91C06">
      <w:pPr>
        <w:keepNext/>
      </w:pPr>
      <w:r w:rsidRPr="00F91C06">
        <w:drawing>
          <wp:inline distT="0" distB="0" distL="0" distR="0" wp14:anchorId="56AD5045" wp14:editId="6355931B">
            <wp:extent cx="5485655" cy="1130060"/>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16879" cy="1136492"/>
                    </a:xfrm>
                    <a:prstGeom prst="rect">
                      <a:avLst/>
                    </a:prstGeom>
                  </pic:spPr>
                </pic:pic>
              </a:graphicData>
            </a:graphic>
          </wp:inline>
        </w:drawing>
      </w:r>
    </w:p>
    <w:p w14:paraId="2EEBCE7E" w14:textId="5F21AB1A" w:rsidR="00F91C06" w:rsidRPr="00B55C6C" w:rsidRDefault="00F91C06" w:rsidP="00F91C06">
      <w:pPr>
        <w:pStyle w:val="Caption"/>
      </w:pPr>
      <w:bookmarkStart w:id="28" w:name="_Toc100325652"/>
      <w:r>
        <w:t xml:space="preserve">Figure </w:t>
      </w:r>
      <w:r>
        <w:fldChar w:fldCharType="begin"/>
      </w:r>
      <w:r>
        <w:instrText xml:space="preserve"> SEQ Figure \* ARABIC </w:instrText>
      </w:r>
      <w:r>
        <w:fldChar w:fldCharType="separate"/>
      </w:r>
      <w:r w:rsidR="0045415E">
        <w:rPr>
          <w:noProof/>
        </w:rPr>
        <w:t>2</w:t>
      </w:r>
      <w:r>
        <w:fldChar w:fldCharType="end"/>
      </w:r>
      <w:r>
        <w:t xml:space="preserve"> </w:t>
      </w:r>
      <w:proofErr w:type="spellStart"/>
      <w:r>
        <w:t>PyAntony</w:t>
      </w:r>
      <w:proofErr w:type="spellEnd"/>
      <w:r>
        <w:t xml:space="preserve"> BERT results</w:t>
      </w:r>
      <w:bookmarkEnd w:id="28"/>
    </w:p>
    <w:p w14:paraId="6ED4F6E9" w14:textId="77777777" w:rsidR="00DC1139" w:rsidRPr="00B55C6C" w:rsidRDefault="00DC1139" w:rsidP="005A042C"/>
    <w:p w14:paraId="7B114C24" w14:textId="10B288AB" w:rsidR="00DC1139" w:rsidRPr="00B55C6C" w:rsidRDefault="00A32847" w:rsidP="00DC1139">
      <w:pPr>
        <w:pStyle w:val="Heading3"/>
      </w:pPr>
      <w:bookmarkStart w:id="29" w:name="_Toc100325728"/>
      <w:r>
        <w:t xml:space="preserve">2.2.2 </w:t>
      </w:r>
      <w:r w:rsidR="00DC1139" w:rsidRPr="00B55C6C">
        <w:t>Hate Speech Detection and the Problem of Offensive Language</w:t>
      </w:r>
      <w:bookmarkEnd w:id="29"/>
    </w:p>
    <w:p w14:paraId="61A2F8E3" w14:textId="3B56C67A" w:rsidR="00DC1139" w:rsidRDefault="00DC1139" w:rsidP="00DC1139">
      <w:r w:rsidRPr="00B55C6C">
        <w:t xml:space="preserve">This paper uses a more simplistic approach to the model. It uses the </w:t>
      </w:r>
      <w:proofErr w:type="spellStart"/>
      <w:r w:rsidRPr="00B55C6C">
        <w:t>sklearn</w:t>
      </w:r>
      <w:proofErr w:type="spellEnd"/>
      <w:r w:rsidRPr="00B55C6C">
        <w:t xml:space="preserve"> library and logistic regression for its model. The interesting apart which would apply to my project would be the dataset. It is a sample of 25,000 tweets containing lexicon from hatebase.org. It was then manually coded by CrowdFlower workers whether the tweet contained hate speech, offensive language or neither. This dataset will be the one I will work with from the start and develop a protype with.</w:t>
      </w:r>
    </w:p>
    <w:p w14:paraId="1E3A32FB" w14:textId="77777777" w:rsidR="00F5050F" w:rsidRDefault="00F5050F" w:rsidP="00F5050F">
      <w:pPr>
        <w:keepNext/>
      </w:pPr>
      <w:r>
        <w:rPr>
          <w:noProof/>
        </w:rPr>
        <w:drawing>
          <wp:inline distT="0" distB="0" distL="0" distR="0" wp14:anchorId="4290E41A" wp14:editId="1AE2DA8F">
            <wp:extent cx="2639683" cy="2639683"/>
            <wp:effectExtent l="0" t="0" r="8890" b="889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4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6946" cy="2646946"/>
                    </a:xfrm>
                    <a:prstGeom prst="rect">
                      <a:avLst/>
                    </a:prstGeom>
                    <a:noFill/>
                    <a:ln>
                      <a:noFill/>
                    </a:ln>
                  </pic:spPr>
                </pic:pic>
              </a:graphicData>
            </a:graphic>
          </wp:inline>
        </w:drawing>
      </w:r>
    </w:p>
    <w:p w14:paraId="0B0916FB" w14:textId="0D784625" w:rsidR="00F5050F" w:rsidRDefault="00F5050F" w:rsidP="00F5050F">
      <w:pPr>
        <w:pStyle w:val="Caption"/>
      </w:pPr>
      <w:bookmarkStart w:id="30" w:name="_Toc100325653"/>
      <w:r>
        <w:t xml:space="preserve">Figure </w:t>
      </w:r>
      <w:r>
        <w:fldChar w:fldCharType="begin"/>
      </w:r>
      <w:r>
        <w:instrText xml:space="preserve"> SEQ Figure \* ARABIC </w:instrText>
      </w:r>
      <w:r>
        <w:fldChar w:fldCharType="separate"/>
      </w:r>
      <w:r w:rsidR="0045415E">
        <w:rPr>
          <w:noProof/>
        </w:rPr>
        <w:t>3</w:t>
      </w:r>
      <w:r>
        <w:fldChar w:fldCharType="end"/>
      </w:r>
      <w:r>
        <w:t xml:space="preserve"> Hate speech and offensive language result</w:t>
      </w:r>
      <w:bookmarkEnd w:id="30"/>
    </w:p>
    <w:p w14:paraId="401C8860" w14:textId="0EB4D917" w:rsidR="00BD5FE1" w:rsidRDefault="00BD5FE1" w:rsidP="00BD5FE1">
      <w:pPr>
        <w:pStyle w:val="Heading3"/>
      </w:pPr>
      <w:bookmarkStart w:id="31" w:name="_Toc100325729"/>
      <w:r>
        <w:t>2.2.3 Effects and consequences of offensive content on young people</w:t>
      </w:r>
      <w:bookmarkEnd w:id="31"/>
    </w:p>
    <w:p w14:paraId="5D0ADDD9" w14:textId="5A9548F7" w:rsidR="00FE356F" w:rsidRDefault="00BD5FE1" w:rsidP="00BD5FE1">
      <w:pPr>
        <w:rPr>
          <w:rFonts w:ascii="Calibri" w:hAnsi="Calibri" w:cs="Calibri"/>
        </w:rPr>
      </w:pPr>
      <w:r w:rsidRPr="00B55C6C">
        <w:t>Other research that I have done is looking into the side effects and consequences of hate speech and offensive content on the internet. Especially on young people, there can be long lasting negative effects.</w:t>
      </w:r>
      <w:r w:rsidRPr="00B55C6C">
        <w:fldChar w:fldCharType="begin"/>
      </w:r>
      <w:r w:rsidR="00FE356F">
        <w:instrText xml:space="preserve"> ADDIN ZOTERO_ITEM CSL_CITATION {"citationID":"ynIJGhIh","properties":{"formattedCitation":"(7)","plainCitation":"(7)","noteIndex":0},"citationItems":[{"id":9,"uris":["http://zotero.org/users/8862477/items/NCX8ND3L"],"itemData":{"id":9,"type":"webpage","abstract":"A vast amount of content on the internet is not appropriate for children or young people some of which may be offensive, upsetting or even illegal.","language":"en","title":"Inappropriate or offensive content - Hwb","URL":"https://hwb.gov.wales/zones/keeping-safe-online/inappropriate-or-offensive-content","accessed":{"date-parts":[["2022",1,15]]}}}],"schema":"https://github.com/citation-style-language/schema/raw/master/csl-citation.json"} </w:instrText>
      </w:r>
      <w:r w:rsidRPr="00B55C6C">
        <w:fldChar w:fldCharType="separate"/>
      </w:r>
      <w:r w:rsidR="00FE356F" w:rsidRPr="00FE356F">
        <w:rPr>
          <w:rFonts w:ascii="Calibri" w:hAnsi="Calibri" w:cs="Calibri"/>
        </w:rPr>
        <w:t>(7)</w:t>
      </w:r>
      <w:r w:rsidRPr="00B55C6C">
        <w:fldChar w:fldCharType="end"/>
      </w:r>
      <w:r w:rsidRPr="00B55C6C">
        <w:t xml:space="preserve"> </w:t>
      </w:r>
      <w:r w:rsidR="00FE356F">
        <w:t>Facebook was recently exposed as knowing the harmful effects of toxic messages on social media. Especially with teens struggling with their own body image, depression, eating disorders and low self-esteem. The way the social media applications are built on providing engaging content, with no regrade if the content is harmful in anyway.</w:t>
      </w:r>
      <w:r w:rsidR="00FE356F">
        <w:fldChar w:fldCharType="begin"/>
      </w:r>
      <w:r w:rsidR="00FE356F">
        <w:instrText xml:space="preserve"> ADDIN ZOTERO_ITEM CSL_CITATION {"citationID":"VvGKFpYV","properties":{"formattedCitation":"(8)","plainCitation":"(8)","noteIndex":0},"citationItems":[{"id":98,"uris":["http://zotero.org/users/8862477/items/PBVJM4EI"],"itemData":{"id":98,"type":"webpage","abstract":"Eating disorders expert Bryn Austin discusses the recent revelation that Facebook has long known that its Instagram app is harming teens’ mental health.","container-title":"News","language":"en-us","title":"How social media’s toxic content sends teens into ‘a dangerous spiral’","URL":"https://www.hsph.harvard.edu/news/features/how-social-medias-toxic-content-sends-teens-into-a-dangerous-spiral/","author":[{"family":"Boston","given":"677 Huntington Avenue"},{"family":"Ma 02115 +1495</w:instrText>
      </w:r>
      <w:r w:rsidR="00FE356F">
        <w:rPr>
          <w:rFonts w:ascii="Cambria Math" w:hAnsi="Cambria Math" w:cs="Cambria Math"/>
        </w:rPr>
        <w:instrText>‑</w:instrText>
      </w:r>
      <w:r w:rsidR="00FE356F">
        <w:instrText xml:space="preserve">1000","given":""}],"accessed":{"date-parts":[["2022",4,8]]},"issued":{"date-parts":[["2021",10,8]]}}}],"schema":"https://github.com/citation-style-language/schema/raw/master/csl-citation.json"} </w:instrText>
      </w:r>
      <w:r w:rsidR="00FE356F">
        <w:fldChar w:fldCharType="separate"/>
      </w:r>
      <w:r w:rsidR="00FE356F" w:rsidRPr="00FE356F">
        <w:rPr>
          <w:rFonts w:ascii="Calibri" w:hAnsi="Calibri" w:cs="Calibri"/>
        </w:rPr>
        <w:t>(8)</w:t>
      </w:r>
      <w:r w:rsidR="00FE356F">
        <w:fldChar w:fldCharType="end"/>
      </w:r>
      <w:r w:rsidR="00D77535">
        <w:t xml:space="preserve"> With over 1/3 of British children between the ages of 12-15 being exposed to toxic and offensive content on the internet and with 20% of them not sharing it with any one about what they witnessed.</w:t>
      </w:r>
      <w:r w:rsidR="00D77535" w:rsidRPr="00D77535">
        <w:rPr>
          <w:rFonts w:ascii="Calibri" w:hAnsi="Calibri" w:cs="Calibri"/>
        </w:rPr>
        <w:t>(9)</w:t>
      </w:r>
      <w:r w:rsidR="00612735">
        <w:rPr>
          <w:rFonts w:ascii="Calibri" w:hAnsi="Calibri" w:cs="Calibri"/>
        </w:rPr>
        <w:t xml:space="preserve"> It can cause long lasting damage on the future leaders of the world. </w:t>
      </w:r>
    </w:p>
    <w:p w14:paraId="4CD33FEF" w14:textId="77777777" w:rsidR="00E10E7E" w:rsidRDefault="00E10E7E" w:rsidP="00E10E7E">
      <w:pPr>
        <w:keepNext/>
      </w:pPr>
      <w:r>
        <w:rPr>
          <w:noProof/>
        </w:rPr>
        <w:lastRenderedPageBreak/>
        <w:drawing>
          <wp:inline distT="0" distB="0" distL="0" distR="0" wp14:anchorId="2A7BD7D9" wp14:editId="3F080D56">
            <wp:extent cx="5731510" cy="2877820"/>
            <wp:effectExtent l="0" t="0" r="2540" b="0"/>
            <wp:docPr id="70" name="Picture 70" descr="Online Harassment 2017 | Pew Research 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1" descr="Online Harassment 2017 | Pew Research Cent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2877820"/>
                    </a:xfrm>
                    <a:prstGeom prst="rect">
                      <a:avLst/>
                    </a:prstGeom>
                    <a:noFill/>
                    <a:ln>
                      <a:noFill/>
                    </a:ln>
                  </pic:spPr>
                </pic:pic>
              </a:graphicData>
            </a:graphic>
          </wp:inline>
        </w:drawing>
      </w:r>
    </w:p>
    <w:p w14:paraId="2C1D1AB3" w14:textId="79D4FCB7" w:rsidR="00E10E7E" w:rsidRDefault="00E10E7E" w:rsidP="00E10E7E">
      <w:pPr>
        <w:pStyle w:val="Caption"/>
        <w:jc w:val="left"/>
      </w:pPr>
      <w:bookmarkStart w:id="32" w:name="_Toc100325654"/>
      <w:r>
        <w:t xml:space="preserve">Figure </w:t>
      </w:r>
      <w:r>
        <w:fldChar w:fldCharType="begin"/>
      </w:r>
      <w:r>
        <w:instrText xml:space="preserve"> SEQ Figure \* ARABIC </w:instrText>
      </w:r>
      <w:r>
        <w:fldChar w:fldCharType="separate"/>
      </w:r>
      <w:r w:rsidR="0045415E">
        <w:rPr>
          <w:noProof/>
        </w:rPr>
        <w:t>4</w:t>
      </w:r>
      <w:r>
        <w:fldChar w:fldCharType="end"/>
      </w:r>
      <w:r>
        <w:t xml:space="preserve"> online Harassment in America</w:t>
      </w:r>
      <w:r w:rsidR="00627B35">
        <w:fldChar w:fldCharType="begin"/>
      </w:r>
      <w:r w:rsidR="00627B35">
        <w:instrText xml:space="preserve"> ADDIN ZOTERO_ITEM CSL_CITATION {"citationID":"dTTda27z","properties":{"formattedCitation":"(9)","plainCitation":"(9)","noteIndex":0},"citationItems":[{"id":105,"uris":["http://zotero.org/users/8862477/items/XGBUVCGF"],"itemData":{"id":105,"type":"post-weblog","abstract":"Roughly four-in-ten Americans have personally experienced online harassment, and 62% consider it a major problem.","container-title":"Pew Research Center: Internet, Science &amp; Tech","language":"en-US","title":"Online Harassment 2017","URL":"https://www.pewresearch.org/internet/2017/07/11/online-harassment-2017/","author":[{"family":"Duggan","given":"Maeve"}],"accessed":{"date-parts":[["2022",4,8]]},"issued":{"date-parts":[["2017",7,11]]}}}],"schema":"https://github.com/citation-style-language/schema/raw/master/csl-citation.json"} </w:instrText>
      </w:r>
      <w:r w:rsidR="00627B35">
        <w:fldChar w:fldCharType="separate"/>
      </w:r>
      <w:r w:rsidR="00627B35" w:rsidRPr="00627B35">
        <w:rPr>
          <w:rFonts w:ascii="Calibri" w:hAnsi="Calibri" w:cs="Calibri"/>
        </w:rPr>
        <w:t>(9)</w:t>
      </w:r>
      <w:bookmarkEnd w:id="32"/>
      <w:r w:rsidR="00627B35">
        <w:fldChar w:fldCharType="end"/>
      </w:r>
    </w:p>
    <w:p w14:paraId="65AB0916" w14:textId="77777777" w:rsidR="00E10E7E" w:rsidRDefault="00E10E7E" w:rsidP="00BD5FE1"/>
    <w:p w14:paraId="5BC0DA1E" w14:textId="3FBE13AC" w:rsidR="00BD5FE1" w:rsidRDefault="00FE356F" w:rsidP="00FE356F">
      <w:pPr>
        <w:pStyle w:val="Heading3"/>
      </w:pPr>
      <w:bookmarkStart w:id="33" w:name="_Toc100325730"/>
      <w:r>
        <w:t xml:space="preserve">2.2.4 </w:t>
      </w:r>
      <w:r w:rsidRPr="00FE356F">
        <w:t>SOLID</w:t>
      </w:r>
      <w:bookmarkEnd w:id="33"/>
    </w:p>
    <w:p w14:paraId="7A0588D2" w14:textId="5B763712" w:rsidR="00FE356F" w:rsidRDefault="00FE356F" w:rsidP="00FE356F">
      <w:r>
        <w:t>Solid is a large scale semi supervised dataset that is used for offensive language detection created by a team at IBM.</w:t>
      </w:r>
      <w:r>
        <w:fldChar w:fldCharType="begin"/>
      </w:r>
      <w:r w:rsidR="00D77535">
        <w:instrText xml:space="preserve"> ADDIN ZOTERO_ITEM CSL_CITATION {"citationID":"VPJnEMq0","properties":{"formattedCitation":"(10)","plainCitation":"(10)","noteIndex":0},"citationItems":[{"id":91,"uris":["http://zotero.org/users/8862477/items/T47TQKTB"],"itemData":{"id":91,"type":"paper-conference","abstract":"The widespread use of offensive content in social media has led to an abundance of research in detecting language such as hate speech, cyberbullying, and cyber-aggression. Recent work presented the OLID dataset, which follows a taxonomy for offensive language identiﬁcation that provides meaningful information for understanding the type and the target of offensive messages. However, it is limited in size and it might be biased towards offensive language as it was collected using keywords. In this work, we present SOLID, an expanded dataset, where the tweets were collected in a more principled manner. SOLID contains over nine million English tweets labeled in a semisupervised fashion. We demonstrate that using SOLID along with OLID yields sizable performance gains on the OLID test set for two different models, especially for the lower levels of the taxonomy.","container-title":"Findings of the Association for Computational Linguistics: ACL-IJCNLP 2021","DOI":"10.18653/v1/2021.findings-acl.80","event":"Findings of the Association for Computational Linguistics: ACL-IJCNLP 2021","event-place":"Online","language":"en","page":"915-928","publisher":"Association for Computational Linguistics","publisher-place":"Online","source":"DOI.org (Crossref)","title":"SOLID: A Large-Scale Semi-Supervised Dataset for Offensive Language Identification","title-short":"SOLID","URL":"https://aclanthology.org/2021.findings-acl.80","author":[{"family":"Rosenthal","given":"Sara"},{"family":"Atanasova","given":"Pepa"},{"family":"Karadzhov","given":"Georgi"},{"family":"Zampieri","given":"Marcos"},{"family":"Nakov","given":"Preslav"}],"accessed":{"date-parts":[["2022",4,8]]},"issued":{"date-parts":[["2021"]]}}}],"schema":"https://github.com/citation-style-language/schema/raw/master/csl-citation.json"} </w:instrText>
      </w:r>
      <w:r>
        <w:fldChar w:fldCharType="separate"/>
      </w:r>
      <w:r w:rsidR="00D77535" w:rsidRPr="00D77535">
        <w:rPr>
          <w:rFonts w:ascii="Calibri" w:hAnsi="Calibri" w:cs="Calibri"/>
        </w:rPr>
        <w:t>(10)</w:t>
      </w:r>
      <w:r>
        <w:fldChar w:fldCharType="end"/>
      </w:r>
      <w:r>
        <w:t xml:space="preserve"> This paper attempts to deal with the extensive use of offensive language and the lack of available datasets. Especially with the OLID dataset, and its exposure to low level categories that only include a couple hundred instances. This paper </w:t>
      </w:r>
      <w:r w:rsidR="00481731">
        <w:t xml:space="preserve">solves this issue by creating a Dataset called SOLID that contains over nine million English tweets that were tagged in a semi-supervised way. The team used two sperate models to perform analysis on their performance on easy and hard examples. Using the BERT model, the team found that due to the computational requirements of the model, including more than 20,000 tweets did not improve a performance, therefore showing that a limited dataset on the BERT model provides adequate results. The researchers also used the </w:t>
      </w:r>
      <w:proofErr w:type="spellStart"/>
      <w:r w:rsidR="00481731">
        <w:t>FastText</w:t>
      </w:r>
      <w:proofErr w:type="spellEnd"/>
      <w:r w:rsidR="00481731">
        <w:t xml:space="preserve"> model which is an open source, free and lightweight library for efficient text </w:t>
      </w:r>
      <w:r w:rsidR="005518C9">
        <w:t>classification</w:t>
      </w:r>
      <w:r w:rsidR="00481731">
        <w:t xml:space="preserve"> and representation learning. With the BERT model requiring less data to</w:t>
      </w:r>
      <w:r w:rsidR="005518C9">
        <w:t xml:space="preserve"> outperform the </w:t>
      </w:r>
      <w:proofErr w:type="spellStart"/>
      <w:r w:rsidR="005518C9">
        <w:t>FastText</w:t>
      </w:r>
      <w:proofErr w:type="spellEnd"/>
      <w:r w:rsidR="005518C9">
        <w:t xml:space="preserve"> model. It is the number one option for this project</w:t>
      </w:r>
      <w:r w:rsidR="00E10E7E">
        <w:t>.</w:t>
      </w:r>
    </w:p>
    <w:p w14:paraId="4BD6602D" w14:textId="77777777" w:rsidR="00481731" w:rsidRDefault="00481731" w:rsidP="00481731">
      <w:pPr>
        <w:keepNext/>
      </w:pPr>
      <w:r w:rsidRPr="00481731">
        <w:lastRenderedPageBreak/>
        <w:drawing>
          <wp:inline distT="0" distB="0" distL="0" distR="0" wp14:anchorId="73F72856" wp14:editId="09C495B5">
            <wp:extent cx="4133794" cy="2467154"/>
            <wp:effectExtent l="0" t="0" r="63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83987" cy="2497110"/>
                    </a:xfrm>
                    <a:prstGeom prst="rect">
                      <a:avLst/>
                    </a:prstGeom>
                  </pic:spPr>
                </pic:pic>
              </a:graphicData>
            </a:graphic>
          </wp:inline>
        </w:drawing>
      </w:r>
    </w:p>
    <w:p w14:paraId="26279427" w14:textId="4F26CE6D" w:rsidR="00481731" w:rsidRPr="00FE356F" w:rsidRDefault="00481731" w:rsidP="00481731">
      <w:pPr>
        <w:pStyle w:val="Caption"/>
        <w:jc w:val="left"/>
      </w:pPr>
      <w:bookmarkStart w:id="34" w:name="_Toc100325655"/>
      <w:r>
        <w:t xml:space="preserve">Figure </w:t>
      </w:r>
      <w:r>
        <w:fldChar w:fldCharType="begin"/>
      </w:r>
      <w:r>
        <w:instrText xml:space="preserve"> SEQ Figure \* ARABIC </w:instrText>
      </w:r>
      <w:r>
        <w:fldChar w:fldCharType="separate"/>
      </w:r>
      <w:r w:rsidR="0045415E">
        <w:rPr>
          <w:noProof/>
        </w:rPr>
        <w:t>5</w:t>
      </w:r>
      <w:r>
        <w:fldChar w:fldCharType="end"/>
      </w:r>
      <w:r>
        <w:t xml:space="preserve"> Results from the two models</w:t>
      </w:r>
      <w:r w:rsidR="005518C9">
        <w:t xml:space="preserve"> </w:t>
      </w:r>
      <w:r w:rsidR="005518C9">
        <w:fldChar w:fldCharType="begin"/>
      </w:r>
      <w:r w:rsidR="00D77535">
        <w:instrText xml:space="preserve"> ADDIN ZOTERO_ITEM CSL_CITATION {"citationID":"kBStow3n","properties":{"formattedCitation":"(10)","plainCitation":"(10)","noteIndex":0},"citationItems":[{"id":91,"uris":["http://zotero.org/users/8862477/items/T47TQKTB"],"itemData":{"id":91,"type":"paper-conference","abstract":"The widespread use of offensive content in social media has led to an abundance of research in detecting language such as hate speech, cyberbullying, and cyber-aggression. Recent work presented the OLID dataset, which follows a taxonomy for offensive language identiﬁcation that provides meaningful information for understanding the type and the target of offensive messages. However, it is limited in size and it might be biased towards offensive language as it was collected using keywords. In this work, we present SOLID, an expanded dataset, where the tweets were collected in a more principled manner. SOLID contains over nine million English tweets labeled in a semisupervised fashion. We demonstrate that using SOLID along with OLID yields sizable performance gains on the OLID test set for two different models, especially for the lower levels of the taxonomy.","container-title":"Findings of the Association for Computational Linguistics: ACL-IJCNLP 2021","DOI":"10.18653/v1/2021.findings-acl.80","event":"Findings of the Association for Computational Linguistics: ACL-IJCNLP 2021","event-place":"Online","language":"en","page":"915-928","publisher":"Association for Computational Linguistics","publisher-place":"Online","source":"DOI.org (Crossref)","title":"SOLID: A Large-Scale Semi-Supervised Dataset for Offensive Language Identification","title-short":"SOLID","URL":"https://aclanthology.org/2021.findings-acl.80","author":[{"family":"Rosenthal","given":"Sara"},{"family":"Atanasova","given":"Pepa"},{"family":"Karadzhov","given":"Georgi"},{"family":"Zampieri","given":"Marcos"},{"family":"Nakov","given":"Preslav"}],"accessed":{"date-parts":[["2022",4,8]]},"issued":{"date-parts":[["2021"]]}}}],"schema":"https://github.com/citation-style-language/schema/raw/master/csl-citation.json"} </w:instrText>
      </w:r>
      <w:r w:rsidR="005518C9">
        <w:fldChar w:fldCharType="separate"/>
      </w:r>
      <w:r w:rsidR="00D77535" w:rsidRPr="00D77535">
        <w:rPr>
          <w:rFonts w:ascii="Calibri" w:hAnsi="Calibri" w:cs="Calibri"/>
          <w:sz w:val="22"/>
        </w:rPr>
        <w:t>(10)</w:t>
      </w:r>
      <w:bookmarkEnd w:id="34"/>
      <w:r w:rsidR="005518C9">
        <w:fldChar w:fldCharType="end"/>
      </w:r>
    </w:p>
    <w:p w14:paraId="4C405BA5" w14:textId="0F364580" w:rsidR="00C85C09" w:rsidRPr="00B55C6C" w:rsidRDefault="00C85C09" w:rsidP="00C85C09">
      <w:pPr>
        <w:pStyle w:val="Heading2"/>
      </w:pPr>
      <w:bookmarkStart w:id="35" w:name="_Toc100325731"/>
      <w:r w:rsidRPr="00B55C6C">
        <w:t>2.</w:t>
      </w:r>
      <w:r>
        <w:t>3</w:t>
      </w:r>
      <w:r w:rsidRPr="00B55C6C">
        <w:t>. Existing Final Year Projects</w:t>
      </w:r>
      <w:bookmarkEnd w:id="35"/>
    </w:p>
    <w:p w14:paraId="5C089E35" w14:textId="63C85E6C" w:rsidR="00C85C09" w:rsidRDefault="00C85C09" w:rsidP="00C85C09">
      <w:r w:rsidRPr="00B55C6C">
        <w:t xml:space="preserve">From my brief look at the previous final year projects, I was able to find one project that was </w:t>
      </w:r>
      <w:proofErr w:type="gramStart"/>
      <w:r w:rsidRPr="00B55C6C">
        <w:t>similar to</w:t>
      </w:r>
      <w:proofErr w:type="gramEnd"/>
      <w:r w:rsidRPr="00B55C6C">
        <w:t xml:space="preserve"> mine. It is titled Anti-Bullying with Machine Learning and it is by Shane O’Neill. The project uses various combinations of machine learning and text mining to build predictive models to detect cyber bullying. Mr O’Neill tested his models on 4 different datasets labelled for bullying or abusive content. He found that the data quality is very important and no one model can be used for all the datasets. He also created a demonstration interface where a user can enter any sentence and it would predict if the sentence entered contains bullying. This final year project contains very useful information and is very insightful</w:t>
      </w:r>
      <w:r>
        <w:t>.</w:t>
      </w:r>
      <w:r>
        <w:fldChar w:fldCharType="begin"/>
      </w:r>
      <w:r>
        <w:instrText xml:space="preserve"> ADDIN ZOTERO_ITEM CSL_CITATION {"citationID":"ILb0l3P1","properties":{"formattedCitation":"(15)","plainCitation":"(15)","noteIndex":0},"citationItems":[{"id":107,"uris":["http://zotero.org/users/8862477/items/LXML66P6"],"itemData":{"id":107,"type":"thesis","call-number":"TU 856 2017","event-place":"Dublin","publisher":"DIT","publisher-place":"Dublin","source":"library-cc.tudublin.ie Library Catalog","title":"Anti-bullying with machine learning","author":[{"family":"O'Neill","given":"Shane"},{"family":"McKeever","given":"Susan"}],"issued":{"date-parts":[["2017"]]}}}],"schema":"https://github.com/citation-style-language/schema/raw/master/csl-citation.json"} </w:instrText>
      </w:r>
      <w:r>
        <w:fldChar w:fldCharType="separate"/>
      </w:r>
      <w:r w:rsidRPr="00E95C35">
        <w:rPr>
          <w:rFonts w:ascii="Calibri" w:hAnsi="Calibri" w:cs="Calibri"/>
        </w:rPr>
        <w:t>(15)</w:t>
      </w:r>
      <w:r>
        <w:fldChar w:fldCharType="end"/>
      </w:r>
      <w:r w:rsidRPr="00B55C6C">
        <w:t xml:space="preserve"> </w:t>
      </w:r>
    </w:p>
    <w:p w14:paraId="2A3C2017" w14:textId="77777777" w:rsidR="00F5050F" w:rsidRDefault="00F5050F" w:rsidP="00F5050F">
      <w:pPr>
        <w:keepNext/>
      </w:pPr>
      <w:r w:rsidRPr="00F5050F">
        <w:drawing>
          <wp:inline distT="0" distB="0" distL="0" distR="0" wp14:anchorId="61611845" wp14:editId="5A1A4559">
            <wp:extent cx="5607170" cy="2838692"/>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77049" cy="2874069"/>
                    </a:xfrm>
                    <a:prstGeom prst="rect">
                      <a:avLst/>
                    </a:prstGeom>
                  </pic:spPr>
                </pic:pic>
              </a:graphicData>
            </a:graphic>
          </wp:inline>
        </w:drawing>
      </w:r>
    </w:p>
    <w:p w14:paraId="18DB3931" w14:textId="10A1670D" w:rsidR="00F5050F" w:rsidRDefault="00F5050F" w:rsidP="00F5050F">
      <w:pPr>
        <w:pStyle w:val="Caption"/>
      </w:pPr>
      <w:bookmarkStart w:id="36" w:name="_Toc100325656"/>
      <w:r>
        <w:t xml:space="preserve">Figure </w:t>
      </w:r>
      <w:r>
        <w:fldChar w:fldCharType="begin"/>
      </w:r>
      <w:r>
        <w:instrText xml:space="preserve"> SEQ Figure \* ARABIC </w:instrText>
      </w:r>
      <w:r>
        <w:fldChar w:fldCharType="separate"/>
      </w:r>
      <w:r w:rsidR="0045415E">
        <w:rPr>
          <w:noProof/>
        </w:rPr>
        <w:t>6</w:t>
      </w:r>
      <w:r>
        <w:fldChar w:fldCharType="end"/>
      </w:r>
      <w:r>
        <w:t xml:space="preserve"> Experiment 6 Results</w:t>
      </w:r>
      <w:bookmarkEnd w:id="36"/>
    </w:p>
    <w:p w14:paraId="725D6138" w14:textId="77777777" w:rsidR="00F5050F" w:rsidRPr="00B55C6C" w:rsidRDefault="00F5050F" w:rsidP="00C85C09"/>
    <w:p w14:paraId="4A59071A" w14:textId="77777777" w:rsidR="00524659" w:rsidRPr="00B55C6C" w:rsidRDefault="00524659" w:rsidP="00B0345C"/>
    <w:p w14:paraId="17E1412B" w14:textId="05453CF6" w:rsidR="00B0345C" w:rsidRPr="00B55C6C" w:rsidRDefault="00DC1139" w:rsidP="004B3D21">
      <w:pPr>
        <w:pStyle w:val="Heading2"/>
      </w:pPr>
      <w:bookmarkStart w:id="37" w:name="_Toc100325732"/>
      <w:r w:rsidRPr="00B55C6C">
        <w:t>2.</w:t>
      </w:r>
      <w:r w:rsidR="00C85C09">
        <w:t>4</w:t>
      </w:r>
      <w:r w:rsidRPr="00B55C6C">
        <w:t>. Technologies</w:t>
      </w:r>
      <w:bookmarkEnd w:id="37"/>
    </w:p>
    <w:p w14:paraId="0297D531" w14:textId="217BA88D" w:rsidR="00DC1139" w:rsidRPr="00B55C6C" w:rsidRDefault="007159CA" w:rsidP="00DC1139">
      <w:pPr>
        <w:pStyle w:val="Heading3"/>
      </w:pPr>
      <w:bookmarkStart w:id="38" w:name="_Toc100325733"/>
      <w:r>
        <w:t>2.3.1</w:t>
      </w:r>
      <w:r w:rsidR="00D93907">
        <w:t>.</w:t>
      </w:r>
      <w:r>
        <w:t xml:space="preserve"> </w:t>
      </w:r>
      <w:r w:rsidR="00DC1139" w:rsidRPr="00B55C6C">
        <w:t>Programming languages</w:t>
      </w:r>
      <w:bookmarkEnd w:id="38"/>
    </w:p>
    <w:p w14:paraId="15DA696F" w14:textId="4B5A638E" w:rsidR="00DC1139" w:rsidRPr="00B55C6C" w:rsidRDefault="00DC1139" w:rsidP="00DC1139">
      <w:r w:rsidRPr="00B55C6C">
        <w:t xml:space="preserve">From an early stage I knew that for this project I will be coding most of it, if not all, in python. Python is a </w:t>
      </w:r>
      <w:r w:rsidR="001B2B5B" w:rsidRPr="00B55C6C">
        <w:t>high-level</w:t>
      </w:r>
      <w:r w:rsidRPr="00B55C6C">
        <w:t xml:space="preserve"> </w:t>
      </w:r>
      <w:r w:rsidR="000A74FD" w:rsidRPr="00B55C6C">
        <w:t>open-source</w:t>
      </w:r>
      <w:r w:rsidRPr="00B55C6C">
        <w:t xml:space="preserve"> language. It has a high </w:t>
      </w:r>
      <w:r w:rsidR="001B2B5B" w:rsidRPr="00B55C6C">
        <w:t>number</w:t>
      </w:r>
      <w:r w:rsidRPr="00B55C6C">
        <w:t xml:space="preserve"> of libraries that allow for machine learning, data analysis and data visualisation. The language is also syntactically simple and there are extensive online resources for python and with over 60% of machine learning developers using python. It seemed like the perfect option to go with. </w:t>
      </w:r>
      <w:r w:rsidRPr="00B55C6C">
        <w:fldChar w:fldCharType="begin"/>
      </w:r>
      <w:r w:rsidR="00D77535">
        <w:instrText xml:space="preserve"> ADDIN ZOTERO_ITEM CSL_CITATION {"citationID":"Dslbp2as","properties":{"formattedCitation":"(11)","plainCitation":"(11)","noteIndex":0},"citationItems":[{"id":22,"uris":["http://zotero.org/users/8862477/items/CRWL2L24"],"itemData":{"id":22,"type":"post-weblog","abstract":"A Computer Science portal for geeks. It contains well written, well thought and well explained computer science and programming articles, quizzes and practice/competitive programming/company interview Questions.","container-title":"GeeksforGeeks","language":"en-us","note":"section: GBlog","title":"Top 5 Programming Languages and their Libraries for Machine Learning in 2020","URL":"https://www.geeksforgeeks.org/top-5-programming-languages-and-their-libraries-for-machine-learning-in-2020/","accessed":{"date-parts":[["2022",1,3]]},"issued":{"date-parts":[["2020",6,26]]}}}],"schema":"https://github.com/citation-style-language/schema/raw/master/csl-citation.json"} </w:instrText>
      </w:r>
      <w:r w:rsidRPr="00B55C6C">
        <w:fldChar w:fldCharType="separate"/>
      </w:r>
      <w:r w:rsidR="00D77535" w:rsidRPr="00D77535">
        <w:rPr>
          <w:rFonts w:ascii="Calibri" w:hAnsi="Calibri" w:cs="Calibri"/>
        </w:rPr>
        <w:t>(11)</w:t>
      </w:r>
      <w:r w:rsidRPr="00B55C6C">
        <w:fldChar w:fldCharType="end"/>
      </w:r>
      <w:r w:rsidRPr="00B55C6C">
        <w:t xml:space="preserve"> </w:t>
      </w:r>
    </w:p>
    <w:p w14:paraId="770B7661" w14:textId="68A5F54F" w:rsidR="00DC1139" w:rsidRPr="00B55C6C" w:rsidRDefault="00DC1139" w:rsidP="00DC1139">
      <w:r w:rsidRPr="00B55C6C">
        <w:t xml:space="preserve">The other option was R. R is a functional language that is primarily used for data analytics and for the visual of data. There are various resources and tutorials for it, </w:t>
      </w:r>
      <w:r w:rsidR="001B2B5B" w:rsidRPr="00B55C6C">
        <w:t>however</w:t>
      </w:r>
      <w:r w:rsidRPr="00B55C6C">
        <w:t xml:space="preserve"> it does lack features compared to python and my lack of familiarity to it is the reason I did not go with it.</w:t>
      </w:r>
    </w:p>
    <w:p w14:paraId="12B18A2C" w14:textId="77777777" w:rsidR="000E1266" w:rsidRPr="00B55C6C" w:rsidRDefault="000E1266" w:rsidP="001B2B5B">
      <w:pPr>
        <w:ind w:left="360"/>
      </w:pPr>
    </w:p>
    <w:p w14:paraId="15437E64" w14:textId="08E82DE3" w:rsidR="00DC1139" w:rsidRPr="00B55C6C" w:rsidRDefault="00C46D80" w:rsidP="00DC1139">
      <w:pPr>
        <w:pStyle w:val="Heading3"/>
      </w:pPr>
      <w:bookmarkStart w:id="39" w:name="_Toc100325734"/>
      <w:r>
        <w:t>2.3.3</w:t>
      </w:r>
      <w:r w:rsidR="00D93907">
        <w:t>.</w:t>
      </w:r>
      <w:r>
        <w:t xml:space="preserve"> </w:t>
      </w:r>
      <w:r w:rsidR="00DC1139" w:rsidRPr="00B55C6C">
        <w:t>Machine Learning Frameworks</w:t>
      </w:r>
      <w:bookmarkEnd w:id="39"/>
      <w:r w:rsidR="00DC1139" w:rsidRPr="00B55C6C">
        <w:t xml:space="preserve"> </w:t>
      </w:r>
    </w:p>
    <w:p w14:paraId="59547E58" w14:textId="68914341" w:rsidR="00DC1139" w:rsidRPr="00B55C6C" w:rsidRDefault="00DC1139" w:rsidP="00DC1139">
      <w:r w:rsidRPr="00B55C6C">
        <w:t xml:space="preserve">There are lots of machine learning frameworks available for python from TensorFlow to Scikit-Learn. </w:t>
      </w:r>
    </w:p>
    <w:p w14:paraId="27CE00F6" w14:textId="77777777" w:rsidR="00B0345C" w:rsidRPr="00B55C6C" w:rsidRDefault="00B0345C" w:rsidP="00DC1139"/>
    <w:p w14:paraId="197FE2C4" w14:textId="77777777" w:rsidR="00DC1139" w:rsidRPr="00B55C6C" w:rsidRDefault="00DC1139" w:rsidP="00DC1139">
      <w:pPr>
        <w:pStyle w:val="Heading4"/>
      </w:pPr>
      <w:r w:rsidRPr="00B55C6C">
        <w:t>TensorFlow</w:t>
      </w:r>
    </w:p>
    <w:p w14:paraId="5A2B4926" w14:textId="4D96C5BD" w:rsidR="00DC1139" w:rsidRPr="00B55C6C" w:rsidRDefault="00DC1139" w:rsidP="00DC1139">
      <w:r w:rsidRPr="00B55C6C">
        <w:t>TensorFlow is an opensource end to end machine learning platform. It has a wide range of tools, libraries and community resources that enable users to develop machine learning algorithms easily and efficiently.</w:t>
      </w:r>
      <w:r w:rsidRPr="00B55C6C">
        <w:fldChar w:fldCharType="begin"/>
      </w:r>
      <w:r w:rsidR="00E95C35">
        <w:instrText xml:space="preserve"> ADDIN ZOTERO_ITEM CSL_CITATION {"citationID":"BxlDeLEO","properties":{"formattedCitation":"(12)","plainCitation":"(12)","noteIndex":0},"citationItems":[{"id":17,"uris":["http://zotero.org/users/8862477/items/VC6SB6MT"],"itemData":{"id":17,"type":"webpage","abstract":"An end-to-end open source machine learning platform for everyone. Discover TensorFlow's flexible ecosystem of tools, libraries and community resources.","container-title":"TensorFlow","language":"en","title":"TensorFlow","URL":"https://www.tensorflow.org/","accessed":{"date-parts":[["2022",1,3]]}}}],"schema":"https://github.com/citation-style-language/schema/raw/master/csl-citation.json"} </w:instrText>
      </w:r>
      <w:r w:rsidRPr="00B55C6C">
        <w:fldChar w:fldCharType="separate"/>
      </w:r>
      <w:r w:rsidR="00E95C35" w:rsidRPr="00E95C35">
        <w:rPr>
          <w:rFonts w:ascii="Calibri" w:hAnsi="Calibri" w:cs="Calibri"/>
        </w:rPr>
        <w:t>(12)</w:t>
      </w:r>
      <w:r w:rsidRPr="00B55C6C">
        <w:fldChar w:fldCharType="end"/>
      </w:r>
      <w:r w:rsidRPr="00B55C6C">
        <w:t xml:space="preserve"> TensorFlow can create models for anything from image recognition to NLP. It works by allowing the developers to create structures that describe how data moves through a graph. Each node in the graph represents a mathematical operation with each edge between the nodes being a multidimensional </w:t>
      </w:r>
      <w:r w:rsidR="001B2B5B" w:rsidRPr="00B55C6C">
        <w:t>array (</w:t>
      </w:r>
      <w:r w:rsidRPr="00B55C6C">
        <w:t xml:space="preserve">Tensor). The main supported language is Python, however there are </w:t>
      </w:r>
      <w:r w:rsidR="001B2B5B" w:rsidRPr="00B55C6C">
        <w:t>community-built</w:t>
      </w:r>
      <w:r w:rsidRPr="00B55C6C">
        <w:t xml:space="preserve"> </w:t>
      </w:r>
      <w:r w:rsidR="001B2B5B" w:rsidRPr="00B55C6C">
        <w:t>APIs</w:t>
      </w:r>
      <w:r w:rsidRPr="00B55C6C">
        <w:t xml:space="preserve"> for other languages. The mathematical operations however are all computed through high-performance C++ binaries. </w:t>
      </w:r>
    </w:p>
    <w:p w14:paraId="141ED88F" w14:textId="77777777" w:rsidR="00B0345C" w:rsidRPr="00B55C6C" w:rsidRDefault="00B0345C" w:rsidP="00DC1139"/>
    <w:p w14:paraId="49A22FBD" w14:textId="77777777" w:rsidR="00DC1139" w:rsidRPr="00B55C6C" w:rsidRDefault="00DC1139" w:rsidP="00DC1139">
      <w:pPr>
        <w:pStyle w:val="Heading4"/>
      </w:pPr>
      <w:r w:rsidRPr="00B55C6C">
        <w:t>Scikit-Learn</w:t>
      </w:r>
    </w:p>
    <w:p w14:paraId="6E0E45F1" w14:textId="7C2D5AC6" w:rsidR="00DC1139" w:rsidRPr="00B55C6C" w:rsidRDefault="00DC1139" w:rsidP="00DC1139">
      <w:r w:rsidRPr="00B55C6C">
        <w:t xml:space="preserve">Scikit learn is an opensource machine learning and data analysis library in python. It is considered by many to be the gold standard for machine learning in python. Scikit learn provides many algorithms for supervised and unsupervised learning and is built upon technology such as </w:t>
      </w:r>
      <w:r w:rsidR="000A74FD" w:rsidRPr="00B55C6C">
        <w:t>NumPy</w:t>
      </w:r>
      <w:r w:rsidRPr="00B55C6C">
        <w:t xml:space="preserve">, pandas and matplotlib. Scikit learn is very easy to setup and learn to use. It is high level which allows you to define a model for prediction in a short amount of time and code. </w:t>
      </w:r>
    </w:p>
    <w:p w14:paraId="504CD1D3" w14:textId="5F0AC6AD" w:rsidR="00B0345C" w:rsidRPr="00B55C6C" w:rsidRDefault="00B0345C" w:rsidP="00DC1139"/>
    <w:p w14:paraId="349E180D" w14:textId="218DFC0A" w:rsidR="00DC1139" w:rsidRPr="00B55C6C" w:rsidRDefault="009563A2" w:rsidP="00DC1139">
      <w:pPr>
        <w:pStyle w:val="Heading3"/>
      </w:pPr>
      <w:bookmarkStart w:id="40" w:name="_Toc100325735"/>
      <w:r>
        <w:lastRenderedPageBreak/>
        <w:t xml:space="preserve">2.3.4. </w:t>
      </w:r>
      <w:r w:rsidR="00DC1139" w:rsidRPr="00B55C6C">
        <w:t>Discord API wrapper</w:t>
      </w:r>
      <w:bookmarkEnd w:id="40"/>
      <w:r w:rsidR="00DC1139" w:rsidRPr="00B55C6C">
        <w:t xml:space="preserve"> </w:t>
      </w:r>
    </w:p>
    <w:p w14:paraId="39F390D4" w14:textId="57E24194" w:rsidR="00511A09" w:rsidRDefault="00DC1139" w:rsidP="00DC1139">
      <w:r w:rsidRPr="00B55C6C">
        <w:t xml:space="preserve">The Discord API wrapper that I will be using for this project is Discord.py. I went with discord.py because of my previous experience using it and it’s easy to use, feature rich and async ready. One concerning issue at the start of the project was that the mainline development was ceased. </w:t>
      </w:r>
      <w:r w:rsidR="001B2B5B" w:rsidRPr="00B55C6C">
        <w:t>However,</w:t>
      </w:r>
      <w:r w:rsidRPr="00B55C6C">
        <w:t xml:space="preserve"> by the time of writing this, development has restarted and is very active.</w:t>
      </w:r>
      <w:r w:rsidR="00A87D04">
        <w:t xml:space="preserve"> Using this discord API wrapper, you </w:t>
      </w:r>
      <w:proofErr w:type="gramStart"/>
      <w:r w:rsidR="00A87D04">
        <w:t>are able to</w:t>
      </w:r>
      <w:proofErr w:type="gramEnd"/>
      <w:r w:rsidR="00A87D04">
        <w:t xml:space="preserve"> create a bot. A bot is an automated program that look and act like users and can automatically respond to events and commands given by the user. Anything from send a user a message when they join the server, to using machine learning to create a chat bot that the users can talk to. For this project, A state of the art machine learning</w:t>
      </w:r>
      <w:r w:rsidR="00541D77">
        <w:t xml:space="preserve"> NLP</w:t>
      </w:r>
      <w:r w:rsidR="00A87D04">
        <w:t xml:space="preserve"> model called BERT will be </w:t>
      </w:r>
      <w:r w:rsidR="00541D77">
        <w:t>used to detect offensive and toxic content.</w:t>
      </w:r>
    </w:p>
    <w:p w14:paraId="1DFAB7F0" w14:textId="77777777" w:rsidR="00511A09" w:rsidRPr="00B55C6C" w:rsidRDefault="00511A09" w:rsidP="00DC1139"/>
    <w:p w14:paraId="10336A8B" w14:textId="7657CF86" w:rsidR="00DC1139" w:rsidRDefault="00A95937" w:rsidP="00DC1139">
      <w:pPr>
        <w:pStyle w:val="Heading3"/>
      </w:pPr>
      <w:bookmarkStart w:id="41" w:name="_Toc100325736"/>
      <w:r>
        <w:t>2.3.</w:t>
      </w:r>
      <w:r w:rsidR="00D93907">
        <w:t>5.</w:t>
      </w:r>
      <w:r>
        <w:t xml:space="preserve"> </w:t>
      </w:r>
      <w:r w:rsidR="00A87D04">
        <w:t>Image Processing</w:t>
      </w:r>
      <w:bookmarkEnd w:id="41"/>
    </w:p>
    <w:p w14:paraId="50904297" w14:textId="77777777" w:rsidR="00C42DF6" w:rsidRDefault="00C42DF6" w:rsidP="00C42DF6">
      <w:r w:rsidRPr="00C42DF6">
        <w:t>OpenCV and Pytesseract are used to implement image processing in this project. Pytesseract is a python-based optical character recognition (OCR) program. It's designed to identify text that's contained within photos. Pytesseract wraps Google's Tesseract-OCR Engine, allowing it to be used in Python. Due to its efficiency and ability to accurately detect characters in a picture, it is one of the most accurate OCR engines accessible. It is necessary to pre-process an image before using Pytesseract to extract text. We'd like to create a picture with black text and a white backdrop. We do this using image processing techniques by first grey scaling the picture.</w:t>
      </w:r>
    </w:p>
    <w:p w14:paraId="53C20130" w14:textId="3C317632" w:rsidR="00E36EBC" w:rsidRDefault="00E36EBC" w:rsidP="00E36EBC">
      <w:pPr>
        <w:shd w:val="clear" w:color="auto" w:fill="FFFFFF"/>
        <w:spacing w:after="0" w:line="285" w:lineRule="atLeast"/>
        <w:jc w:val="left"/>
        <w:rPr>
          <w:rFonts w:ascii="Consolas" w:eastAsia="Times New Roman" w:hAnsi="Consolas" w:cs="Times New Roman"/>
          <w:color w:val="000000"/>
          <w:sz w:val="21"/>
          <w:szCs w:val="21"/>
          <w:lang w:val="en-GB" w:eastAsia="en-GB"/>
        </w:rPr>
      </w:pPr>
      <w:proofErr w:type="spellStart"/>
      <w:r w:rsidRPr="00E36EBC">
        <w:rPr>
          <w:rFonts w:ascii="Consolas" w:eastAsia="Times New Roman" w:hAnsi="Consolas" w:cs="Times New Roman"/>
          <w:color w:val="001080"/>
          <w:sz w:val="21"/>
          <w:szCs w:val="21"/>
          <w:lang w:val="en-GB" w:eastAsia="en-GB"/>
        </w:rPr>
        <w:t>gray</w:t>
      </w:r>
      <w:proofErr w:type="spellEnd"/>
      <w:r w:rsidRPr="00E36EBC">
        <w:rPr>
          <w:rFonts w:ascii="Consolas" w:eastAsia="Times New Roman" w:hAnsi="Consolas" w:cs="Times New Roman"/>
          <w:color w:val="000000"/>
          <w:sz w:val="21"/>
          <w:szCs w:val="21"/>
          <w:lang w:val="en-GB" w:eastAsia="en-GB"/>
        </w:rPr>
        <w:t xml:space="preserve"> = </w:t>
      </w:r>
      <w:r w:rsidRPr="00E36EBC">
        <w:rPr>
          <w:rFonts w:ascii="Consolas" w:eastAsia="Times New Roman" w:hAnsi="Consolas" w:cs="Times New Roman"/>
          <w:color w:val="267F99"/>
          <w:sz w:val="21"/>
          <w:szCs w:val="21"/>
          <w:lang w:val="en-GB" w:eastAsia="en-GB"/>
        </w:rPr>
        <w:t>cv2</w:t>
      </w:r>
      <w:r w:rsidRPr="00E36EBC">
        <w:rPr>
          <w:rFonts w:ascii="Consolas" w:eastAsia="Times New Roman" w:hAnsi="Consolas" w:cs="Times New Roman"/>
          <w:color w:val="000000"/>
          <w:sz w:val="21"/>
          <w:szCs w:val="21"/>
          <w:lang w:val="en-GB" w:eastAsia="en-GB"/>
        </w:rPr>
        <w:t>.cvtColor(</w:t>
      </w:r>
      <w:proofErr w:type="spellStart"/>
      <w:r w:rsidRPr="00E36EBC">
        <w:rPr>
          <w:rFonts w:ascii="Consolas" w:eastAsia="Times New Roman" w:hAnsi="Consolas" w:cs="Times New Roman"/>
          <w:color w:val="001080"/>
          <w:sz w:val="21"/>
          <w:szCs w:val="21"/>
          <w:lang w:val="en-GB" w:eastAsia="en-GB"/>
        </w:rPr>
        <w:t>img</w:t>
      </w:r>
      <w:proofErr w:type="spellEnd"/>
      <w:r w:rsidRPr="00E36EBC">
        <w:rPr>
          <w:rFonts w:ascii="Consolas" w:eastAsia="Times New Roman" w:hAnsi="Consolas" w:cs="Times New Roman"/>
          <w:color w:val="000000"/>
          <w:sz w:val="21"/>
          <w:szCs w:val="21"/>
          <w:lang w:val="en-GB" w:eastAsia="en-GB"/>
        </w:rPr>
        <w:t xml:space="preserve">, </w:t>
      </w:r>
      <w:r w:rsidRPr="00E36EBC">
        <w:rPr>
          <w:rFonts w:ascii="Consolas" w:eastAsia="Times New Roman" w:hAnsi="Consolas" w:cs="Times New Roman"/>
          <w:color w:val="267F99"/>
          <w:sz w:val="21"/>
          <w:szCs w:val="21"/>
          <w:lang w:val="en-GB" w:eastAsia="en-GB"/>
        </w:rPr>
        <w:t>cv2</w:t>
      </w:r>
      <w:r w:rsidRPr="00E36EBC">
        <w:rPr>
          <w:rFonts w:ascii="Consolas" w:eastAsia="Times New Roman" w:hAnsi="Consolas" w:cs="Times New Roman"/>
          <w:color w:val="000000"/>
          <w:sz w:val="21"/>
          <w:szCs w:val="21"/>
          <w:lang w:val="en-GB" w:eastAsia="en-GB"/>
        </w:rPr>
        <w:t>.COLOR_BGR2GRAY)</w:t>
      </w:r>
    </w:p>
    <w:p w14:paraId="7CF5B1F0" w14:textId="77777777" w:rsidR="00E36EBC" w:rsidRPr="00E36EBC" w:rsidRDefault="00E36EBC" w:rsidP="00E36EBC">
      <w:pPr>
        <w:shd w:val="clear" w:color="auto" w:fill="FFFFFF"/>
        <w:spacing w:after="0" w:line="285" w:lineRule="atLeast"/>
        <w:jc w:val="left"/>
        <w:rPr>
          <w:rFonts w:ascii="Consolas" w:eastAsia="Times New Roman" w:hAnsi="Consolas" w:cs="Times New Roman"/>
          <w:color w:val="000000"/>
          <w:sz w:val="21"/>
          <w:szCs w:val="21"/>
          <w:lang w:val="en-GB" w:eastAsia="en-GB"/>
        </w:rPr>
      </w:pPr>
    </w:p>
    <w:p w14:paraId="6C2DF59F" w14:textId="7B05CA17" w:rsidR="00E36EBC" w:rsidRDefault="00E36EBC" w:rsidP="00E36EBC">
      <w:r>
        <w:t xml:space="preserve">After that we perform a threshold on the </w:t>
      </w:r>
      <w:r>
        <w:t>grayscale</w:t>
      </w:r>
      <w:r>
        <w:t xml:space="preserve"> image. Applying a </w:t>
      </w:r>
      <w:r w:rsidR="0048352B">
        <w:t>binary threshold result</w:t>
      </w:r>
      <w:r>
        <w:t xml:space="preserve"> in the creation of a 'binary' image based on the </w:t>
      </w:r>
      <w:r>
        <w:t>intensity</w:t>
      </w:r>
      <w:r>
        <w:t xml:space="preserve"> of the grey image that was passed to it. </w:t>
      </w:r>
    </w:p>
    <w:p w14:paraId="4C9341E9" w14:textId="7117AD56" w:rsidR="00B0345C" w:rsidRPr="0048352B" w:rsidRDefault="00E36EBC" w:rsidP="00A77804">
      <w:r>
        <w:t xml:space="preserve">Using the function in </w:t>
      </w:r>
      <w:r>
        <w:t>pytesseract,</w:t>
      </w:r>
      <w:r>
        <w:t xml:space="preserve"> </w:t>
      </w:r>
      <w:proofErr w:type="spellStart"/>
      <w:r>
        <w:t>image_to_string</w:t>
      </w:r>
      <w:proofErr w:type="spellEnd"/>
      <w:r>
        <w:t xml:space="preserve">, we </w:t>
      </w:r>
      <w:r w:rsidR="0048352B">
        <w:t>can</w:t>
      </w:r>
      <w:r>
        <w:t xml:space="preserve"> obtain the text in our augmented image. In the function we see that it is configured to </w:t>
      </w:r>
      <w:proofErr w:type="spellStart"/>
      <w:r>
        <w:t>psm</w:t>
      </w:r>
      <w:proofErr w:type="spellEnd"/>
      <w:r>
        <w:t xml:space="preserve"> 12. </w:t>
      </w:r>
      <w:proofErr w:type="spellStart"/>
      <w:r>
        <w:t>Psm</w:t>
      </w:r>
      <w:proofErr w:type="spellEnd"/>
      <w:r>
        <w:t xml:space="preserve"> 12 is the process of </w:t>
      </w:r>
      <w:proofErr w:type="spellStart"/>
      <w:r>
        <w:t>sparsing</w:t>
      </w:r>
      <w:proofErr w:type="spellEnd"/>
      <w:r>
        <w:t xml:space="preserve"> text with OSD.</w:t>
      </w:r>
      <w:r>
        <w:t xml:space="preserve"> </w:t>
      </w:r>
      <w:r w:rsidR="00DC1139" w:rsidRPr="00B55C6C">
        <w:t xml:space="preserve">OpenCV is an </w:t>
      </w:r>
      <w:r w:rsidR="00CE7058" w:rsidRPr="00B55C6C">
        <w:t>open-source</w:t>
      </w:r>
      <w:r w:rsidR="00DC1139" w:rsidRPr="00B55C6C">
        <w:t xml:space="preserve"> library that is used for real time computer vision. In this project I use it to process images for text extraction. Once the image is processed, I then use pytesseract to find all the text in the image and convert it to a string. This will then later be run against the model to check for hate speech and offensive language.</w:t>
      </w:r>
    </w:p>
    <w:p w14:paraId="6337E0ED" w14:textId="0935A896" w:rsidR="00926ED1" w:rsidRDefault="00926ED1" w:rsidP="00926ED1">
      <w:pPr>
        <w:keepNext/>
      </w:pPr>
      <w:r>
        <w:rPr>
          <w:noProof/>
        </w:rPr>
        <w:lastRenderedPageBreak/>
        <w:drawing>
          <wp:inline distT="0" distB="0" distL="0" distR="0" wp14:anchorId="3A48557C" wp14:editId="4C693BF1">
            <wp:extent cx="4554747" cy="4207137"/>
            <wp:effectExtent l="0" t="0" r="0" b="3175"/>
            <wp:docPr id="64" name="Picture 64" descr="How-to Guide: Deploying Tesseract OCR With Python and OpenC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4" descr="How-to Guide: Deploying Tesseract OCR With Python and OpenCV"/>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67865" cy="4219253"/>
                    </a:xfrm>
                    <a:prstGeom prst="rect">
                      <a:avLst/>
                    </a:prstGeom>
                    <a:noFill/>
                    <a:ln>
                      <a:noFill/>
                    </a:ln>
                  </pic:spPr>
                </pic:pic>
              </a:graphicData>
            </a:graphic>
          </wp:inline>
        </w:drawing>
      </w:r>
    </w:p>
    <w:p w14:paraId="1F8AFFEF" w14:textId="4AA2BF3C" w:rsidR="00DC1139" w:rsidRPr="00B55C6C" w:rsidRDefault="00926ED1" w:rsidP="00541D77">
      <w:pPr>
        <w:pStyle w:val="Caption"/>
        <w:jc w:val="left"/>
      </w:pPr>
      <w:bookmarkStart w:id="42" w:name="_Toc100325657"/>
      <w:r>
        <w:t xml:space="preserve">Figure </w:t>
      </w:r>
      <w:r>
        <w:fldChar w:fldCharType="begin"/>
      </w:r>
      <w:r>
        <w:instrText xml:space="preserve"> SEQ Figure \* ARABIC </w:instrText>
      </w:r>
      <w:r>
        <w:fldChar w:fldCharType="separate"/>
      </w:r>
      <w:r w:rsidR="0045415E">
        <w:rPr>
          <w:noProof/>
        </w:rPr>
        <w:t>7</w:t>
      </w:r>
      <w:r>
        <w:fldChar w:fldCharType="end"/>
      </w:r>
      <w:r>
        <w:t xml:space="preserve"> How Pytesseract and OpenCV work together</w:t>
      </w:r>
      <w:r>
        <w:fldChar w:fldCharType="begin"/>
      </w:r>
      <w:r w:rsidR="00E95C35">
        <w:instrText xml:space="preserve"> ADDIN ZOTERO_ITEM CSL_CITATION {"citationID":"Pd2iFpP5","properties":{"formattedCitation":"(13)","plainCitation":"(13)","noteIndex":0},"citationItems":[{"id":82,"uris":["http://zotero.org/users/8862477/items/KJQ3VLN3"],"itemData":{"id":82,"type":"webpage","abstract":"Tesseract OCR with Python and OpenCV is an efficient tool for extracting text from large volumes of documents and images with easy installation process.","container-title":"AI Oodles","language":"en-US","note":"section: Business","title":"How-to Guide: Deploying Tesseract OCR With Python and OpenCV","title-short":"How-to Guide","URL":"https://artificialintelligence.oodles.io/blogs/tesseract-ocr-with-python/","author":[{"family":"Team","given":"AI_Oodles"}],"accessed":{"date-parts":[["2022",4,8]]},"issued":{"date-parts":[["2020",5,28]]}}}],"schema":"https://github.com/citation-style-language/schema/raw/master/csl-citation.json"} </w:instrText>
      </w:r>
      <w:r>
        <w:fldChar w:fldCharType="separate"/>
      </w:r>
      <w:r w:rsidR="00E95C35" w:rsidRPr="00E95C35">
        <w:rPr>
          <w:rFonts w:ascii="Calibri" w:hAnsi="Calibri" w:cs="Calibri"/>
        </w:rPr>
        <w:t>(13)</w:t>
      </w:r>
      <w:bookmarkEnd w:id="42"/>
      <w:r>
        <w:fldChar w:fldCharType="end"/>
      </w:r>
    </w:p>
    <w:p w14:paraId="32893876" w14:textId="77B92319" w:rsidR="00DC1139" w:rsidRPr="00B55C6C" w:rsidRDefault="00685D1B" w:rsidP="00DC1139">
      <w:pPr>
        <w:pStyle w:val="Heading3"/>
      </w:pPr>
      <w:bookmarkStart w:id="43" w:name="_Toc100325737"/>
      <w:r>
        <w:t>2.3.</w:t>
      </w:r>
      <w:r w:rsidR="00367C81">
        <w:t>6.</w:t>
      </w:r>
      <w:r>
        <w:t xml:space="preserve"> </w:t>
      </w:r>
      <w:r w:rsidR="00DC1139" w:rsidRPr="00B55C6C">
        <w:t>BERT Language model</w:t>
      </w:r>
      <w:bookmarkEnd w:id="43"/>
    </w:p>
    <w:p w14:paraId="5547C907" w14:textId="06BEE127" w:rsidR="00DC1139" w:rsidRDefault="00DC1139" w:rsidP="00DC1139">
      <w:r w:rsidRPr="00B55C6C">
        <w:t xml:space="preserve">Bidirectional Encoder Representations from Transformers (BERT) is a </w:t>
      </w:r>
      <w:r w:rsidR="00CE7058" w:rsidRPr="00B55C6C">
        <w:t>transformer-based</w:t>
      </w:r>
      <w:r w:rsidRPr="00B55C6C">
        <w:t xml:space="preserve"> machine learning method for NLP developed by google in 2018. By late 2021 google has been using BERT in most of its English language queries. BERT will be used in this project to create the multi label text classification to detect both hate speech and offensive language</w:t>
      </w:r>
      <w:r w:rsidR="00CE7058" w:rsidRPr="00B55C6C">
        <w:t xml:space="preserve">. </w:t>
      </w:r>
      <w:r w:rsidR="00CE7058" w:rsidRPr="00B55C6C">
        <w:t>BERT works by taking a sentence and breaking it down into a sequence of words. It then uses a pretrained language model to create a representation of the sentence. The representation is then used to create a classification for each word in the sentence. The classification is then used to create a multi label classification. The multi label classification is then used to create a final classification for the sentence.</w:t>
      </w:r>
      <w:r w:rsidR="000D11D7">
        <w:t xml:space="preserve"> Which is then returned </w:t>
      </w:r>
    </w:p>
    <w:p w14:paraId="4D7CD133" w14:textId="64F4EA97" w:rsidR="00926ED1" w:rsidRDefault="00926ED1" w:rsidP="00926ED1">
      <w:pPr>
        <w:keepNext/>
      </w:pPr>
      <w:r>
        <w:rPr>
          <w:noProof/>
        </w:rPr>
        <w:lastRenderedPageBreak/>
        <w:drawing>
          <wp:inline distT="0" distB="0" distL="0" distR="0" wp14:anchorId="552BD595" wp14:editId="10F296D2">
            <wp:extent cx="5055079" cy="4131863"/>
            <wp:effectExtent l="0" t="0" r="0" b="2540"/>
            <wp:docPr id="62" name="Picture 62" descr="How to fine-tune BERT on text classification task? | by Dhaval Taunk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2" descr="How to fine-tune BERT on text classification task? | by Dhaval Taunk |  Analytics Vidhya | Medium"/>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2138" cy="4145807"/>
                    </a:xfrm>
                    <a:prstGeom prst="rect">
                      <a:avLst/>
                    </a:prstGeom>
                    <a:noFill/>
                    <a:ln>
                      <a:noFill/>
                    </a:ln>
                  </pic:spPr>
                </pic:pic>
              </a:graphicData>
            </a:graphic>
          </wp:inline>
        </w:drawing>
      </w:r>
    </w:p>
    <w:p w14:paraId="39A57871" w14:textId="231289DB" w:rsidR="003F114D" w:rsidRDefault="00926ED1" w:rsidP="003F114D">
      <w:pPr>
        <w:pStyle w:val="Caption"/>
      </w:pPr>
      <w:bookmarkStart w:id="44" w:name="_Toc100325658"/>
      <w:r>
        <w:t xml:space="preserve">Figure </w:t>
      </w:r>
      <w:r>
        <w:fldChar w:fldCharType="begin"/>
      </w:r>
      <w:r>
        <w:instrText xml:space="preserve"> SEQ Figure \* ARABIC </w:instrText>
      </w:r>
      <w:r>
        <w:fldChar w:fldCharType="separate"/>
      </w:r>
      <w:r w:rsidR="0045415E">
        <w:rPr>
          <w:noProof/>
        </w:rPr>
        <w:t>8</w:t>
      </w:r>
      <w:r>
        <w:fldChar w:fldCharType="end"/>
      </w:r>
      <w:r>
        <w:t xml:space="preserve"> BERT Classification fine tuning</w:t>
      </w:r>
      <w:r>
        <w:fldChar w:fldCharType="begin"/>
      </w:r>
      <w:r w:rsidR="00E95C35">
        <w:instrText xml:space="preserve"> ADDIN ZOTERO_ITEM CSL_CITATION {"citationID":"6dlbiAXG","properties":{"formattedCitation":"(14)","plainCitation":"(14)","noteIndex":0},"citationItems":[{"id":80,"uris":["http://zotero.org/users/8862477/items/8RK2ECW9"],"itemData":{"id":80,"type":"webpage","title":"How to fine-tune BERT on text classification task? | by Dhaval Taunk | Analytics Vidhya | Medium","URL":"https://medium.com/analytics-vidhya/how-to-fine-tune-bert-on-text-classification-task-723f82786f61","accessed":{"date-parts":[["2022",4,8]]}}}],"schema":"https://github.com/citation-style-language/schema/raw/master/csl-citation.json"} </w:instrText>
      </w:r>
      <w:r>
        <w:fldChar w:fldCharType="separate"/>
      </w:r>
      <w:r w:rsidR="00E95C35" w:rsidRPr="00E95C35">
        <w:rPr>
          <w:rFonts w:ascii="Calibri" w:hAnsi="Calibri" w:cs="Calibri"/>
        </w:rPr>
        <w:t>(14)</w:t>
      </w:r>
      <w:bookmarkEnd w:id="44"/>
      <w:r>
        <w:fldChar w:fldCharType="end"/>
      </w:r>
    </w:p>
    <w:p w14:paraId="72D6D91C" w14:textId="6156403D" w:rsidR="00DC1139" w:rsidRDefault="00E95C35" w:rsidP="00DC1139">
      <w:r w:rsidRPr="00E95C35">
        <w:t xml:space="preserve">The Transformer encoder reads the complete sequence of words at once, unlike directional models that read the text input sequentially (left-to-right or right-to-left). As a result, it is classified as </w:t>
      </w:r>
      <w:r w:rsidR="00CC1FF1">
        <w:t>a</w:t>
      </w:r>
      <w:r w:rsidR="00CC1FF1" w:rsidRPr="00E95C35">
        <w:t xml:space="preserve"> bidirectional</w:t>
      </w:r>
      <w:r w:rsidR="00CC1FF1">
        <w:t xml:space="preserve"> </w:t>
      </w:r>
      <w:r w:rsidR="00C85C09">
        <w:t>model,</w:t>
      </w:r>
      <w:r w:rsidRPr="00E95C35">
        <w:t xml:space="preserve"> however it is more correct to describe it as non-directional. This property enables the model to deduce the context of a word from its surrounds (left and right of the word).</w:t>
      </w:r>
    </w:p>
    <w:p w14:paraId="1531EF5B" w14:textId="0D8CDE92" w:rsidR="00E00B33" w:rsidRPr="00B55C6C" w:rsidRDefault="00E00B33" w:rsidP="00E00B33">
      <w:pPr>
        <w:pStyle w:val="Heading2"/>
      </w:pPr>
      <w:bookmarkStart w:id="45" w:name="_Toc100325738"/>
      <w:r>
        <w:t>2.</w:t>
      </w:r>
      <w:r>
        <w:t>4</w:t>
      </w:r>
      <w:r>
        <w:t xml:space="preserve"> </w:t>
      </w:r>
      <w:r>
        <w:t>Datasets</w:t>
      </w:r>
      <w:bookmarkEnd w:id="45"/>
      <w:r w:rsidRPr="00B55C6C">
        <w:t xml:space="preserve"> </w:t>
      </w:r>
    </w:p>
    <w:p w14:paraId="27226897" w14:textId="4D7089DE" w:rsidR="00DC1139" w:rsidRDefault="00441526" w:rsidP="00020A03">
      <w:r>
        <w:t>There were 2 datasets that were an option to use in this project. It was between the SOLID dataset and the hate speech and offensive language dataset. White the SOLID dataset was larger, the research paper showed that performance and accuracy of the model was not improved if using over 20,000 sentences, and with the sentences only being categorized as offensive or not offensive. The only option was the twitter data set that was split between hate speech, offensive and neither. This dataset was also good not only because of the total size, but also because of the similarity between tweets and messages being sent in an instant messaging app. Both are short, have similar syntax, and there is an adequate use of slang.</w:t>
      </w:r>
      <w:r w:rsidR="00F172B2">
        <w:t xml:space="preserve"> One issue with the dataset however was the unequal split between each classification with there being over 77% offensive, 16% neither and 5% hate speech. To make this model work with the model, the splitting of the data will be very important to not overfit or underfit the data.</w:t>
      </w:r>
    </w:p>
    <w:p w14:paraId="5A907FF9" w14:textId="748A4C18" w:rsidR="00441526" w:rsidRDefault="00441526" w:rsidP="00020A03"/>
    <w:p w14:paraId="78963059" w14:textId="77777777" w:rsidR="00441526" w:rsidRDefault="00441526" w:rsidP="00020A03"/>
    <w:p w14:paraId="13A84D9D" w14:textId="21AB5CAF" w:rsidR="00E80384" w:rsidRPr="00B55C6C" w:rsidRDefault="00E80384" w:rsidP="00E80384">
      <w:pPr>
        <w:pStyle w:val="Heading2"/>
      </w:pPr>
      <w:bookmarkStart w:id="46" w:name="_Toc100325739"/>
      <w:r>
        <w:t>2.</w:t>
      </w:r>
      <w:r w:rsidR="00E00B33">
        <w:t>5</w:t>
      </w:r>
      <w:r>
        <w:t xml:space="preserve"> </w:t>
      </w:r>
      <w:r w:rsidRPr="00B55C6C">
        <w:t>Machine learning</w:t>
      </w:r>
      <w:bookmarkEnd w:id="46"/>
      <w:r w:rsidRPr="00B55C6C">
        <w:t xml:space="preserve"> </w:t>
      </w:r>
    </w:p>
    <w:p w14:paraId="3AB64558" w14:textId="7883D973" w:rsidR="00E80384" w:rsidRPr="00B55C6C" w:rsidRDefault="00E80384" w:rsidP="00E80384">
      <w:r w:rsidRPr="00B55C6C">
        <w:t>Machine Learning (ML) is a sub discipline of Artificial Intelligence and aims to understand and develop self-improving algorithms.</w:t>
      </w:r>
      <w:r>
        <w:t xml:space="preserve"> Machine learning allows software applications to predict outcomes with high accuracy without being specifically designed to do so. </w:t>
      </w:r>
      <w:r w:rsidRPr="00B55C6C">
        <w:t xml:space="preserve">There are three basic machine learning paradigms. These are supervised learning, unsupervised learning, and reinforcement learning.  </w:t>
      </w:r>
      <w:r>
        <w:t>Machine learning is extremely important as it gives enterprises a unique view into trends in consumer patterns and business operational patterns which can give these enterprises an edge over their competitors.</w:t>
      </w:r>
      <w:r>
        <w:fldChar w:fldCharType="begin"/>
      </w:r>
      <w:r w:rsidR="00E95C35">
        <w:instrText xml:space="preserve"> ADDIN ZOTERO_ITEM CSL_CITATION {"citationID":"ExeLV4SB","properties":{"formattedCitation":"(16)","plainCitation":"(16)","noteIndex":0},"citationItems":[{"id":94,"uris":["http://zotero.org/users/8862477/items/B23HB3PJ"],"itemData":{"id":94,"type":"webpage","abstract":"Machine learning (ML) is a type of artificial intelligence (AI) that allows software applications to become more accurate at predicting outcomes without being explicitly programmed to do so. Machine learning algorithms use historical data as input to predict new output values.","container-title":"SearchEnterpriseAI","language":"en","title":"What Is Machine Learning and Why Is It Important?","URL":"https://www.techtarget.com/searchenterpriseai/definition/machine-learning-ML","accessed":{"date-parts":[["2022",4,8]]}}}],"schema":"https://github.com/citation-style-language/schema/raw/master/csl-citation.json"} </w:instrText>
      </w:r>
      <w:r>
        <w:fldChar w:fldCharType="separate"/>
      </w:r>
      <w:r w:rsidR="00E95C35" w:rsidRPr="00E95C35">
        <w:rPr>
          <w:rFonts w:ascii="Calibri" w:hAnsi="Calibri" w:cs="Calibri"/>
        </w:rPr>
        <w:t>(16)</w:t>
      </w:r>
      <w:r>
        <w:fldChar w:fldCharType="end"/>
      </w:r>
      <w:r>
        <w:t xml:space="preserve"> </w:t>
      </w:r>
    </w:p>
    <w:p w14:paraId="7D8F1B7B" w14:textId="77777777" w:rsidR="00E80384" w:rsidRPr="00B55C6C" w:rsidRDefault="00E80384" w:rsidP="00E80384"/>
    <w:p w14:paraId="761E27B4" w14:textId="77777777" w:rsidR="00E80384" w:rsidRPr="00B55C6C" w:rsidRDefault="00E80384" w:rsidP="00E80384">
      <w:pPr>
        <w:pStyle w:val="Heading4"/>
      </w:pPr>
      <w:r w:rsidRPr="00B55C6C">
        <w:t>Supervised Learning</w:t>
      </w:r>
    </w:p>
    <w:p w14:paraId="7DE6257D" w14:textId="2B18551B" w:rsidR="00E80384" w:rsidRDefault="00E80384" w:rsidP="00E80384">
      <w:r w:rsidRPr="00B55C6C">
        <w:t xml:space="preserve">Supervised learning is a way of developing and training a model using a set of pre-existing training instances. An issue is presented to the machine learning agents, and they must make a choice. This problem's right solution is already known. In the event of a loss, the model is updated after the decision has been determined. This is due to an error, which is the difference between the algorithm's option and the actual right solution. The goal of supervised learning is to generalize the training data such that the algorithm can finally make the correct decision for new issues with no prior instances. </w:t>
      </w:r>
      <w:r w:rsidRPr="00B55C6C">
        <w:fldChar w:fldCharType="begin"/>
      </w:r>
      <w:r w:rsidR="00E95C35">
        <w:instrText xml:space="preserve"> ADDIN ZOTERO_ITEM CSL_CITATION {"citationID":"ZtpVeNKS","properties":{"formattedCitation":"(17)","plainCitation":"(17)","noteIndex":0},"citationItems":[{"id":14,"uris":["http://zotero.org/users/8862477/items/USRX9UDJ"],"itemData":{"id":14,"type":"webpage","abstract":"Learn how supervised learning works and how it can be used to build highly accurate machine learning models.","language":"en-us","title":"What is Supervised Learning?","URL":"https://www.ibm.com/cloud/learn/supervised-learning","accessed":{"date-parts":[["2022",1,14]]},"issued":{"date-parts":[["2021",6,30]]}}}],"schema":"https://github.com/citation-style-language/schema/raw/master/csl-citation.json"} </w:instrText>
      </w:r>
      <w:r w:rsidRPr="00B55C6C">
        <w:fldChar w:fldCharType="separate"/>
      </w:r>
      <w:r w:rsidR="00E95C35" w:rsidRPr="00E95C35">
        <w:rPr>
          <w:rFonts w:ascii="Calibri" w:hAnsi="Calibri" w:cs="Calibri"/>
        </w:rPr>
        <w:t>(17)</w:t>
      </w:r>
      <w:r w:rsidRPr="00B55C6C">
        <w:fldChar w:fldCharType="end"/>
      </w:r>
    </w:p>
    <w:p w14:paraId="01392B6B" w14:textId="77777777" w:rsidR="00E80384" w:rsidRDefault="00E80384" w:rsidP="00E80384">
      <w:pPr>
        <w:keepNext/>
      </w:pPr>
      <w:r>
        <w:rPr>
          <w:noProof/>
        </w:rPr>
        <w:drawing>
          <wp:inline distT="0" distB="0" distL="0" distR="0" wp14:anchorId="56320738" wp14:editId="6FFEE0CA">
            <wp:extent cx="5921935" cy="2794958"/>
            <wp:effectExtent l="0" t="0" r="3175" b="5715"/>
            <wp:docPr id="66" name="Picture 66" descr="Supervised learning - Diego Cal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6" descr="Supervised learning - Diego Calvo"/>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75444" cy="2867409"/>
                    </a:xfrm>
                    <a:prstGeom prst="rect">
                      <a:avLst/>
                    </a:prstGeom>
                    <a:noFill/>
                    <a:ln>
                      <a:noFill/>
                    </a:ln>
                  </pic:spPr>
                </pic:pic>
              </a:graphicData>
            </a:graphic>
          </wp:inline>
        </w:drawing>
      </w:r>
    </w:p>
    <w:p w14:paraId="094356DB" w14:textId="3CAD750A" w:rsidR="00E80384" w:rsidRPr="00B55C6C" w:rsidRDefault="00E80384" w:rsidP="00E80384">
      <w:pPr>
        <w:pStyle w:val="Caption"/>
        <w:jc w:val="left"/>
      </w:pPr>
      <w:bookmarkStart w:id="47" w:name="_Toc100325659"/>
      <w:r>
        <w:t xml:space="preserve">Figure </w:t>
      </w:r>
      <w:r>
        <w:fldChar w:fldCharType="begin"/>
      </w:r>
      <w:r>
        <w:instrText xml:space="preserve"> SEQ Figure \* ARABIC </w:instrText>
      </w:r>
      <w:r>
        <w:fldChar w:fldCharType="separate"/>
      </w:r>
      <w:r w:rsidR="0045415E">
        <w:rPr>
          <w:noProof/>
        </w:rPr>
        <w:t>9</w:t>
      </w:r>
      <w:r>
        <w:fldChar w:fldCharType="end"/>
      </w:r>
      <w:r>
        <w:t xml:space="preserve"> Supervised learning diagram</w:t>
      </w:r>
      <w:r>
        <w:fldChar w:fldCharType="begin"/>
      </w:r>
      <w:r w:rsidR="00E95C35">
        <w:instrText xml:space="preserve"> ADDIN ZOTERO_ITEM CSL_CITATION {"citationID":"xOzs8n0b","properties":{"formattedCitation":"(18)","plainCitation":"(18)","noteIndex":0},"citationItems":[{"id":84,"uris":["http://zotero.org/users/8862477/items/BQDVMIS7"],"itemData":{"id":84,"type":"post-weblog","abstract":"Definition, Operation an Clasification of Supervised learning. Techniques that allows future predictions based on behaviors or characteristics analyzed in historical targeted data","container-title":"Diego Calvo","language":"en-US","title":"Supervised learning","URL":"https://www.diegocalvo.es/en/supervised-learning/","author":[{"family":"Calvo","given":"Diego"}],"accessed":{"date-parts":[["2022",4,8]]},"issued":{"date-parts":[["2019",3,23]]}}}],"schema":"https://github.com/citation-style-language/schema/raw/master/csl-citation.json"} </w:instrText>
      </w:r>
      <w:r>
        <w:fldChar w:fldCharType="separate"/>
      </w:r>
      <w:r w:rsidR="00E95C35" w:rsidRPr="00E95C35">
        <w:rPr>
          <w:rFonts w:ascii="Calibri" w:hAnsi="Calibri" w:cs="Calibri"/>
        </w:rPr>
        <w:t>(18)</w:t>
      </w:r>
      <w:bookmarkEnd w:id="47"/>
      <w:r>
        <w:fldChar w:fldCharType="end"/>
      </w:r>
    </w:p>
    <w:p w14:paraId="7767BEC3" w14:textId="77777777" w:rsidR="00E80384" w:rsidRPr="00B55C6C" w:rsidRDefault="00E80384" w:rsidP="00E80384">
      <w:pPr>
        <w:pStyle w:val="Heading4"/>
      </w:pPr>
      <w:r w:rsidRPr="00B55C6C">
        <w:lastRenderedPageBreak/>
        <w:t>Unsupervised Learning</w:t>
      </w:r>
    </w:p>
    <w:p w14:paraId="620E34D0" w14:textId="78D7DC5A" w:rsidR="00E80384" w:rsidRDefault="00E80384" w:rsidP="00E80384">
      <w:r w:rsidRPr="00B55C6C">
        <w:t xml:space="preserve">In a similar fashion to supervised learning, Unsupervised learning utilises data sets to train machine learning algorithms. The difference lies in the goal, which is to enable the learning agent to recognise patterns in a data set, by determining how features are distributed, which it can further utilise to create clusters of similar data, extract the most important and crucial features of the </w:t>
      </w:r>
      <w:proofErr w:type="gramStart"/>
      <w:r w:rsidRPr="00B55C6C">
        <w:t>data</w:t>
      </w:r>
      <w:proofErr w:type="gramEnd"/>
      <w:r w:rsidRPr="00B55C6C">
        <w:t xml:space="preserve"> and generate new data based on the original. This training process can be applied to a neural network called auto encoder. It consists of two parts and attempts to map the output of a pair to the input by learning the identity function.</w:t>
      </w:r>
      <w:r w:rsidRPr="00B55C6C">
        <w:fldChar w:fldCharType="begin"/>
      </w:r>
      <w:r w:rsidR="00E95C35">
        <w:instrText xml:space="preserve"> ADDIN ZOTERO_ITEM CSL_CITATION {"citationID":"1pXWI138","properties":{"formattedCitation":"(19)","plainCitation":"(19)","noteIndex":0},"citationItems":[{"id":13,"uris":["http://zotero.org/users/8862477/items/BVFY77A7"],"itemData":{"id":13,"type":"webpage","abstract":"Learn how unsupervised learning works and how it can be used to explore and cluster data","language":"en-us","title":"What is Unsupervised Learning?","URL":"https://www.ibm.com/cloud/learn/unsupervised-learning","accessed":{"date-parts":[["2022",1,14]]},"issued":{"date-parts":[["2021",6,29]]}}}],"schema":"https://github.com/citation-style-language/schema/raw/master/csl-citation.json"} </w:instrText>
      </w:r>
      <w:r w:rsidRPr="00B55C6C">
        <w:fldChar w:fldCharType="separate"/>
      </w:r>
      <w:r w:rsidR="00E95C35" w:rsidRPr="00E95C35">
        <w:rPr>
          <w:rFonts w:ascii="Calibri" w:hAnsi="Calibri" w:cs="Calibri"/>
        </w:rPr>
        <w:t>(19)</w:t>
      </w:r>
      <w:r w:rsidRPr="00B55C6C">
        <w:fldChar w:fldCharType="end"/>
      </w:r>
    </w:p>
    <w:p w14:paraId="560CFC6F" w14:textId="77777777" w:rsidR="00E80384" w:rsidRDefault="00E80384" w:rsidP="00E80384">
      <w:pPr>
        <w:keepNext/>
      </w:pPr>
      <w:r>
        <w:rPr>
          <w:noProof/>
        </w:rPr>
        <w:drawing>
          <wp:inline distT="0" distB="0" distL="0" distR="0" wp14:anchorId="6E74C19D" wp14:editId="4E73AE2F">
            <wp:extent cx="5918455" cy="3355675"/>
            <wp:effectExtent l="0" t="0" r="6350" b="0"/>
            <wp:docPr id="67" name="Picture 67" descr="A Beginners Guide to Unsupervised Learning | by Mathanraj Sharma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2" descr="A Beginners Guide to Unsupervised Learning | by Mathanraj Sharma |  Analytics Vidhya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2795" cy="3369475"/>
                    </a:xfrm>
                    <a:prstGeom prst="rect">
                      <a:avLst/>
                    </a:prstGeom>
                    <a:noFill/>
                    <a:ln>
                      <a:noFill/>
                    </a:ln>
                  </pic:spPr>
                </pic:pic>
              </a:graphicData>
            </a:graphic>
          </wp:inline>
        </w:drawing>
      </w:r>
    </w:p>
    <w:p w14:paraId="4B3D053E" w14:textId="6494C727" w:rsidR="00E80384" w:rsidRPr="00B55C6C" w:rsidRDefault="00E80384" w:rsidP="00E80384">
      <w:pPr>
        <w:pStyle w:val="Caption"/>
        <w:jc w:val="left"/>
      </w:pPr>
      <w:bookmarkStart w:id="48" w:name="_Toc100325660"/>
      <w:r>
        <w:t xml:space="preserve">Figure </w:t>
      </w:r>
      <w:r>
        <w:fldChar w:fldCharType="begin"/>
      </w:r>
      <w:r>
        <w:instrText xml:space="preserve"> SEQ Figure \* ARABIC </w:instrText>
      </w:r>
      <w:r>
        <w:fldChar w:fldCharType="separate"/>
      </w:r>
      <w:r w:rsidR="0045415E">
        <w:rPr>
          <w:noProof/>
        </w:rPr>
        <w:t>10</w:t>
      </w:r>
      <w:r>
        <w:fldChar w:fldCharType="end"/>
      </w:r>
      <w:r>
        <w:t xml:space="preserve"> Unsupervised learning diagram</w:t>
      </w:r>
      <w:r>
        <w:fldChar w:fldCharType="begin"/>
      </w:r>
      <w:r w:rsidR="00E95C35">
        <w:instrText xml:space="preserve"> ADDIN ZOTERO_ITEM CSL_CITATION {"citationID":"440qBoq2","properties":{"formattedCitation":"(20)","plainCitation":"(20)","noteIndex":0},"citationItems":[{"id":86,"uris":["http://zotero.org/users/8862477/items/5ZJJPMVC"],"itemData":{"id":86,"type":"webpage","title":"A Beginners Guide to Unsupervised Learning | by Mathanraj Sharma | Analytics Vidhya | Medium","URL":"https://medium.com/analytics-vidhya/beginners-guide-to-unsupervised-learning-76a575c4e942","accessed":{"date-parts":[["2022",4,8]]}}}],"schema":"https://github.com/citation-style-language/schema/raw/master/csl-citation.json"} </w:instrText>
      </w:r>
      <w:r>
        <w:fldChar w:fldCharType="separate"/>
      </w:r>
      <w:r w:rsidR="00E95C35" w:rsidRPr="00E95C35">
        <w:rPr>
          <w:rFonts w:ascii="Calibri" w:hAnsi="Calibri" w:cs="Calibri"/>
        </w:rPr>
        <w:t>(20)</w:t>
      </w:r>
      <w:bookmarkEnd w:id="48"/>
      <w:r>
        <w:fldChar w:fldCharType="end"/>
      </w:r>
    </w:p>
    <w:p w14:paraId="7EFEE9F8" w14:textId="77777777" w:rsidR="00E80384" w:rsidRPr="00B55C6C" w:rsidRDefault="00E80384" w:rsidP="00E80384"/>
    <w:p w14:paraId="1462D61E" w14:textId="77777777" w:rsidR="00E80384" w:rsidRPr="00B55C6C" w:rsidRDefault="00E80384" w:rsidP="00E80384">
      <w:pPr>
        <w:pStyle w:val="Heading4"/>
      </w:pPr>
      <w:r w:rsidRPr="00B55C6C">
        <w:t>Deep Learning</w:t>
      </w:r>
    </w:p>
    <w:p w14:paraId="2EBCFCAA" w14:textId="57525822" w:rsidR="00E80384" w:rsidRDefault="00E80384" w:rsidP="00E80384">
      <w:r w:rsidRPr="00B55C6C">
        <w:t xml:space="preserve">Deep learning, a branch of machine learning based on artificial neural networks, is another sub-discipline of machine learning. Deep learning makes use of neural networks to try to reproduce the way our brains work. Data is fed into artificial neural networks, which deep learning uses to train itself. The data is constantly analysed at each of the levels of the neural network, with each level focusing on different parts of the data and what might be used to differentiate it. The deeper the neural network goes, the more objects it will search for, such as eyes and noses, before attempting to determine if it comprises a face. </w:t>
      </w:r>
      <w:r w:rsidRPr="00B55C6C">
        <w:fldChar w:fldCharType="begin"/>
      </w:r>
      <w:r w:rsidR="00E95C35">
        <w:instrText xml:space="preserve"> ADDIN ZOTERO_ITEM CSL_CITATION {"citationID":"PmRnmRDJ","properties":{"formattedCitation":"(21)","plainCitation":"(21)","noteIndex":0},"citationItems":[{"id":12,"uris":["http://zotero.org/users/8862477/items/WT4DJBMM"],"itemData":{"id":12,"type":"webpage","abstract":"Deep learning simulates our brain, helping systems learn to identify objects and perform complex tasks with increasing accuracy without human intervention.","language":"en-us","title":"What is Deep Learning?","URL":"https://www.ibm.com/cloud/learn/deep-learning","accessed":{"date-parts":[["2022",1,14]]},"issued":{"date-parts":[["2021",8,16]]}}}],"schema":"https://github.com/citation-style-language/schema/raw/master/csl-citation.json"} </w:instrText>
      </w:r>
      <w:r w:rsidRPr="00B55C6C">
        <w:fldChar w:fldCharType="separate"/>
      </w:r>
      <w:r w:rsidR="00E95C35" w:rsidRPr="00E95C35">
        <w:rPr>
          <w:rFonts w:ascii="Calibri" w:hAnsi="Calibri" w:cs="Calibri"/>
        </w:rPr>
        <w:t>(21)</w:t>
      </w:r>
      <w:r w:rsidRPr="00B55C6C">
        <w:fldChar w:fldCharType="end"/>
      </w:r>
    </w:p>
    <w:p w14:paraId="2335CF57" w14:textId="77777777" w:rsidR="00E80384" w:rsidRDefault="00E80384" w:rsidP="00E80384">
      <w:pPr>
        <w:keepNext/>
      </w:pPr>
      <w:r>
        <w:rPr>
          <w:noProof/>
        </w:rPr>
        <w:lastRenderedPageBreak/>
        <w:drawing>
          <wp:inline distT="0" distB="0" distL="0" distR="0" wp14:anchorId="4DDE31DF" wp14:editId="13055277">
            <wp:extent cx="6175442" cy="3105509"/>
            <wp:effectExtent l="0" t="0" r="0" b="0"/>
            <wp:docPr id="60" name="Picture 60" descr="What is Deep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8" descr="What is Deep Learni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17958" cy="3126889"/>
                    </a:xfrm>
                    <a:prstGeom prst="rect">
                      <a:avLst/>
                    </a:prstGeom>
                    <a:noFill/>
                    <a:ln>
                      <a:noFill/>
                    </a:ln>
                  </pic:spPr>
                </pic:pic>
              </a:graphicData>
            </a:graphic>
          </wp:inline>
        </w:drawing>
      </w:r>
    </w:p>
    <w:p w14:paraId="625FFE51" w14:textId="21C9BCB7" w:rsidR="00E80384" w:rsidRPr="00B55C6C" w:rsidRDefault="00E80384" w:rsidP="00E80384">
      <w:pPr>
        <w:pStyle w:val="Caption"/>
        <w:jc w:val="left"/>
      </w:pPr>
      <w:bookmarkStart w:id="49" w:name="_Toc100325661"/>
      <w:r>
        <w:t xml:space="preserve">Figure </w:t>
      </w:r>
      <w:r>
        <w:fldChar w:fldCharType="begin"/>
      </w:r>
      <w:r>
        <w:instrText xml:space="preserve"> SEQ Figure \* ARABIC </w:instrText>
      </w:r>
      <w:r>
        <w:fldChar w:fldCharType="separate"/>
      </w:r>
      <w:r w:rsidR="0045415E">
        <w:rPr>
          <w:noProof/>
        </w:rPr>
        <w:t>11</w:t>
      </w:r>
      <w:r>
        <w:fldChar w:fldCharType="end"/>
      </w:r>
      <w:r>
        <w:t xml:space="preserve"> Deep learning neural network</w:t>
      </w:r>
      <w:r>
        <w:fldChar w:fldCharType="begin"/>
      </w:r>
      <w:r w:rsidR="00E95C35">
        <w:instrText xml:space="preserve"> ADDIN ZOTERO_ITEM CSL_CITATION {"citationID":"Gs4cBVY3","properties":{"formattedCitation":"(22)","plainCitation":"(22)","noteIndex":0},"citationItems":[{"id":73,"uris":["http://zotero.org/users/8862477/items/VZNDC8C2"],"itemData":{"id":73,"type":"webpage","abstract":"Deep Learning is a subset of machine learning concerned with large amounts of data with algorithms that have been inspired by the human brain.","container-title":"Databricks","language":"en-US","title":"What is Deep Learning?","URL":"https://databricks.com/glossary/deep-learning","accessed":{"date-parts":[["2022",4,8]]}}}],"schema":"https://github.com/citation-style-language/schema/raw/master/csl-citation.json"} </w:instrText>
      </w:r>
      <w:r>
        <w:fldChar w:fldCharType="separate"/>
      </w:r>
      <w:r w:rsidR="00E95C35" w:rsidRPr="00E95C35">
        <w:rPr>
          <w:rFonts w:ascii="Calibri" w:hAnsi="Calibri" w:cs="Calibri"/>
        </w:rPr>
        <w:t>(22)</w:t>
      </w:r>
      <w:bookmarkEnd w:id="49"/>
      <w:r>
        <w:fldChar w:fldCharType="end"/>
      </w:r>
    </w:p>
    <w:p w14:paraId="17AC4EBB" w14:textId="77777777" w:rsidR="00E80384" w:rsidRPr="00B55C6C" w:rsidRDefault="00E80384" w:rsidP="00E80384"/>
    <w:p w14:paraId="48552597" w14:textId="77777777" w:rsidR="00E80384" w:rsidRPr="00B55C6C" w:rsidRDefault="00E80384" w:rsidP="00E80384">
      <w:pPr>
        <w:pStyle w:val="Heading4"/>
      </w:pPr>
      <w:r w:rsidRPr="00B55C6C">
        <w:t>Natural Language Processing</w:t>
      </w:r>
    </w:p>
    <w:p w14:paraId="058FDA8A" w14:textId="787E73C7" w:rsidR="00E80384" w:rsidRDefault="00E80384" w:rsidP="00E80384">
      <w:r w:rsidRPr="00B55C6C">
        <w:t>To use machine learning with text it was essential to learn about Natural Language Processing (NLP). NLP is defined as the automatic manipulation of natural language using text. It has been around for over 50 years and grew with the rise of computers.</w:t>
      </w:r>
      <w:r w:rsidRPr="00B55C6C">
        <w:fldChar w:fldCharType="begin"/>
      </w:r>
      <w:r w:rsidR="00E95C35">
        <w:instrText xml:space="preserve"> ADDIN ZOTERO_ITEM CSL_CITATION {"citationID":"lpyvNxIX","properties":{"formattedCitation":"(23)","plainCitation":"(23)","noteIndex":0},"citationItems":[{"id":21,"uris":["http://zotero.org/users/8862477/items/HTDLW6A6"],"itemData":{"id":21,"type":"post-weblog","abstract":"Natural Language Processing, or NLP for short, is broadly defined as the automatic manipulation of natural language, like speech and […]","container-title":"Machine Learning Mastery","language":"en-US","title":"What Is Natural Language Processing?","URL":"https://machinelearningmastery.com/natural-language-processing/","author":[{"family":"Brownlee","given":"Jason"}],"accessed":{"date-parts":[["2022",1,3]]},"issued":{"date-parts":[["2017",9,21]]}}}],"schema":"https://github.com/citation-style-language/schema/raw/master/csl-citation.json"} </w:instrText>
      </w:r>
      <w:r w:rsidRPr="00B55C6C">
        <w:fldChar w:fldCharType="separate"/>
      </w:r>
      <w:r w:rsidR="00E95C35" w:rsidRPr="00E95C35">
        <w:rPr>
          <w:rFonts w:ascii="Calibri" w:hAnsi="Calibri" w:cs="Calibri"/>
        </w:rPr>
        <w:t>(23)</w:t>
      </w:r>
      <w:r w:rsidRPr="00B55C6C">
        <w:fldChar w:fldCharType="end"/>
      </w:r>
      <w:r w:rsidRPr="00B55C6C">
        <w:t xml:space="preserve"> </w:t>
      </w:r>
      <w:r w:rsidRPr="000E1266">
        <w:t>NLP blends statistical, machine learning, and deep learning models with computational linguistics</w:t>
      </w:r>
      <w:r>
        <w:t xml:space="preserve">. A </w:t>
      </w:r>
      <w:r w:rsidRPr="000E1266">
        <w:t xml:space="preserve">rule-based modelling of human language. Together, these technologies allow computers to </w:t>
      </w:r>
      <w:r>
        <w:t xml:space="preserve">work with and understand </w:t>
      </w:r>
      <w:r w:rsidRPr="000E1266">
        <w:t xml:space="preserve">human language in the form of text or audio data, including the </w:t>
      </w:r>
      <w:r>
        <w:t>intent and sentiment. NLP powers some of the most powerful and demanding computer programs in the world such as voice operated GPS devices, Artificial assistants such as Siri and Alex and even artificial customer service chatbots.</w:t>
      </w:r>
      <w:r>
        <w:fldChar w:fldCharType="begin"/>
      </w:r>
      <w:r w:rsidR="00E95C35">
        <w:instrText xml:space="preserve"> ADDIN ZOTERO_ITEM CSL_CITATION {"citationID":"ckHJETCv","properties":{"formattedCitation":"(24)","plainCitation":"(24)","noteIndex":0},"citationItems":[{"id":96,"uris":["http://zotero.org/users/8862477/items/2SS2GCAA"],"itemData":{"id":96,"type":"webpage","abstract":"Natural language processing enables machines to understand and respond to text or voice data.","language":"en-us","title":"What is Natural Language Processing?","URL":"https://www.ibm.com/cloud/learn/natural-language-processing","accessed":{"date-parts":[["2022",4,8]]},"issued":{"date-parts":[["2021",8,16]]}}}],"schema":"https://github.com/citation-style-language/schema/raw/master/csl-citation.json"} </w:instrText>
      </w:r>
      <w:r>
        <w:fldChar w:fldCharType="separate"/>
      </w:r>
      <w:r w:rsidR="00E95C35" w:rsidRPr="00E95C35">
        <w:rPr>
          <w:rFonts w:ascii="Calibri" w:hAnsi="Calibri" w:cs="Calibri"/>
        </w:rPr>
        <w:t>(24)</w:t>
      </w:r>
      <w:r>
        <w:fldChar w:fldCharType="end"/>
      </w:r>
    </w:p>
    <w:p w14:paraId="7ABF9AF3" w14:textId="77777777" w:rsidR="00E80384" w:rsidRPr="00B55C6C" w:rsidRDefault="00E80384" w:rsidP="00E80384">
      <w:r w:rsidRPr="00B55C6C">
        <w:t>The parts which I am going to attempt to implement in my project are:</w:t>
      </w:r>
    </w:p>
    <w:p w14:paraId="23A84CAC" w14:textId="2C964BC5" w:rsidR="00E80384" w:rsidRPr="00B55C6C" w:rsidRDefault="00E80384" w:rsidP="00E80384">
      <w:pPr>
        <w:pStyle w:val="ListParagraph"/>
        <w:numPr>
          <w:ilvl w:val="0"/>
          <w:numId w:val="5"/>
        </w:numPr>
      </w:pPr>
      <w:r w:rsidRPr="00B55C6C">
        <w:t>Text Classification – Text classification is a machine learning technique that categorizing text into organized groups. It can be used to understand if any text is negative or positive, what topic it is about and detect what language is being used.</w:t>
      </w:r>
      <w:r w:rsidRPr="00B55C6C">
        <w:fldChar w:fldCharType="begin"/>
      </w:r>
      <w:r w:rsidR="00E95C35">
        <w:instrText xml:space="preserve"> ADDIN ZOTERO_ITEM CSL_CITATION {"citationID":"DF2J3ays","properties":{"formattedCitation":"(25)","plainCitation":"(25)","noteIndex":0},"citationItems":[{"id":20,"uris":["http://zotero.org/users/8862477/items/SLNYYXDT"],"itemData":{"id":20,"type":"webpage","abstract":"What is Text Classification?","container-title":"MonkeyLearn","title":"What is Text Classification?","URL":"https://monkeylearn.com/what-is-text-classification/","accessed":{"date-parts":[["2022",1,3]]}}}],"schema":"https://github.com/citation-style-language/schema/raw/master/csl-citation.json"} </w:instrText>
      </w:r>
      <w:r w:rsidRPr="00B55C6C">
        <w:fldChar w:fldCharType="separate"/>
      </w:r>
      <w:r w:rsidR="00E95C35" w:rsidRPr="00E95C35">
        <w:rPr>
          <w:rFonts w:ascii="Calibri" w:hAnsi="Calibri" w:cs="Calibri"/>
        </w:rPr>
        <w:t>(25)</w:t>
      </w:r>
      <w:r w:rsidRPr="00B55C6C">
        <w:fldChar w:fldCharType="end"/>
      </w:r>
    </w:p>
    <w:p w14:paraId="0A9227A6" w14:textId="77777777" w:rsidR="00E80384" w:rsidRPr="00B55C6C" w:rsidRDefault="00E80384" w:rsidP="00E80384">
      <w:pPr>
        <w:pStyle w:val="ListParagraph"/>
        <w:numPr>
          <w:ilvl w:val="0"/>
          <w:numId w:val="5"/>
        </w:numPr>
      </w:pPr>
      <w:r w:rsidRPr="00B55C6C">
        <w:t>Sentiment analysis – this is the process of computationally identifying and categorizing opinions from a text. It is used to determine whether the attitude used in the sentence Is positive, negative, or neutral.</w:t>
      </w:r>
    </w:p>
    <w:p w14:paraId="2407B185" w14:textId="682551AD" w:rsidR="00E80384" w:rsidRDefault="00E80384" w:rsidP="00E80384">
      <w:pPr>
        <w:pStyle w:val="ListParagraph"/>
        <w:numPr>
          <w:ilvl w:val="0"/>
          <w:numId w:val="5"/>
        </w:numPr>
      </w:pPr>
      <w:r w:rsidRPr="00B55C6C">
        <w:t>Text summarisation – This is the process in which large texts are summarised for quicker consumption</w:t>
      </w:r>
      <w:r w:rsidRPr="00B55C6C">
        <w:fldChar w:fldCharType="begin"/>
      </w:r>
      <w:r w:rsidR="00E95C35">
        <w:instrText xml:space="preserve"> ADDIN ZOTERO_ITEM CSL_CITATION {"citationID":"1d1djRIp","properties":{"formattedCitation":"(26)","plainCitation":"(26)","noteIndex":0},"citationItems":[{"id":18,"uris":["http://zotero.org/users/8862477/items/JT4JB87K"],"itemData":{"id":18,"type":"post-weblog","abstract":"Text Summarization is summarizing the information in large texts for quicker consumption. In this article, I will walk you through the extractive as well as generative text summarization approaches.","container-title":"Machine Learning Plus","language":"en-us","title":"Text Summarization Approaches for NLP - Practical Guide with Generative Examples","URL":"https://www.machinelearningplus.com/nlp/text-summarization-approaches-nlp-example/","accessed":{"date-parts":[["2022",1,3]]},"issued":{"date-parts":[["2020",10,24]]}}}],"schema":"https://github.com/citation-style-language/schema/raw/master/csl-citation.json"} </w:instrText>
      </w:r>
      <w:r w:rsidRPr="00B55C6C">
        <w:fldChar w:fldCharType="separate"/>
      </w:r>
      <w:r w:rsidR="00E95C35" w:rsidRPr="00E95C35">
        <w:rPr>
          <w:rFonts w:ascii="Calibri" w:hAnsi="Calibri" w:cs="Calibri"/>
        </w:rPr>
        <w:t>(26)</w:t>
      </w:r>
      <w:r w:rsidRPr="00B55C6C">
        <w:fldChar w:fldCharType="end"/>
      </w:r>
    </w:p>
    <w:p w14:paraId="68B57076" w14:textId="77777777" w:rsidR="00E80384" w:rsidRPr="00B55C6C" w:rsidRDefault="00E80384" w:rsidP="00020A03"/>
    <w:p w14:paraId="6E13203A" w14:textId="5F0321CB" w:rsidR="00DC1139" w:rsidRPr="00B55C6C" w:rsidRDefault="00DC1139" w:rsidP="00A8276D">
      <w:pPr>
        <w:pStyle w:val="Heading2"/>
      </w:pPr>
      <w:bookmarkStart w:id="50" w:name="_Toc100325740"/>
      <w:r w:rsidRPr="00B55C6C">
        <w:lastRenderedPageBreak/>
        <w:t>2.</w:t>
      </w:r>
      <w:r w:rsidR="00E00B33">
        <w:t>6</w:t>
      </w:r>
      <w:r w:rsidRPr="00B55C6C">
        <w:t>. Conclusions</w:t>
      </w:r>
      <w:bookmarkEnd w:id="50"/>
    </w:p>
    <w:p w14:paraId="6EC833D3" w14:textId="77777777" w:rsidR="00DC1139" w:rsidRPr="00B55C6C" w:rsidRDefault="00DC1139" w:rsidP="00DC1139">
      <w:r w:rsidRPr="00B55C6C">
        <w:t xml:space="preserve">From all this research, I feel very confident in the development of this project. The extensive technologies available and the vast amount of similar research papers into this topic gives me a very good platform to improve on all the previous work. Connecting to the discord API will also be very approachable due to the simple nature of the wrapper and with my previous experience using it. </w:t>
      </w:r>
    </w:p>
    <w:p w14:paraId="69FA7E94" w14:textId="0199AD7B" w:rsidR="006B079D" w:rsidRDefault="006B079D" w:rsidP="006B079D"/>
    <w:p w14:paraId="7FA10A24" w14:textId="3346B9A1" w:rsidR="00362DB4" w:rsidRDefault="00362DB4" w:rsidP="006B079D"/>
    <w:p w14:paraId="3B4C2331" w14:textId="72EED023" w:rsidR="00E80384" w:rsidRDefault="00E80384" w:rsidP="006B079D"/>
    <w:p w14:paraId="4EB3B78A" w14:textId="524D88D1" w:rsidR="00E80384" w:rsidRDefault="00E80384" w:rsidP="006B079D"/>
    <w:p w14:paraId="3FBEAFC8" w14:textId="7F0E8C36" w:rsidR="00E80384" w:rsidRDefault="00E80384" w:rsidP="006B079D"/>
    <w:p w14:paraId="6C25F730" w14:textId="36C83D59" w:rsidR="00E80384" w:rsidRDefault="00E80384" w:rsidP="006B079D"/>
    <w:p w14:paraId="3AE63D4C" w14:textId="36B6CE08" w:rsidR="00C44A68" w:rsidRDefault="00C44A68" w:rsidP="006B079D"/>
    <w:p w14:paraId="1E0ADA5B" w14:textId="5392CA9F" w:rsidR="00C44A68" w:rsidRDefault="00C44A68" w:rsidP="006B079D"/>
    <w:p w14:paraId="41740C4E" w14:textId="4C7210B0" w:rsidR="00C44A68" w:rsidRDefault="00C44A68" w:rsidP="006B079D"/>
    <w:p w14:paraId="4EF6FD30" w14:textId="19944280" w:rsidR="00C44A68" w:rsidRDefault="00C44A68" w:rsidP="006B079D"/>
    <w:p w14:paraId="67C7E50A" w14:textId="170FC02C" w:rsidR="00C44A68" w:rsidRDefault="00C44A68" w:rsidP="006B079D"/>
    <w:p w14:paraId="524C0743" w14:textId="1C2E198D" w:rsidR="00C44A68" w:rsidRDefault="00C44A68" w:rsidP="006B079D"/>
    <w:p w14:paraId="2F97075F" w14:textId="4748B464" w:rsidR="00C44A68" w:rsidRDefault="00C44A68" w:rsidP="006B079D"/>
    <w:p w14:paraId="4B3D44F5" w14:textId="742F13A3" w:rsidR="00C44A68" w:rsidRDefault="00C44A68" w:rsidP="006B079D"/>
    <w:p w14:paraId="4D113DF0" w14:textId="0A80E6C1" w:rsidR="00C44A68" w:rsidRDefault="00C44A68" w:rsidP="006B079D"/>
    <w:p w14:paraId="0E2134A3" w14:textId="65EB8A9B" w:rsidR="00C44A68" w:rsidRDefault="00C44A68" w:rsidP="006B079D"/>
    <w:p w14:paraId="18315CAA" w14:textId="49FC0290" w:rsidR="00C44A68" w:rsidRDefault="00C44A68" w:rsidP="006B079D"/>
    <w:p w14:paraId="63FB3962" w14:textId="64288AFF" w:rsidR="00C44A68" w:rsidRDefault="00C44A68" w:rsidP="006B079D"/>
    <w:p w14:paraId="02694669" w14:textId="5183F4EC" w:rsidR="00C44A68" w:rsidRDefault="00C44A68" w:rsidP="006B079D"/>
    <w:p w14:paraId="4E57DAC0" w14:textId="3B50EB3E" w:rsidR="00C44A68" w:rsidRDefault="00C44A68" w:rsidP="006B079D"/>
    <w:p w14:paraId="2A5D75A7" w14:textId="7EBB1F4F" w:rsidR="00C44A68" w:rsidRDefault="00C44A68" w:rsidP="006B079D"/>
    <w:p w14:paraId="6BAD0418" w14:textId="1A73E9FB" w:rsidR="00C44A68" w:rsidRDefault="00C44A68" w:rsidP="006B079D"/>
    <w:p w14:paraId="6BE3FECC" w14:textId="023648A4" w:rsidR="00C44A68" w:rsidRDefault="00C44A68" w:rsidP="006B079D"/>
    <w:p w14:paraId="778D7FD6" w14:textId="77777777" w:rsidR="00C44A68" w:rsidRPr="00B55C6C" w:rsidRDefault="00C44A68" w:rsidP="006B079D"/>
    <w:p w14:paraId="5D6722B8" w14:textId="531816CD" w:rsidR="00DC1139" w:rsidRPr="00B55C6C" w:rsidRDefault="00DC1139" w:rsidP="006701D1">
      <w:pPr>
        <w:pStyle w:val="Heading1"/>
      </w:pPr>
      <w:bookmarkStart w:id="51" w:name="_Toc100325741"/>
      <w:r w:rsidRPr="00B55C6C">
        <w:lastRenderedPageBreak/>
        <w:t xml:space="preserve">3. </w:t>
      </w:r>
      <w:r w:rsidR="00961D03" w:rsidRPr="00B55C6C">
        <w:t xml:space="preserve">Project </w:t>
      </w:r>
      <w:r w:rsidRPr="00B55C6C">
        <w:t>Design</w:t>
      </w:r>
      <w:bookmarkEnd w:id="51"/>
    </w:p>
    <w:p w14:paraId="70E88E80" w14:textId="77777777" w:rsidR="00E80384" w:rsidRPr="00B55C6C" w:rsidRDefault="00E80384" w:rsidP="00E80384">
      <w:pPr>
        <w:rPr>
          <w:color w:val="4F81BD"/>
        </w:rPr>
      </w:pPr>
      <w:r w:rsidRPr="00B55C6C">
        <w:rPr>
          <w:color w:val="4F81BD"/>
        </w:rPr>
        <w:t>Requirements Table</w:t>
      </w:r>
    </w:p>
    <w:tbl>
      <w:tblPr>
        <w:tblStyle w:val="TableGrid"/>
        <w:tblW w:w="0" w:type="auto"/>
        <w:tblLook w:val="04A0" w:firstRow="1" w:lastRow="0" w:firstColumn="1" w:lastColumn="0" w:noHBand="0" w:noVBand="1"/>
      </w:tblPr>
      <w:tblGrid>
        <w:gridCol w:w="1694"/>
        <w:gridCol w:w="5458"/>
        <w:gridCol w:w="1138"/>
      </w:tblGrid>
      <w:tr w:rsidR="00E80384" w:rsidRPr="00B55C6C" w14:paraId="2980F5D0" w14:textId="77777777" w:rsidTr="00CD2780">
        <w:tc>
          <w:tcPr>
            <w:tcW w:w="1694" w:type="dxa"/>
          </w:tcPr>
          <w:p w14:paraId="24AFACA7" w14:textId="77777777" w:rsidR="00E80384" w:rsidRPr="00B55C6C" w:rsidRDefault="00E80384" w:rsidP="00CD2780">
            <w:pPr>
              <w:rPr>
                <w:b/>
                <w:sz w:val="21"/>
                <w:szCs w:val="21"/>
              </w:rPr>
            </w:pPr>
            <w:r w:rsidRPr="00B55C6C">
              <w:rPr>
                <w:b/>
                <w:sz w:val="21"/>
                <w:szCs w:val="21"/>
              </w:rPr>
              <w:t>Name</w:t>
            </w:r>
          </w:p>
        </w:tc>
        <w:tc>
          <w:tcPr>
            <w:tcW w:w="5458" w:type="dxa"/>
          </w:tcPr>
          <w:p w14:paraId="027F48BB" w14:textId="77777777" w:rsidR="00E80384" w:rsidRPr="00B55C6C" w:rsidRDefault="00E80384" w:rsidP="00CD2780">
            <w:pPr>
              <w:rPr>
                <w:b/>
                <w:sz w:val="21"/>
                <w:szCs w:val="21"/>
              </w:rPr>
            </w:pPr>
            <w:r w:rsidRPr="00B55C6C">
              <w:rPr>
                <w:b/>
                <w:sz w:val="21"/>
                <w:szCs w:val="21"/>
              </w:rPr>
              <w:t>Description</w:t>
            </w:r>
          </w:p>
        </w:tc>
        <w:tc>
          <w:tcPr>
            <w:tcW w:w="1138" w:type="dxa"/>
          </w:tcPr>
          <w:p w14:paraId="6815DB0A" w14:textId="77777777" w:rsidR="00E80384" w:rsidRPr="00B55C6C" w:rsidRDefault="00E80384" w:rsidP="00CD2780">
            <w:pPr>
              <w:jc w:val="center"/>
              <w:rPr>
                <w:b/>
                <w:sz w:val="21"/>
                <w:szCs w:val="21"/>
              </w:rPr>
            </w:pPr>
            <w:r w:rsidRPr="00B55C6C">
              <w:rPr>
                <w:b/>
                <w:sz w:val="21"/>
                <w:szCs w:val="21"/>
              </w:rPr>
              <w:t>Priority</w:t>
            </w:r>
          </w:p>
        </w:tc>
      </w:tr>
      <w:tr w:rsidR="00E80384" w:rsidRPr="00B55C6C" w14:paraId="1414B66B" w14:textId="77777777" w:rsidTr="00CD2780">
        <w:tc>
          <w:tcPr>
            <w:tcW w:w="1694" w:type="dxa"/>
          </w:tcPr>
          <w:p w14:paraId="5362FB9C" w14:textId="77777777" w:rsidR="00E80384" w:rsidRPr="00B55C6C" w:rsidRDefault="00E80384" w:rsidP="00CD2780">
            <w:pPr>
              <w:rPr>
                <w:sz w:val="21"/>
                <w:szCs w:val="21"/>
              </w:rPr>
            </w:pPr>
            <w:r w:rsidRPr="00B55C6C">
              <w:rPr>
                <w:sz w:val="21"/>
                <w:szCs w:val="21"/>
              </w:rPr>
              <w:t>Hate speech</w:t>
            </w:r>
          </w:p>
        </w:tc>
        <w:tc>
          <w:tcPr>
            <w:tcW w:w="5458" w:type="dxa"/>
          </w:tcPr>
          <w:p w14:paraId="175B81B7" w14:textId="77777777" w:rsidR="00E80384" w:rsidRPr="00B55C6C" w:rsidRDefault="00E80384" w:rsidP="00CD2780">
            <w:pPr>
              <w:rPr>
                <w:sz w:val="21"/>
                <w:szCs w:val="21"/>
              </w:rPr>
            </w:pPr>
            <w:r w:rsidRPr="00B55C6C">
              <w:rPr>
                <w:sz w:val="21"/>
                <w:szCs w:val="21"/>
              </w:rPr>
              <w:t>Accurately detect hate speech</w:t>
            </w:r>
          </w:p>
        </w:tc>
        <w:tc>
          <w:tcPr>
            <w:tcW w:w="1138" w:type="dxa"/>
            <w:shd w:val="clear" w:color="auto" w:fill="FF0000"/>
          </w:tcPr>
          <w:p w14:paraId="2C8C0E7E" w14:textId="77777777" w:rsidR="00E80384" w:rsidRPr="00B55C6C" w:rsidRDefault="00E80384" w:rsidP="00CD2780">
            <w:pPr>
              <w:jc w:val="center"/>
              <w:rPr>
                <w:sz w:val="21"/>
                <w:szCs w:val="21"/>
              </w:rPr>
            </w:pPr>
            <w:r w:rsidRPr="00B55C6C">
              <w:rPr>
                <w:sz w:val="21"/>
                <w:szCs w:val="21"/>
              </w:rPr>
              <w:t>HIGH</w:t>
            </w:r>
          </w:p>
        </w:tc>
      </w:tr>
      <w:tr w:rsidR="00E80384" w:rsidRPr="00B55C6C" w14:paraId="39BDF7AC" w14:textId="77777777" w:rsidTr="00CD2780">
        <w:tc>
          <w:tcPr>
            <w:tcW w:w="1694" w:type="dxa"/>
          </w:tcPr>
          <w:p w14:paraId="79A6D4A6" w14:textId="77777777" w:rsidR="00E80384" w:rsidRPr="00B55C6C" w:rsidRDefault="00E80384" w:rsidP="00CD2780">
            <w:pPr>
              <w:rPr>
                <w:sz w:val="21"/>
                <w:szCs w:val="21"/>
              </w:rPr>
            </w:pPr>
            <w:r w:rsidRPr="00B55C6C">
              <w:rPr>
                <w:sz w:val="21"/>
                <w:szCs w:val="21"/>
              </w:rPr>
              <w:t>Offensive Language</w:t>
            </w:r>
          </w:p>
        </w:tc>
        <w:tc>
          <w:tcPr>
            <w:tcW w:w="5458" w:type="dxa"/>
          </w:tcPr>
          <w:p w14:paraId="1038E3D6" w14:textId="77777777" w:rsidR="00E80384" w:rsidRPr="00B55C6C" w:rsidRDefault="00E80384" w:rsidP="00CD2780">
            <w:pPr>
              <w:rPr>
                <w:sz w:val="21"/>
                <w:szCs w:val="21"/>
              </w:rPr>
            </w:pPr>
            <w:r w:rsidRPr="00B55C6C">
              <w:rPr>
                <w:sz w:val="21"/>
                <w:szCs w:val="21"/>
              </w:rPr>
              <w:t xml:space="preserve">Accurately detect offensive language </w:t>
            </w:r>
          </w:p>
        </w:tc>
        <w:tc>
          <w:tcPr>
            <w:tcW w:w="1138" w:type="dxa"/>
            <w:shd w:val="clear" w:color="auto" w:fill="FF0000"/>
          </w:tcPr>
          <w:p w14:paraId="71894236" w14:textId="77777777" w:rsidR="00E80384" w:rsidRPr="00B55C6C" w:rsidRDefault="00E80384" w:rsidP="00CD2780">
            <w:pPr>
              <w:jc w:val="center"/>
              <w:rPr>
                <w:sz w:val="21"/>
                <w:szCs w:val="21"/>
              </w:rPr>
            </w:pPr>
            <w:r w:rsidRPr="00B55C6C">
              <w:rPr>
                <w:sz w:val="21"/>
                <w:szCs w:val="21"/>
              </w:rPr>
              <w:t>HIGH</w:t>
            </w:r>
          </w:p>
        </w:tc>
      </w:tr>
      <w:tr w:rsidR="00E80384" w:rsidRPr="00B55C6C" w14:paraId="0E3F5DC6" w14:textId="77777777" w:rsidTr="00CD2780">
        <w:tc>
          <w:tcPr>
            <w:tcW w:w="1694" w:type="dxa"/>
          </w:tcPr>
          <w:p w14:paraId="47D3443F" w14:textId="77777777" w:rsidR="00E80384" w:rsidRPr="00B55C6C" w:rsidRDefault="00E80384" w:rsidP="00CD2780">
            <w:pPr>
              <w:rPr>
                <w:sz w:val="21"/>
                <w:szCs w:val="21"/>
              </w:rPr>
            </w:pPr>
            <w:r w:rsidRPr="00B55C6C">
              <w:rPr>
                <w:sz w:val="21"/>
                <w:szCs w:val="21"/>
              </w:rPr>
              <w:t>Discord API</w:t>
            </w:r>
          </w:p>
        </w:tc>
        <w:tc>
          <w:tcPr>
            <w:tcW w:w="5458" w:type="dxa"/>
          </w:tcPr>
          <w:p w14:paraId="0EEDF8A9" w14:textId="77777777" w:rsidR="00E80384" w:rsidRPr="00B55C6C" w:rsidRDefault="00E80384" w:rsidP="00CD2780">
            <w:pPr>
              <w:rPr>
                <w:sz w:val="21"/>
                <w:szCs w:val="21"/>
              </w:rPr>
            </w:pPr>
            <w:r w:rsidRPr="00B55C6C">
              <w:rPr>
                <w:sz w:val="21"/>
                <w:szCs w:val="21"/>
              </w:rPr>
              <w:t>Connecting the model to the discord API</w:t>
            </w:r>
          </w:p>
        </w:tc>
        <w:tc>
          <w:tcPr>
            <w:tcW w:w="1138" w:type="dxa"/>
            <w:shd w:val="clear" w:color="auto" w:fill="FF0000"/>
          </w:tcPr>
          <w:p w14:paraId="5A6921B7" w14:textId="77777777" w:rsidR="00E80384" w:rsidRPr="00B55C6C" w:rsidRDefault="00E80384" w:rsidP="00CD2780">
            <w:pPr>
              <w:jc w:val="center"/>
              <w:rPr>
                <w:sz w:val="21"/>
                <w:szCs w:val="21"/>
              </w:rPr>
            </w:pPr>
            <w:r w:rsidRPr="00B55C6C">
              <w:rPr>
                <w:sz w:val="21"/>
                <w:szCs w:val="21"/>
              </w:rPr>
              <w:t>HIGH</w:t>
            </w:r>
          </w:p>
        </w:tc>
      </w:tr>
      <w:tr w:rsidR="00E80384" w:rsidRPr="00B55C6C" w14:paraId="1D193BE7" w14:textId="77777777" w:rsidTr="00CD2780">
        <w:tc>
          <w:tcPr>
            <w:tcW w:w="1694" w:type="dxa"/>
          </w:tcPr>
          <w:p w14:paraId="2FFD24CF" w14:textId="77777777" w:rsidR="00E80384" w:rsidRPr="00B55C6C" w:rsidRDefault="00E80384" w:rsidP="00CD2780">
            <w:pPr>
              <w:rPr>
                <w:sz w:val="21"/>
                <w:szCs w:val="21"/>
              </w:rPr>
            </w:pPr>
            <w:r w:rsidRPr="00B55C6C">
              <w:rPr>
                <w:sz w:val="21"/>
                <w:szCs w:val="21"/>
              </w:rPr>
              <w:t>Reporting system</w:t>
            </w:r>
          </w:p>
        </w:tc>
        <w:tc>
          <w:tcPr>
            <w:tcW w:w="5458" w:type="dxa"/>
          </w:tcPr>
          <w:p w14:paraId="1D79F5AA" w14:textId="77777777" w:rsidR="00E80384" w:rsidRPr="00B55C6C" w:rsidRDefault="00E80384" w:rsidP="00CD2780">
            <w:pPr>
              <w:rPr>
                <w:sz w:val="21"/>
                <w:szCs w:val="21"/>
              </w:rPr>
            </w:pPr>
            <w:r w:rsidRPr="00B55C6C">
              <w:rPr>
                <w:sz w:val="21"/>
                <w:szCs w:val="21"/>
              </w:rPr>
              <w:t xml:space="preserve"> Allow users to report messages that are not detected</w:t>
            </w:r>
          </w:p>
        </w:tc>
        <w:tc>
          <w:tcPr>
            <w:tcW w:w="1138" w:type="dxa"/>
            <w:shd w:val="clear" w:color="auto" w:fill="FFFF00"/>
          </w:tcPr>
          <w:p w14:paraId="6AD233C7" w14:textId="77777777" w:rsidR="00E80384" w:rsidRPr="00B55C6C" w:rsidRDefault="00E80384" w:rsidP="00CD2780">
            <w:pPr>
              <w:jc w:val="center"/>
              <w:rPr>
                <w:sz w:val="21"/>
                <w:szCs w:val="21"/>
              </w:rPr>
            </w:pPr>
            <w:r w:rsidRPr="00B55C6C">
              <w:rPr>
                <w:sz w:val="21"/>
                <w:szCs w:val="21"/>
              </w:rPr>
              <w:t>MEDIUM</w:t>
            </w:r>
          </w:p>
        </w:tc>
      </w:tr>
      <w:tr w:rsidR="00E80384" w:rsidRPr="00B55C6C" w14:paraId="3241E972" w14:textId="77777777" w:rsidTr="00CD2780">
        <w:tc>
          <w:tcPr>
            <w:tcW w:w="1694" w:type="dxa"/>
          </w:tcPr>
          <w:p w14:paraId="6C1BC1E4" w14:textId="77777777" w:rsidR="00E80384" w:rsidRPr="00B55C6C" w:rsidRDefault="00E80384" w:rsidP="00CD2780">
            <w:pPr>
              <w:rPr>
                <w:sz w:val="21"/>
                <w:szCs w:val="21"/>
              </w:rPr>
            </w:pPr>
            <w:r w:rsidRPr="00B55C6C">
              <w:rPr>
                <w:sz w:val="21"/>
                <w:szCs w:val="21"/>
              </w:rPr>
              <w:t>Spam detection</w:t>
            </w:r>
          </w:p>
        </w:tc>
        <w:tc>
          <w:tcPr>
            <w:tcW w:w="5458" w:type="dxa"/>
          </w:tcPr>
          <w:p w14:paraId="7FEA31C6" w14:textId="77777777" w:rsidR="00E80384" w:rsidRPr="00B55C6C" w:rsidRDefault="00E80384" w:rsidP="00CD2780">
            <w:pPr>
              <w:rPr>
                <w:sz w:val="21"/>
                <w:szCs w:val="21"/>
              </w:rPr>
            </w:pPr>
            <w:r w:rsidRPr="00B55C6C">
              <w:rPr>
                <w:sz w:val="21"/>
                <w:szCs w:val="21"/>
              </w:rPr>
              <w:t xml:space="preserve"> Detect when a user is spamming</w:t>
            </w:r>
          </w:p>
        </w:tc>
        <w:tc>
          <w:tcPr>
            <w:tcW w:w="1138" w:type="dxa"/>
            <w:shd w:val="clear" w:color="auto" w:fill="FFFF00"/>
          </w:tcPr>
          <w:p w14:paraId="56847323" w14:textId="77777777" w:rsidR="00E80384" w:rsidRPr="00B55C6C" w:rsidRDefault="00E80384" w:rsidP="00CD2780">
            <w:pPr>
              <w:jc w:val="center"/>
              <w:rPr>
                <w:sz w:val="21"/>
                <w:szCs w:val="21"/>
              </w:rPr>
            </w:pPr>
            <w:r w:rsidRPr="00B55C6C">
              <w:rPr>
                <w:sz w:val="21"/>
                <w:szCs w:val="21"/>
              </w:rPr>
              <w:t>MEDIUM</w:t>
            </w:r>
          </w:p>
        </w:tc>
      </w:tr>
      <w:tr w:rsidR="00E80384" w:rsidRPr="00B55C6C" w14:paraId="1CBD0056" w14:textId="77777777" w:rsidTr="00CD2780">
        <w:tc>
          <w:tcPr>
            <w:tcW w:w="1694" w:type="dxa"/>
          </w:tcPr>
          <w:p w14:paraId="25A58B30" w14:textId="77777777" w:rsidR="00E80384" w:rsidRPr="00B55C6C" w:rsidRDefault="00E80384" w:rsidP="00CD2780">
            <w:pPr>
              <w:rPr>
                <w:sz w:val="21"/>
                <w:szCs w:val="21"/>
              </w:rPr>
            </w:pPr>
            <w:r w:rsidRPr="00B55C6C">
              <w:rPr>
                <w:sz w:val="21"/>
                <w:szCs w:val="21"/>
              </w:rPr>
              <w:t>Dataset improvement</w:t>
            </w:r>
          </w:p>
        </w:tc>
        <w:tc>
          <w:tcPr>
            <w:tcW w:w="5458" w:type="dxa"/>
          </w:tcPr>
          <w:p w14:paraId="5AD982EF" w14:textId="77777777" w:rsidR="00E80384" w:rsidRPr="00B55C6C" w:rsidRDefault="00E80384" w:rsidP="00CD2780">
            <w:pPr>
              <w:rPr>
                <w:sz w:val="21"/>
                <w:szCs w:val="21"/>
              </w:rPr>
            </w:pPr>
            <w:r w:rsidRPr="00B55C6C">
              <w:rPr>
                <w:sz w:val="21"/>
                <w:szCs w:val="21"/>
              </w:rPr>
              <w:t xml:space="preserve"> Improve the dataset for more accurate results </w:t>
            </w:r>
          </w:p>
        </w:tc>
        <w:tc>
          <w:tcPr>
            <w:tcW w:w="1138" w:type="dxa"/>
            <w:shd w:val="clear" w:color="auto" w:fill="FFFF00"/>
          </w:tcPr>
          <w:p w14:paraId="6580E423" w14:textId="77777777" w:rsidR="00E80384" w:rsidRPr="00B55C6C" w:rsidRDefault="00E80384" w:rsidP="00CD2780">
            <w:pPr>
              <w:jc w:val="center"/>
              <w:rPr>
                <w:sz w:val="21"/>
                <w:szCs w:val="21"/>
              </w:rPr>
            </w:pPr>
            <w:r w:rsidRPr="00B55C6C">
              <w:rPr>
                <w:sz w:val="21"/>
                <w:szCs w:val="21"/>
              </w:rPr>
              <w:t>MEDIUM</w:t>
            </w:r>
          </w:p>
        </w:tc>
      </w:tr>
      <w:tr w:rsidR="00E80384" w:rsidRPr="00B55C6C" w14:paraId="185CAA0C" w14:textId="77777777" w:rsidTr="00CD2780">
        <w:tc>
          <w:tcPr>
            <w:tcW w:w="1694" w:type="dxa"/>
          </w:tcPr>
          <w:p w14:paraId="19C2B31E" w14:textId="77777777" w:rsidR="00E80384" w:rsidRPr="00B55C6C" w:rsidRDefault="00E80384" w:rsidP="00CD2780">
            <w:pPr>
              <w:rPr>
                <w:sz w:val="21"/>
                <w:szCs w:val="21"/>
              </w:rPr>
            </w:pPr>
            <w:r w:rsidRPr="00B55C6C">
              <w:rPr>
                <w:sz w:val="21"/>
                <w:szCs w:val="21"/>
              </w:rPr>
              <w:t xml:space="preserve"> Level of moderation</w:t>
            </w:r>
          </w:p>
        </w:tc>
        <w:tc>
          <w:tcPr>
            <w:tcW w:w="5458" w:type="dxa"/>
          </w:tcPr>
          <w:p w14:paraId="5D5E5180" w14:textId="77777777" w:rsidR="00E80384" w:rsidRPr="00B55C6C" w:rsidRDefault="00E80384" w:rsidP="00CD2780">
            <w:pPr>
              <w:rPr>
                <w:sz w:val="21"/>
                <w:szCs w:val="21"/>
              </w:rPr>
            </w:pPr>
            <w:r w:rsidRPr="00B55C6C">
              <w:rPr>
                <w:sz w:val="21"/>
                <w:szCs w:val="21"/>
              </w:rPr>
              <w:t xml:space="preserve"> Make it possible to choose how “strict” the detections will be.</w:t>
            </w:r>
          </w:p>
        </w:tc>
        <w:tc>
          <w:tcPr>
            <w:tcW w:w="1138" w:type="dxa"/>
            <w:shd w:val="clear" w:color="auto" w:fill="FFFF00"/>
          </w:tcPr>
          <w:p w14:paraId="06697FE8" w14:textId="77777777" w:rsidR="00E80384" w:rsidRPr="00B55C6C" w:rsidRDefault="00E80384" w:rsidP="00CD2780">
            <w:pPr>
              <w:jc w:val="center"/>
              <w:rPr>
                <w:sz w:val="21"/>
                <w:szCs w:val="21"/>
              </w:rPr>
            </w:pPr>
            <w:r w:rsidRPr="00B55C6C">
              <w:rPr>
                <w:sz w:val="21"/>
                <w:szCs w:val="21"/>
              </w:rPr>
              <w:t>MEDIUM</w:t>
            </w:r>
          </w:p>
        </w:tc>
      </w:tr>
      <w:tr w:rsidR="00E80384" w:rsidRPr="00B55C6C" w14:paraId="779E545A" w14:textId="77777777" w:rsidTr="00CD2780">
        <w:tc>
          <w:tcPr>
            <w:tcW w:w="1694" w:type="dxa"/>
          </w:tcPr>
          <w:p w14:paraId="35F43BC4" w14:textId="77777777" w:rsidR="00E80384" w:rsidRPr="00B55C6C" w:rsidRDefault="00E80384" w:rsidP="00CD2780">
            <w:pPr>
              <w:rPr>
                <w:sz w:val="21"/>
                <w:szCs w:val="21"/>
              </w:rPr>
            </w:pPr>
            <w:r w:rsidRPr="00B55C6C">
              <w:rPr>
                <w:sz w:val="21"/>
                <w:szCs w:val="21"/>
              </w:rPr>
              <w:t>Other languages</w:t>
            </w:r>
          </w:p>
        </w:tc>
        <w:tc>
          <w:tcPr>
            <w:tcW w:w="5458" w:type="dxa"/>
          </w:tcPr>
          <w:p w14:paraId="75A5AAE3" w14:textId="77777777" w:rsidR="00E80384" w:rsidRPr="00B55C6C" w:rsidRDefault="00E80384" w:rsidP="00CD2780">
            <w:pPr>
              <w:rPr>
                <w:sz w:val="21"/>
                <w:szCs w:val="21"/>
              </w:rPr>
            </w:pPr>
            <w:r w:rsidRPr="00B55C6C">
              <w:rPr>
                <w:sz w:val="21"/>
                <w:szCs w:val="21"/>
              </w:rPr>
              <w:t>Look into supporting other languages</w:t>
            </w:r>
          </w:p>
        </w:tc>
        <w:tc>
          <w:tcPr>
            <w:tcW w:w="1138" w:type="dxa"/>
            <w:shd w:val="clear" w:color="auto" w:fill="92D050"/>
          </w:tcPr>
          <w:p w14:paraId="6F99BAC0" w14:textId="77777777" w:rsidR="00E80384" w:rsidRPr="00B55C6C" w:rsidRDefault="00E80384" w:rsidP="00CD2780">
            <w:pPr>
              <w:jc w:val="center"/>
              <w:rPr>
                <w:sz w:val="21"/>
                <w:szCs w:val="21"/>
              </w:rPr>
            </w:pPr>
            <w:r w:rsidRPr="00B55C6C">
              <w:rPr>
                <w:sz w:val="21"/>
                <w:szCs w:val="21"/>
              </w:rPr>
              <w:t>LOW</w:t>
            </w:r>
          </w:p>
        </w:tc>
      </w:tr>
      <w:tr w:rsidR="00E80384" w:rsidRPr="00B55C6C" w14:paraId="09E7A149" w14:textId="77777777" w:rsidTr="00CD2780">
        <w:tc>
          <w:tcPr>
            <w:tcW w:w="1694" w:type="dxa"/>
          </w:tcPr>
          <w:p w14:paraId="10170399" w14:textId="77777777" w:rsidR="00E80384" w:rsidRPr="00B55C6C" w:rsidRDefault="00E80384" w:rsidP="00CD2780">
            <w:pPr>
              <w:rPr>
                <w:sz w:val="21"/>
                <w:szCs w:val="21"/>
              </w:rPr>
            </w:pPr>
            <w:r w:rsidRPr="00B55C6C">
              <w:rPr>
                <w:sz w:val="21"/>
                <w:szCs w:val="21"/>
              </w:rPr>
              <w:t>Text summarisation</w:t>
            </w:r>
          </w:p>
        </w:tc>
        <w:tc>
          <w:tcPr>
            <w:tcW w:w="5458" w:type="dxa"/>
          </w:tcPr>
          <w:p w14:paraId="5DF1C4A5" w14:textId="77777777" w:rsidR="00E80384" w:rsidRPr="00B55C6C" w:rsidRDefault="00E80384" w:rsidP="00CD2780">
            <w:pPr>
              <w:rPr>
                <w:sz w:val="21"/>
                <w:szCs w:val="21"/>
              </w:rPr>
            </w:pPr>
            <w:r w:rsidRPr="00B55C6C">
              <w:rPr>
                <w:sz w:val="21"/>
                <w:szCs w:val="21"/>
              </w:rPr>
              <w:t>Summarise messages that have been sent</w:t>
            </w:r>
          </w:p>
        </w:tc>
        <w:tc>
          <w:tcPr>
            <w:tcW w:w="1138" w:type="dxa"/>
            <w:shd w:val="clear" w:color="auto" w:fill="92D050"/>
          </w:tcPr>
          <w:p w14:paraId="1F11D366" w14:textId="77777777" w:rsidR="00E80384" w:rsidRPr="00B55C6C" w:rsidRDefault="00E80384" w:rsidP="00CD2780">
            <w:pPr>
              <w:jc w:val="center"/>
              <w:rPr>
                <w:sz w:val="21"/>
                <w:szCs w:val="21"/>
              </w:rPr>
            </w:pPr>
            <w:r w:rsidRPr="00B55C6C">
              <w:rPr>
                <w:sz w:val="21"/>
                <w:szCs w:val="21"/>
              </w:rPr>
              <w:t>LOW</w:t>
            </w:r>
          </w:p>
        </w:tc>
      </w:tr>
      <w:tr w:rsidR="00E80384" w:rsidRPr="00B55C6C" w14:paraId="17634BA9" w14:textId="77777777" w:rsidTr="00CD2780">
        <w:tc>
          <w:tcPr>
            <w:tcW w:w="1694" w:type="dxa"/>
          </w:tcPr>
          <w:p w14:paraId="16232DF6" w14:textId="77777777" w:rsidR="00E80384" w:rsidRPr="00B55C6C" w:rsidRDefault="00E80384" w:rsidP="00CD2780">
            <w:pPr>
              <w:rPr>
                <w:sz w:val="21"/>
                <w:szCs w:val="21"/>
              </w:rPr>
            </w:pPr>
            <w:r w:rsidRPr="00B55C6C">
              <w:rPr>
                <w:sz w:val="21"/>
                <w:szCs w:val="21"/>
              </w:rPr>
              <w:t>Toxicity metric</w:t>
            </w:r>
          </w:p>
        </w:tc>
        <w:tc>
          <w:tcPr>
            <w:tcW w:w="5458" w:type="dxa"/>
          </w:tcPr>
          <w:p w14:paraId="5EA6F1EF" w14:textId="77777777" w:rsidR="00E80384" w:rsidRPr="00B55C6C" w:rsidRDefault="00E80384" w:rsidP="00CD2780">
            <w:pPr>
              <w:rPr>
                <w:sz w:val="21"/>
                <w:szCs w:val="21"/>
              </w:rPr>
            </w:pPr>
            <w:r w:rsidRPr="00B55C6C">
              <w:rPr>
                <w:sz w:val="21"/>
                <w:szCs w:val="21"/>
              </w:rPr>
              <w:t>Have a metric for each user, to see how offensive/ hateful they are</w:t>
            </w:r>
          </w:p>
        </w:tc>
        <w:tc>
          <w:tcPr>
            <w:tcW w:w="1138" w:type="dxa"/>
            <w:shd w:val="clear" w:color="auto" w:fill="92D050"/>
          </w:tcPr>
          <w:p w14:paraId="459C472C" w14:textId="77777777" w:rsidR="00E80384" w:rsidRPr="00B55C6C" w:rsidRDefault="00E80384" w:rsidP="00CD2780">
            <w:pPr>
              <w:jc w:val="center"/>
              <w:rPr>
                <w:sz w:val="21"/>
                <w:szCs w:val="21"/>
              </w:rPr>
            </w:pPr>
            <w:r w:rsidRPr="00B55C6C">
              <w:rPr>
                <w:sz w:val="21"/>
                <w:szCs w:val="21"/>
              </w:rPr>
              <w:t>LOW</w:t>
            </w:r>
          </w:p>
        </w:tc>
      </w:tr>
      <w:tr w:rsidR="00E80384" w:rsidRPr="00B55C6C" w14:paraId="12186F06" w14:textId="77777777" w:rsidTr="00CD2780">
        <w:tc>
          <w:tcPr>
            <w:tcW w:w="1694" w:type="dxa"/>
          </w:tcPr>
          <w:p w14:paraId="575A62B7" w14:textId="77777777" w:rsidR="00E80384" w:rsidRPr="00B55C6C" w:rsidRDefault="00E80384" w:rsidP="00CD2780">
            <w:pPr>
              <w:rPr>
                <w:sz w:val="21"/>
                <w:szCs w:val="21"/>
              </w:rPr>
            </w:pPr>
            <w:r>
              <w:rPr>
                <w:sz w:val="21"/>
                <w:szCs w:val="21"/>
              </w:rPr>
              <w:t>Text from image Extraction</w:t>
            </w:r>
          </w:p>
        </w:tc>
        <w:tc>
          <w:tcPr>
            <w:tcW w:w="5458" w:type="dxa"/>
          </w:tcPr>
          <w:p w14:paraId="4189FBE5" w14:textId="77777777" w:rsidR="00E80384" w:rsidRPr="00B55C6C" w:rsidRDefault="00E80384" w:rsidP="00CD2780">
            <w:pPr>
              <w:rPr>
                <w:sz w:val="21"/>
                <w:szCs w:val="21"/>
              </w:rPr>
            </w:pPr>
            <w:r>
              <w:rPr>
                <w:sz w:val="21"/>
                <w:szCs w:val="21"/>
              </w:rPr>
              <w:t>Extract text from images and classify text to check if image contains hate speech or offensive content</w:t>
            </w:r>
          </w:p>
        </w:tc>
        <w:tc>
          <w:tcPr>
            <w:tcW w:w="1138" w:type="dxa"/>
            <w:shd w:val="clear" w:color="auto" w:fill="92D050"/>
          </w:tcPr>
          <w:p w14:paraId="65914BDE" w14:textId="77777777" w:rsidR="00E80384" w:rsidRPr="00B55C6C" w:rsidRDefault="00E80384" w:rsidP="00CD2780">
            <w:pPr>
              <w:jc w:val="center"/>
              <w:rPr>
                <w:sz w:val="21"/>
                <w:szCs w:val="21"/>
              </w:rPr>
            </w:pPr>
            <w:r w:rsidRPr="00B55C6C">
              <w:rPr>
                <w:sz w:val="21"/>
                <w:szCs w:val="21"/>
              </w:rPr>
              <w:t>LOW</w:t>
            </w:r>
          </w:p>
        </w:tc>
      </w:tr>
    </w:tbl>
    <w:p w14:paraId="4E67F7D2" w14:textId="77777777" w:rsidR="00E80384" w:rsidRDefault="00E80384" w:rsidP="00E80384"/>
    <w:p w14:paraId="58ABDB36" w14:textId="77777777" w:rsidR="00DC1139" w:rsidRPr="00B55C6C" w:rsidRDefault="00DC1139" w:rsidP="00DC1139"/>
    <w:p w14:paraId="540595CF" w14:textId="77777777" w:rsidR="00DC1139" w:rsidRPr="00B55C6C" w:rsidRDefault="00DC1139" w:rsidP="00A8276D">
      <w:pPr>
        <w:pStyle w:val="Heading2"/>
      </w:pPr>
      <w:bookmarkStart w:id="52" w:name="_Toc100325742"/>
      <w:r w:rsidRPr="00B55C6C">
        <w:t>3.1 Introduction</w:t>
      </w:r>
      <w:bookmarkEnd w:id="52"/>
    </w:p>
    <w:p w14:paraId="75511551" w14:textId="34D19119" w:rsidR="00DC1139" w:rsidRPr="00B55C6C" w:rsidRDefault="00DC1139" w:rsidP="00DC1139">
      <w:r w:rsidRPr="00B55C6C">
        <w:t xml:space="preserve">In this chapter, I will be discussing how I will design and develop the prototype for this project. I will start with the methodology where I will discuss which method I chose and why. I will also compare other methods I could have </w:t>
      </w:r>
      <w:r w:rsidR="00A77804" w:rsidRPr="00B55C6C">
        <w:t>gone</w:t>
      </w:r>
      <w:r w:rsidRPr="00B55C6C">
        <w:t xml:space="preserve"> with. Afterwards I will discuss the overview of the system. This will be about how the front end and the backend will interact and how they will work. </w:t>
      </w:r>
      <w:r w:rsidR="00880867" w:rsidRPr="00B55C6C">
        <w:t>Lastly,</w:t>
      </w:r>
      <w:r w:rsidRPr="00B55C6C">
        <w:t xml:space="preserve"> I will end with how I want to the prototype to look and function. I will also talk about the Development of the prototype in this section also as I done </w:t>
      </w:r>
      <w:r w:rsidR="00CF00E1" w:rsidRPr="00B55C6C">
        <w:t>both steps</w:t>
      </w:r>
      <w:r w:rsidRPr="00B55C6C">
        <w:t xml:space="preserve"> at the same time. This is will also reduce the amount of information that will be repeated by having the development in its own section.</w:t>
      </w:r>
    </w:p>
    <w:p w14:paraId="42ABAC94" w14:textId="77777777" w:rsidR="00DC1139" w:rsidRPr="00B55C6C" w:rsidRDefault="00DC1139" w:rsidP="00DC1139">
      <w:r w:rsidRPr="00B55C6C">
        <w:t>The GitHub link for the project is:</w:t>
      </w:r>
      <w:hyperlink r:id="rId26" w:history="1">
        <w:r w:rsidRPr="00B55C6C">
          <w:rPr>
            <w:rStyle w:val="Hyperlink"/>
          </w:rPr>
          <w:t xml:space="preserve"> https://github.com/Meapy/FYP---Realtime-</w:t>
        </w:r>
        <w:proofErr w:type="spellStart"/>
        <w:r w:rsidRPr="00B55C6C">
          <w:rPr>
            <w:rStyle w:val="Hyperlink"/>
          </w:rPr>
          <w:t>hatespeech</w:t>
        </w:r>
        <w:proofErr w:type="spellEnd"/>
        <w:r w:rsidRPr="00B55C6C">
          <w:rPr>
            <w:rStyle w:val="Hyperlink"/>
          </w:rPr>
          <w:t>-detection-on-discord-messages</w:t>
        </w:r>
      </w:hyperlink>
    </w:p>
    <w:p w14:paraId="4F086FD3" w14:textId="0DD9CB67" w:rsidR="00DC1139" w:rsidRPr="00B55C6C" w:rsidRDefault="00DC1139" w:rsidP="00A8276D">
      <w:pPr>
        <w:pStyle w:val="Heading2"/>
      </w:pPr>
      <w:bookmarkStart w:id="53" w:name="_Toc100325743"/>
      <w:r w:rsidRPr="00B55C6C">
        <w:lastRenderedPageBreak/>
        <w:t>3.2. Software Methodology</w:t>
      </w:r>
      <w:bookmarkEnd w:id="53"/>
    </w:p>
    <w:p w14:paraId="775CE350" w14:textId="77777777" w:rsidR="00B0345C" w:rsidRPr="00B55C6C" w:rsidRDefault="00B0345C" w:rsidP="00B0345C"/>
    <w:p w14:paraId="11B6C520" w14:textId="6F22E911" w:rsidR="00DC1139" w:rsidRPr="00B55C6C" w:rsidRDefault="003F732B" w:rsidP="00DC1139">
      <w:pPr>
        <w:pStyle w:val="Heading3"/>
      </w:pPr>
      <w:bookmarkStart w:id="54" w:name="_Toc100325744"/>
      <w:r>
        <w:t xml:space="preserve">3.2.1 </w:t>
      </w:r>
      <w:r w:rsidR="00DC1139" w:rsidRPr="00B55C6C">
        <w:t>Agile</w:t>
      </w:r>
      <w:bookmarkEnd w:id="54"/>
    </w:p>
    <w:p w14:paraId="2BB51D71" w14:textId="4FC302EC" w:rsidR="00DC1139" w:rsidRPr="00B55C6C" w:rsidRDefault="00DC1139" w:rsidP="00DC1139">
      <w:r w:rsidRPr="00B55C6C">
        <w:t xml:space="preserve">The Agile development method Is used to reduce risk such as bugs, cost and changing requirements when adding new functionality. There are multiple forms of agile development including scrum, extreme </w:t>
      </w:r>
      <w:r w:rsidR="00A77804" w:rsidRPr="00B55C6C">
        <w:t>programming (</w:t>
      </w:r>
      <w:r w:rsidRPr="00B55C6C">
        <w:t xml:space="preserve">XP) and feature driven development. The main benefit of Agile development is that it allows for releases in iterations. This allows the developers find bugs and fix them earlier </w:t>
      </w:r>
      <w:r w:rsidR="00A77804" w:rsidRPr="00B55C6C">
        <w:t>on and</w:t>
      </w:r>
      <w:r w:rsidRPr="00B55C6C">
        <w:t xml:space="preserve"> let the users to use the software earlier. One big </w:t>
      </w:r>
      <w:r w:rsidR="00A77804" w:rsidRPr="00B55C6C">
        <w:t>downside,</w:t>
      </w:r>
      <w:r w:rsidRPr="00B55C6C">
        <w:t xml:space="preserve"> however, is that when working in big teams, it requires good communication and high time commitment to make it work efficiently.</w:t>
      </w:r>
    </w:p>
    <w:p w14:paraId="3228737F" w14:textId="77777777" w:rsidR="008A51A0" w:rsidRPr="00B55C6C" w:rsidRDefault="00DC1139" w:rsidP="008A51A0">
      <w:pPr>
        <w:keepNext/>
        <w:spacing w:after="0" w:line="240" w:lineRule="auto"/>
      </w:pPr>
      <w:r w:rsidRPr="00B55C6C">
        <w:rPr>
          <w:rFonts w:ascii="Times New Roman" w:eastAsia="Times New Roman" w:hAnsi="Times New Roman" w:cs="Times New Roman"/>
          <w:sz w:val="24"/>
          <w:szCs w:val="24"/>
          <w:lang w:eastAsia="en-GB"/>
        </w:rPr>
        <w:fldChar w:fldCharType="begin"/>
      </w:r>
      <w:r w:rsidRPr="00B55C6C">
        <w:rPr>
          <w:rFonts w:ascii="Times New Roman" w:eastAsia="Times New Roman" w:hAnsi="Times New Roman" w:cs="Times New Roman"/>
          <w:sz w:val="24"/>
          <w:szCs w:val="24"/>
          <w:lang w:eastAsia="en-GB"/>
        </w:rPr>
        <w:instrText xml:space="preserve"> INCLUDEPICTURE "https://www.synopsys.com/blogs/software-security/wp-content/uploads/2017/03/agile-development.jpg" \* MERGEFORMATINET </w:instrText>
      </w:r>
      <w:r w:rsidRPr="00B55C6C">
        <w:rPr>
          <w:rFonts w:ascii="Times New Roman" w:eastAsia="Times New Roman" w:hAnsi="Times New Roman" w:cs="Times New Roman"/>
          <w:sz w:val="24"/>
          <w:szCs w:val="24"/>
          <w:lang w:eastAsia="en-GB"/>
        </w:rPr>
        <w:fldChar w:fldCharType="separate"/>
      </w:r>
      <w:r w:rsidRPr="00790C84">
        <w:drawing>
          <wp:inline distT="0" distB="0" distL="0" distR="0" wp14:anchorId="5906786F" wp14:editId="2ACCCF56">
            <wp:extent cx="5558779" cy="2449902"/>
            <wp:effectExtent l="0" t="0" r="4445" b="7620"/>
            <wp:docPr id="4" name="Picture 4" descr="Agile developmen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gile development methodolog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1735" cy="2473241"/>
                    </a:xfrm>
                    <a:prstGeom prst="rect">
                      <a:avLst/>
                    </a:prstGeom>
                    <a:noFill/>
                    <a:ln>
                      <a:noFill/>
                    </a:ln>
                  </pic:spPr>
                </pic:pic>
              </a:graphicData>
            </a:graphic>
          </wp:inline>
        </w:drawing>
      </w:r>
      <w:r w:rsidRPr="00B55C6C">
        <w:rPr>
          <w:rFonts w:ascii="Times New Roman" w:eastAsia="Times New Roman" w:hAnsi="Times New Roman" w:cs="Times New Roman"/>
          <w:sz w:val="24"/>
          <w:szCs w:val="24"/>
          <w:lang w:eastAsia="en-GB"/>
        </w:rPr>
        <w:fldChar w:fldCharType="end"/>
      </w:r>
    </w:p>
    <w:p w14:paraId="5E373018" w14:textId="2CCDB425" w:rsidR="00DC1139" w:rsidRPr="00B55C6C" w:rsidRDefault="008A51A0" w:rsidP="008A51A0">
      <w:pPr>
        <w:pStyle w:val="Caption"/>
      </w:pPr>
      <w:bookmarkStart w:id="55" w:name="_Toc100183182"/>
      <w:bookmarkStart w:id="56" w:name="_Toc100325662"/>
      <w:r w:rsidRPr="00B55C6C">
        <w:t xml:space="preserve">Figure </w:t>
      </w:r>
      <w:r w:rsidRPr="00B55C6C">
        <w:fldChar w:fldCharType="begin"/>
      </w:r>
      <w:r w:rsidRPr="00B55C6C">
        <w:instrText xml:space="preserve"> SEQ Figure \* ARABIC </w:instrText>
      </w:r>
      <w:r w:rsidRPr="00B55C6C">
        <w:fldChar w:fldCharType="separate"/>
      </w:r>
      <w:r w:rsidR="0045415E">
        <w:rPr>
          <w:noProof/>
        </w:rPr>
        <w:t>12</w:t>
      </w:r>
      <w:r w:rsidRPr="00B55C6C">
        <w:fldChar w:fldCharType="end"/>
      </w:r>
      <w:r w:rsidRPr="00B55C6C">
        <w:t xml:space="preserve"> Agile development diagram </w:t>
      </w:r>
      <w:r w:rsidR="00DC1139" w:rsidRPr="00B55C6C">
        <w:fldChar w:fldCharType="begin"/>
      </w:r>
      <w:r w:rsidR="00D77535">
        <w:instrText xml:space="preserve"> ADDIN ZOTERO_ITEM CSL_CITATION {"citationID":"4fQOaU2p","properties":{"formattedCitation":"(27)","plainCitation":"(27)","noteIndex":0},"citationItems":[{"id":11,"uris":["http://zotero.org/users/8862477/items/SHNV7BAI"],"itemData":{"id":11,"type":"webpage","abstract":"How do the top software development methodologies (waterfall, rapid application, agile, and DevOps) work? And which method is best for your project?","container-title":"Software Integrity Blog","language":"en-US","title":"Top 4 software development methodologies | Synopsys","URL":"https://www.synopsys.com/blogs/software-security/top-4-software-development-methodologies/","accessed":{"date-parts":[["2022",1,15]]},"issued":{"date-parts":[["2017",3,28]]}}}],"schema":"https://github.com/citation-style-language/schema/raw/master/csl-citation.json"} </w:instrText>
      </w:r>
      <w:r w:rsidR="00DC1139" w:rsidRPr="00B55C6C">
        <w:fldChar w:fldCharType="separate"/>
      </w:r>
      <w:bookmarkEnd w:id="55"/>
      <w:r w:rsidR="00D77535" w:rsidRPr="00D77535">
        <w:rPr>
          <w:rFonts w:ascii="Calibri" w:hAnsi="Calibri" w:cs="Calibri"/>
        </w:rPr>
        <w:t>(27)</w:t>
      </w:r>
      <w:bookmarkEnd w:id="56"/>
      <w:r w:rsidR="00DC1139" w:rsidRPr="00B55C6C">
        <w:fldChar w:fldCharType="end"/>
      </w:r>
    </w:p>
    <w:p w14:paraId="063D03D4" w14:textId="77777777" w:rsidR="00DC1139" w:rsidRPr="00B55C6C" w:rsidRDefault="00DC1139" w:rsidP="00DC1139">
      <w:pPr>
        <w:spacing w:after="0" w:line="240" w:lineRule="auto"/>
      </w:pPr>
    </w:p>
    <w:p w14:paraId="6DC8A033" w14:textId="4A7BF75F" w:rsidR="00DC1139" w:rsidRPr="00B55C6C" w:rsidRDefault="00DC1139" w:rsidP="00DC1139">
      <w:pPr>
        <w:spacing w:after="0" w:line="240" w:lineRule="auto"/>
      </w:pPr>
      <w:r w:rsidRPr="00B55C6C">
        <w:t xml:space="preserve">Like I mentioned earlier in the paper, I will be using Feature driven </w:t>
      </w:r>
      <w:r w:rsidR="00213082" w:rsidRPr="00B55C6C">
        <w:t>development (</w:t>
      </w:r>
      <w:r w:rsidRPr="00B55C6C">
        <w:t xml:space="preserve">FDD). FDD is iterative and incremental with the goal being delivering results as frequently as possible. It also encourages the use of proper documentation at all levels to improve progress and track the results. FDD works using five basic steps, </w:t>
      </w:r>
    </w:p>
    <w:p w14:paraId="44B6A99B" w14:textId="77777777" w:rsidR="00DC1139" w:rsidRPr="00B55C6C" w:rsidRDefault="00DC1139" w:rsidP="00DC1139">
      <w:pPr>
        <w:spacing w:after="0" w:line="240" w:lineRule="auto"/>
      </w:pPr>
    </w:p>
    <w:p w14:paraId="2E957A7F"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Build overall model</w:t>
      </w:r>
    </w:p>
    <w:p w14:paraId="37893626"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Create feature list</w:t>
      </w:r>
    </w:p>
    <w:p w14:paraId="25EF2BBE"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 xml:space="preserve">Plan each feature </w:t>
      </w:r>
    </w:p>
    <w:p w14:paraId="636DECFE"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Design the feature</w:t>
      </w:r>
    </w:p>
    <w:p w14:paraId="0B29A55E" w14:textId="77777777" w:rsidR="00DC1139" w:rsidRPr="00B55C6C" w:rsidRDefault="00DC1139" w:rsidP="00DC1139">
      <w:pPr>
        <w:pStyle w:val="ListParagraph"/>
        <w:numPr>
          <w:ilvl w:val="0"/>
          <w:numId w:val="6"/>
        </w:numPr>
        <w:spacing w:after="0" w:line="240" w:lineRule="auto"/>
        <w:rPr>
          <w:rFonts w:ascii="Times New Roman" w:eastAsia="Times New Roman" w:hAnsi="Times New Roman" w:cs="Times New Roman"/>
          <w:sz w:val="24"/>
          <w:szCs w:val="24"/>
          <w:lang w:eastAsia="en-GB"/>
        </w:rPr>
      </w:pPr>
      <w:r w:rsidRPr="00B55C6C">
        <w:rPr>
          <w:rFonts w:ascii="Times New Roman" w:eastAsia="Times New Roman" w:hAnsi="Times New Roman" w:cs="Times New Roman"/>
          <w:sz w:val="24"/>
          <w:szCs w:val="24"/>
          <w:lang w:eastAsia="en-GB"/>
        </w:rPr>
        <w:t>Build the feature</w:t>
      </w:r>
    </w:p>
    <w:p w14:paraId="57B9B980" w14:textId="77777777" w:rsidR="00DC1139" w:rsidRPr="00B55C6C" w:rsidRDefault="00DC1139" w:rsidP="00DC1139">
      <w:pPr>
        <w:spacing w:after="0" w:line="240" w:lineRule="auto"/>
        <w:rPr>
          <w:rFonts w:ascii="Times New Roman" w:eastAsia="Times New Roman" w:hAnsi="Times New Roman" w:cs="Times New Roman"/>
          <w:sz w:val="24"/>
          <w:szCs w:val="24"/>
          <w:lang w:eastAsia="en-GB"/>
        </w:rPr>
      </w:pPr>
    </w:p>
    <w:p w14:paraId="0B0E3FBE" w14:textId="2505AF72" w:rsidR="00DC1139" w:rsidRPr="00B55C6C" w:rsidRDefault="00DC1139" w:rsidP="00DC1139">
      <w:pPr>
        <w:rPr>
          <w:lang w:eastAsia="en-GB"/>
        </w:rPr>
      </w:pPr>
      <w:r w:rsidRPr="00B55C6C">
        <w:rPr>
          <w:lang w:eastAsia="en-GB"/>
        </w:rPr>
        <w:t>The first two steps are done at the start while the final 3 steps are repeated for all the features in the project. Most of the time will be spent on designing and building the feature in FDD.</w:t>
      </w:r>
      <w:r w:rsidRPr="00B55C6C">
        <w:rPr>
          <w:lang w:eastAsia="en-GB"/>
        </w:rPr>
        <w:fldChar w:fldCharType="begin"/>
      </w:r>
      <w:r w:rsidR="00B42D7E" w:rsidRPr="00B55C6C">
        <w:rPr>
          <w:lang w:eastAsia="en-GB"/>
        </w:rPr>
        <w:instrText xml:space="preserve"> ADDIN ZOTERO_ITEM CSL_CITATION {"citationID":"4Qy9fXOl","properties":{"formattedCitation":"(5)","plainCitation":"(5)","noteIndex":0},"citationItems":[{"id":25,"uris":["http://zotero.org/users/8862477/items/JNPFRPDD"],"itemData":{"id":25,"type":"webpage","abstract":"FDD is a favorite method among development teams because it helps reduce two morale-killers in the development world: Confusion and rework. Learn about FDD in Agile.","container-title":"Planview","language":"en-US","title":"What is FDD in Agile?","URL":"https://www.planview.com/resources/articles/fdd-agile/","accessed":{"date-parts":[["2022",1,3]]}}}],"schema":"https://github.com/citation-style-language/schema/raw/master/csl-citation.json"} </w:instrText>
      </w:r>
      <w:r w:rsidRPr="00B55C6C">
        <w:rPr>
          <w:lang w:eastAsia="en-GB"/>
        </w:rPr>
        <w:fldChar w:fldCharType="separate"/>
      </w:r>
      <w:r w:rsidRPr="00B55C6C">
        <w:rPr>
          <w:noProof/>
          <w:lang w:eastAsia="en-GB"/>
        </w:rPr>
        <w:t>(5)</w:t>
      </w:r>
      <w:r w:rsidRPr="00B55C6C">
        <w:rPr>
          <w:lang w:eastAsia="en-GB"/>
        </w:rPr>
        <w:fldChar w:fldCharType="end"/>
      </w:r>
    </w:p>
    <w:p w14:paraId="3CB00024" w14:textId="77777777" w:rsidR="00DC1139" w:rsidRPr="00B55C6C" w:rsidRDefault="00DC1139" w:rsidP="005A042C"/>
    <w:p w14:paraId="47022DAF" w14:textId="6BAEECFC" w:rsidR="00DC1139" w:rsidRPr="00B55C6C" w:rsidRDefault="006F33A7" w:rsidP="00DC1139">
      <w:pPr>
        <w:pStyle w:val="Heading3"/>
      </w:pPr>
      <w:bookmarkStart w:id="57" w:name="_Toc100325745"/>
      <w:r>
        <w:lastRenderedPageBreak/>
        <w:t xml:space="preserve">3.2.2 </w:t>
      </w:r>
      <w:r w:rsidR="00DC1139" w:rsidRPr="00B55C6C">
        <w:t>Rapid Application Development</w:t>
      </w:r>
      <w:bookmarkEnd w:id="57"/>
    </w:p>
    <w:p w14:paraId="399F6CCA" w14:textId="41365480" w:rsidR="00DC1139" w:rsidRPr="00B55C6C" w:rsidRDefault="00DC1139" w:rsidP="00DC1139">
      <w:r w:rsidRPr="00B55C6C">
        <w:t xml:space="preserve">Rapid application </w:t>
      </w:r>
      <w:r w:rsidR="00A77804" w:rsidRPr="00B55C6C">
        <w:t>development (</w:t>
      </w:r>
      <w:r w:rsidRPr="00B55C6C">
        <w:t xml:space="preserve">RAD) is a shortened development approach that has the goal of delivering a </w:t>
      </w:r>
      <w:r w:rsidR="000A74FD" w:rsidRPr="00B55C6C">
        <w:t>high-quality</w:t>
      </w:r>
      <w:r w:rsidRPr="00B55C6C">
        <w:t xml:space="preserve"> system with a low cost of investment. It facilitates the </w:t>
      </w:r>
      <w:r w:rsidR="00A77804" w:rsidRPr="00B55C6C">
        <w:t>ever-changing</w:t>
      </w:r>
      <w:r w:rsidRPr="00B55C6C">
        <w:t xml:space="preserve"> demands and requirements from the users and allows the developers to quickly adjust.</w:t>
      </w:r>
    </w:p>
    <w:p w14:paraId="4596EABA" w14:textId="77777777" w:rsidR="008A51A0" w:rsidRPr="00B55C6C" w:rsidRDefault="00DC1139" w:rsidP="008A51A0">
      <w:pPr>
        <w:keepNext/>
        <w:spacing w:after="0" w:line="240" w:lineRule="auto"/>
      </w:pPr>
      <w:r w:rsidRPr="00B55C6C">
        <w:rPr>
          <w:rFonts w:ascii="Times New Roman" w:eastAsia="Times New Roman" w:hAnsi="Times New Roman" w:cs="Times New Roman"/>
          <w:sz w:val="24"/>
          <w:szCs w:val="24"/>
          <w:lang w:eastAsia="en-GB"/>
        </w:rPr>
        <w:fldChar w:fldCharType="begin"/>
      </w:r>
      <w:r w:rsidRPr="00B55C6C">
        <w:rPr>
          <w:rFonts w:ascii="Times New Roman" w:eastAsia="Times New Roman" w:hAnsi="Times New Roman" w:cs="Times New Roman"/>
          <w:sz w:val="24"/>
          <w:szCs w:val="24"/>
          <w:lang w:eastAsia="en-GB"/>
        </w:rPr>
        <w:instrText xml:space="preserve"> INCLUDEPICTURE "https://www.synopsys.com/blogs/software-security/wp-content/uploads/2017/03/rapidapplicationdevelopment-small.jpg" \* MERGEFORMATINET </w:instrText>
      </w:r>
      <w:r w:rsidRPr="00B55C6C">
        <w:rPr>
          <w:rFonts w:ascii="Times New Roman" w:eastAsia="Times New Roman" w:hAnsi="Times New Roman" w:cs="Times New Roman"/>
          <w:sz w:val="24"/>
          <w:szCs w:val="24"/>
          <w:lang w:eastAsia="en-GB"/>
        </w:rPr>
        <w:fldChar w:fldCharType="separate"/>
      </w:r>
      <w:r w:rsidRPr="00B55C6C">
        <w:rPr>
          <w:rFonts w:ascii="Times New Roman" w:eastAsia="Times New Roman" w:hAnsi="Times New Roman" w:cs="Times New Roman"/>
          <w:noProof/>
          <w:sz w:val="24"/>
          <w:szCs w:val="24"/>
          <w:lang w:eastAsia="en-GB"/>
        </w:rPr>
        <w:drawing>
          <wp:inline distT="0" distB="0" distL="0" distR="0" wp14:anchorId="0B6CEEF5" wp14:editId="0359A4B0">
            <wp:extent cx="5037826" cy="1673322"/>
            <wp:effectExtent l="0" t="0" r="0" b="3175"/>
            <wp:docPr id="5" name="Picture 5" descr="Rapid application development method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pid application development methodolog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57847" cy="1679972"/>
                    </a:xfrm>
                    <a:prstGeom prst="rect">
                      <a:avLst/>
                    </a:prstGeom>
                    <a:noFill/>
                    <a:ln>
                      <a:noFill/>
                    </a:ln>
                  </pic:spPr>
                </pic:pic>
              </a:graphicData>
            </a:graphic>
          </wp:inline>
        </w:drawing>
      </w:r>
      <w:r w:rsidRPr="00B55C6C">
        <w:rPr>
          <w:rFonts w:ascii="Times New Roman" w:eastAsia="Times New Roman" w:hAnsi="Times New Roman" w:cs="Times New Roman"/>
          <w:sz w:val="24"/>
          <w:szCs w:val="24"/>
          <w:lang w:eastAsia="en-GB"/>
        </w:rPr>
        <w:fldChar w:fldCharType="end"/>
      </w:r>
    </w:p>
    <w:p w14:paraId="6380FF8D" w14:textId="0FAEFD70" w:rsidR="00DC1139" w:rsidRPr="00B55C6C" w:rsidRDefault="008A51A0" w:rsidP="008A51A0">
      <w:pPr>
        <w:pStyle w:val="Caption"/>
        <w:rPr>
          <w:rFonts w:ascii="Times New Roman" w:eastAsia="Times New Roman" w:hAnsi="Times New Roman" w:cs="Times New Roman"/>
          <w:sz w:val="24"/>
          <w:szCs w:val="24"/>
          <w:lang w:eastAsia="en-GB"/>
        </w:rPr>
      </w:pPr>
      <w:bookmarkStart w:id="58" w:name="_Toc100183183"/>
      <w:bookmarkStart w:id="59" w:name="_Toc100325663"/>
      <w:r w:rsidRPr="00B55C6C">
        <w:t xml:space="preserve">Figure </w:t>
      </w:r>
      <w:r w:rsidRPr="00B55C6C">
        <w:fldChar w:fldCharType="begin"/>
      </w:r>
      <w:r w:rsidRPr="00B55C6C">
        <w:instrText xml:space="preserve"> SEQ Figure \* ARABIC </w:instrText>
      </w:r>
      <w:r w:rsidRPr="00B55C6C">
        <w:fldChar w:fldCharType="separate"/>
      </w:r>
      <w:r w:rsidR="0045415E">
        <w:rPr>
          <w:noProof/>
        </w:rPr>
        <w:t>13</w:t>
      </w:r>
      <w:r w:rsidRPr="00B55C6C">
        <w:fldChar w:fldCharType="end"/>
      </w:r>
      <w:r w:rsidRPr="00B55C6C">
        <w:t xml:space="preserve"> Rapid application </w:t>
      </w:r>
      <w:r w:rsidR="000A74FD" w:rsidRPr="00B55C6C">
        <w:t xml:space="preserve">Development </w:t>
      </w:r>
      <w:r w:rsidR="000A74FD" w:rsidRPr="00B55C6C">
        <w:rPr>
          <w:rFonts w:ascii="Times New Roman" w:eastAsia="Times New Roman" w:hAnsi="Times New Roman" w:cs="Times New Roman"/>
          <w:sz w:val="13"/>
          <w:szCs w:val="13"/>
          <w:lang w:eastAsia="en-GB"/>
        </w:rPr>
        <w:t>(</w:t>
      </w:r>
      <w:r w:rsidR="00DC1139" w:rsidRPr="00B55C6C">
        <w:rPr>
          <w:rFonts w:ascii="Times New Roman" w:eastAsia="Times New Roman" w:hAnsi="Times New Roman" w:cs="Times New Roman"/>
          <w:sz w:val="13"/>
          <w:szCs w:val="13"/>
          <w:lang w:eastAsia="en-GB"/>
        </w:rPr>
        <w:t>16)</w:t>
      </w:r>
      <w:bookmarkEnd w:id="58"/>
      <w:bookmarkEnd w:id="59"/>
    </w:p>
    <w:p w14:paraId="66D8BAAF" w14:textId="5CD7F1B0" w:rsidR="00DC1139" w:rsidRPr="00B55C6C" w:rsidRDefault="00DC1139" w:rsidP="00DC1139">
      <w:r w:rsidRPr="00B55C6C">
        <w:t xml:space="preserve">The 4 stages of RAD are requirements, user design, </w:t>
      </w:r>
      <w:r w:rsidR="00A77804" w:rsidRPr="00B55C6C">
        <w:t>construction,</w:t>
      </w:r>
      <w:r w:rsidRPr="00B55C6C">
        <w:t xml:space="preserve"> and cutover. The middle two phases are repeated until the product meets all the requirements. RAD is most effective for small projects that are time sensitive. </w:t>
      </w:r>
      <w:r w:rsidRPr="00B55C6C">
        <w:fldChar w:fldCharType="begin"/>
      </w:r>
      <w:r w:rsidR="00D77535">
        <w:instrText xml:space="preserve"> ADDIN ZOTERO_ITEM CSL_CITATION {"citationID":"jPrbfkU7","properties":{"formattedCitation":"(27)","plainCitation":"(27)","noteIndex":0},"citationItems":[{"id":11,"uris":["http://zotero.org/users/8862477/items/SHNV7BAI"],"itemData":{"id":11,"type":"webpage","abstract":"How do the top software development methodologies (waterfall, rapid application, agile, and DevOps) work? And which method is best for your project?","container-title":"Software Integrity Blog","language":"en-US","title":"Top 4 software development methodologies | Synopsys","URL":"https://www.synopsys.com/blogs/software-security/top-4-software-development-methodologies/","accessed":{"date-parts":[["2022",1,15]]},"issued":{"date-parts":[["2017",3,28]]}}}],"schema":"https://github.com/citation-style-language/schema/raw/master/csl-citation.json"} </w:instrText>
      </w:r>
      <w:r w:rsidRPr="00B55C6C">
        <w:fldChar w:fldCharType="separate"/>
      </w:r>
      <w:r w:rsidR="00D77535" w:rsidRPr="00D77535">
        <w:rPr>
          <w:rFonts w:ascii="Calibri" w:hAnsi="Calibri" w:cs="Calibri"/>
        </w:rPr>
        <w:t>(27)</w:t>
      </w:r>
      <w:r w:rsidRPr="00B55C6C">
        <w:fldChar w:fldCharType="end"/>
      </w:r>
    </w:p>
    <w:p w14:paraId="237EAC15" w14:textId="77777777" w:rsidR="00DC1139" w:rsidRPr="00B55C6C" w:rsidRDefault="00DC1139" w:rsidP="00DC1139"/>
    <w:p w14:paraId="4D9C79AB" w14:textId="77777777" w:rsidR="00DC1139" w:rsidRPr="00B55C6C" w:rsidRDefault="00DC1139" w:rsidP="00A8276D">
      <w:pPr>
        <w:pStyle w:val="Heading2"/>
      </w:pPr>
      <w:bookmarkStart w:id="60" w:name="_Toc100325746"/>
      <w:r w:rsidRPr="00B55C6C">
        <w:t>3.3. Overview of System</w:t>
      </w:r>
      <w:bookmarkEnd w:id="60"/>
    </w:p>
    <w:p w14:paraId="06F47F60" w14:textId="2D98E981" w:rsidR="00DC1139" w:rsidRPr="00B55C6C" w:rsidRDefault="00DC1139" w:rsidP="00DC1139">
      <w:r w:rsidRPr="00B55C6C">
        <w:t xml:space="preserve">With the FDD approach being used for this project. Each feature will be planned, </w:t>
      </w:r>
      <w:r w:rsidR="00A77804" w:rsidRPr="00B55C6C">
        <w:t>implemented,</w:t>
      </w:r>
      <w:r w:rsidRPr="00B55C6C">
        <w:t xml:space="preserve"> and tested one at a time. Once one feature is finished, I will move onto the next one. I decided to go with this approach because I would like to implement as many features as possible without having some features not fully completed or implement. </w:t>
      </w:r>
    </w:p>
    <w:p w14:paraId="6CC728B7" w14:textId="17352E2F" w:rsidR="00DC1139" w:rsidRPr="00B55C6C" w:rsidRDefault="00DC1139" w:rsidP="00DC1139">
      <w:r w:rsidRPr="00B55C6C">
        <w:t xml:space="preserve">The design and code will be developed in stages. Where each feature will be researched and designed before the implementation will being. This will make sure that the development of each feature will be done with most efficient method and will reduce the risk for starting a feature that will not be feasible to implement.  The approach will consist </w:t>
      </w:r>
      <w:r w:rsidR="000A74FD" w:rsidRPr="00B55C6C">
        <w:t>of:</w:t>
      </w:r>
    </w:p>
    <w:p w14:paraId="2F71E014" w14:textId="77777777" w:rsidR="00DC1139" w:rsidRPr="00B55C6C" w:rsidRDefault="00DC1139" w:rsidP="00DC1139">
      <w:pPr>
        <w:pStyle w:val="ListParagraph"/>
        <w:numPr>
          <w:ilvl w:val="0"/>
          <w:numId w:val="7"/>
        </w:numPr>
      </w:pPr>
      <w:r w:rsidRPr="00B55C6C">
        <w:t>Design and implementation of the twitter dataset prediction with the discord API and have the prediction working. accuracy will not matter too much as this will be the basis for being able to connect the front end with the backend.</w:t>
      </w:r>
    </w:p>
    <w:p w14:paraId="3EAE32D0" w14:textId="77777777" w:rsidR="00DC1139" w:rsidRPr="00B55C6C" w:rsidRDefault="00DC1139" w:rsidP="00DC1139">
      <w:pPr>
        <w:pStyle w:val="ListParagraph"/>
        <w:numPr>
          <w:ilvl w:val="0"/>
          <w:numId w:val="7"/>
        </w:numPr>
      </w:pPr>
      <w:r w:rsidRPr="00B55C6C">
        <w:t xml:space="preserve">Design other feature (such as proper prediction) </w:t>
      </w:r>
    </w:p>
    <w:p w14:paraId="3BE01D58" w14:textId="77777777" w:rsidR="00DC1139" w:rsidRPr="00B55C6C" w:rsidRDefault="00DC1139" w:rsidP="00DC1139">
      <w:pPr>
        <w:pStyle w:val="ListParagraph"/>
        <w:numPr>
          <w:ilvl w:val="0"/>
          <w:numId w:val="7"/>
        </w:numPr>
      </w:pPr>
      <w:r w:rsidRPr="00B55C6C">
        <w:t>Implement the feature</w:t>
      </w:r>
    </w:p>
    <w:p w14:paraId="1FD29342" w14:textId="77777777" w:rsidR="00DC1139" w:rsidRPr="00B55C6C" w:rsidRDefault="00DC1139" w:rsidP="00DC1139">
      <w:pPr>
        <w:pStyle w:val="ListParagraph"/>
        <w:numPr>
          <w:ilvl w:val="0"/>
          <w:numId w:val="7"/>
        </w:numPr>
      </w:pPr>
      <w:r w:rsidRPr="00B55C6C">
        <w:t>Test the feature</w:t>
      </w:r>
    </w:p>
    <w:p w14:paraId="6C682018" w14:textId="42CC4891" w:rsidR="00DC1139" w:rsidRPr="00B55C6C" w:rsidRDefault="00DC1139" w:rsidP="00DC1139">
      <w:pPr>
        <w:pStyle w:val="ListParagraph"/>
        <w:numPr>
          <w:ilvl w:val="0"/>
          <w:numId w:val="7"/>
        </w:numPr>
      </w:pPr>
      <w:r w:rsidRPr="00B55C6C">
        <w:t>Repeat steps 2-4 until no other features could be implemented. (</w:t>
      </w:r>
      <w:r w:rsidR="00A77804" w:rsidRPr="00B55C6C">
        <w:t>Due</w:t>
      </w:r>
      <w:r w:rsidRPr="00B55C6C">
        <w:t xml:space="preserve"> to time or all features have been developed)</w:t>
      </w:r>
    </w:p>
    <w:p w14:paraId="71A41FBE" w14:textId="77777777" w:rsidR="00DC1139" w:rsidRPr="00B55C6C" w:rsidRDefault="00DC1139" w:rsidP="00DC1139">
      <w:pPr>
        <w:ind w:left="360"/>
      </w:pPr>
      <w:r w:rsidRPr="00B55C6C">
        <w:lastRenderedPageBreak/>
        <w:t>The next diagram will show the two layers of the program and how they will communication with each other.</w:t>
      </w:r>
    </w:p>
    <w:p w14:paraId="20D95BD4" w14:textId="77777777" w:rsidR="008A51A0" w:rsidRPr="00B55C6C" w:rsidRDefault="00DC1139" w:rsidP="008A51A0">
      <w:pPr>
        <w:keepNext/>
        <w:ind w:left="360"/>
      </w:pPr>
      <w:r w:rsidRPr="00B55C6C">
        <w:rPr>
          <w:noProof/>
        </w:rPr>
        <w:drawing>
          <wp:inline distT="0" distB="0" distL="0" distR="0" wp14:anchorId="485EFC9B" wp14:editId="508F29FD">
            <wp:extent cx="4554747" cy="4704619"/>
            <wp:effectExtent l="0" t="0" r="0" b="127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stretch>
                      <a:fillRect/>
                    </a:stretch>
                  </pic:blipFill>
                  <pic:spPr>
                    <a:xfrm>
                      <a:off x="0" y="0"/>
                      <a:ext cx="4567119" cy="4717399"/>
                    </a:xfrm>
                    <a:prstGeom prst="rect">
                      <a:avLst/>
                    </a:prstGeom>
                  </pic:spPr>
                </pic:pic>
              </a:graphicData>
            </a:graphic>
          </wp:inline>
        </w:drawing>
      </w:r>
    </w:p>
    <w:p w14:paraId="42903BC9" w14:textId="64DA79F9" w:rsidR="001B7A49" w:rsidRDefault="008A51A0" w:rsidP="006B079D">
      <w:pPr>
        <w:pStyle w:val="Caption"/>
      </w:pPr>
      <w:bookmarkStart w:id="61" w:name="_Toc100183184"/>
      <w:bookmarkStart w:id="62" w:name="_Toc100325664"/>
      <w:r w:rsidRPr="00B55C6C">
        <w:t xml:space="preserve">Figure </w:t>
      </w:r>
      <w:r w:rsidRPr="00B55C6C">
        <w:fldChar w:fldCharType="begin"/>
      </w:r>
      <w:r w:rsidRPr="00B55C6C">
        <w:instrText xml:space="preserve"> SEQ Figure \* ARABIC </w:instrText>
      </w:r>
      <w:r w:rsidRPr="00B55C6C">
        <w:fldChar w:fldCharType="separate"/>
      </w:r>
      <w:r w:rsidR="0045415E">
        <w:rPr>
          <w:noProof/>
        </w:rPr>
        <w:t>14</w:t>
      </w:r>
      <w:r w:rsidRPr="00B55C6C">
        <w:fldChar w:fldCharType="end"/>
      </w:r>
      <w:r w:rsidRPr="00B55C6C">
        <w:t xml:space="preserve"> Overview of System</w:t>
      </w:r>
      <w:bookmarkEnd w:id="61"/>
      <w:bookmarkEnd w:id="62"/>
    </w:p>
    <w:p w14:paraId="17B60D4E" w14:textId="77777777" w:rsidR="002441DF" w:rsidRPr="002441DF" w:rsidRDefault="002441DF" w:rsidP="002441DF"/>
    <w:p w14:paraId="730C6AC7" w14:textId="17842888" w:rsidR="00686BBF" w:rsidRPr="00B55C6C" w:rsidRDefault="00686BBF" w:rsidP="00686BBF">
      <w:pPr>
        <w:pStyle w:val="Heading2"/>
      </w:pPr>
      <w:bookmarkStart w:id="63" w:name="_Toc100325747"/>
      <w:r w:rsidRPr="00B55C6C">
        <w:t xml:space="preserve">3.3. </w:t>
      </w:r>
      <w:r>
        <w:t>Overview of dataset</w:t>
      </w:r>
      <w:bookmarkEnd w:id="63"/>
    </w:p>
    <w:p w14:paraId="3BBBF47D" w14:textId="2C285749" w:rsidR="00686BBF" w:rsidRDefault="00686BBF" w:rsidP="00686BBF">
      <w:r w:rsidRPr="00686BBF">
        <w:t xml:space="preserve">The dataset is a sample of 25,000 tweets from hatebase.org that contain vocabulary. CrowdFlower staff then manually coded whether the tweet contained hate speech, offensive language, or neither. The dataset is not uniformly distributed throughout the classes, which must be </w:t>
      </w:r>
      <w:proofErr w:type="gramStart"/>
      <w:r w:rsidRPr="00686BBF">
        <w:t>taken into account</w:t>
      </w:r>
      <w:proofErr w:type="gramEnd"/>
      <w:r w:rsidRPr="00686BBF">
        <w:t xml:space="preserve"> when training.</w:t>
      </w:r>
      <w:r>
        <w:t xml:space="preserve"> The dataset is split into 5 different </w:t>
      </w:r>
      <w:r w:rsidR="00666B2A">
        <w:t>headings.</w:t>
      </w:r>
    </w:p>
    <w:p w14:paraId="6F89CC3C" w14:textId="131577B4" w:rsidR="00686BBF" w:rsidRDefault="00686BBF" w:rsidP="00686BBF">
      <w:pPr>
        <w:pStyle w:val="ListParagraph"/>
        <w:numPr>
          <w:ilvl w:val="0"/>
          <w:numId w:val="27"/>
        </w:numPr>
      </w:pPr>
      <w:r>
        <w:t xml:space="preserve">Count – number of </w:t>
      </w:r>
      <w:r w:rsidR="008221F0" w:rsidRPr="00686BBF">
        <w:t xml:space="preserve">CrowdFlower </w:t>
      </w:r>
      <w:r>
        <w:t>employees that judged each tweet</w:t>
      </w:r>
    </w:p>
    <w:p w14:paraId="689F2198" w14:textId="345B3086" w:rsidR="00686BBF" w:rsidRDefault="00686BBF" w:rsidP="00686BBF">
      <w:pPr>
        <w:pStyle w:val="ListParagraph"/>
        <w:numPr>
          <w:ilvl w:val="0"/>
          <w:numId w:val="27"/>
        </w:numPr>
      </w:pPr>
      <w:proofErr w:type="spellStart"/>
      <w:r>
        <w:t>Hate_speech</w:t>
      </w:r>
      <w:proofErr w:type="spellEnd"/>
      <w:r>
        <w:t xml:space="preserve"> – how many </w:t>
      </w:r>
      <w:r w:rsidR="008221F0" w:rsidRPr="00686BBF">
        <w:t xml:space="preserve">CrowdFlower </w:t>
      </w:r>
      <w:r w:rsidR="008221F0">
        <w:t>employees judged the tweet to contain hate speech</w:t>
      </w:r>
    </w:p>
    <w:p w14:paraId="14EA7F4E" w14:textId="31D99537" w:rsidR="00686BBF" w:rsidRDefault="00686BBF" w:rsidP="00686BBF">
      <w:pPr>
        <w:pStyle w:val="ListParagraph"/>
        <w:numPr>
          <w:ilvl w:val="0"/>
          <w:numId w:val="27"/>
        </w:numPr>
      </w:pPr>
      <w:proofErr w:type="spellStart"/>
      <w:r>
        <w:t>Offensive_language</w:t>
      </w:r>
      <w:proofErr w:type="spellEnd"/>
      <w:r w:rsidR="008221F0">
        <w:t xml:space="preserve"> - </w:t>
      </w:r>
      <w:r w:rsidR="008221F0">
        <w:t xml:space="preserve">how many </w:t>
      </w:r>
      <w:r w:rsidR="008221F0" w:rsidRPr="00686BBF">
        <w:t xml:space="preserve">CrowdFlower </w:t>
      </w:r>
      <w:r w:rsidR="008221F0">
        <w:t xml:space="preserve">employees judged the tweet to contain </w:t>
      </w:r>
      <w:r w:rsidR="008221F0">
        <w:t>offensive language</w:t>
      </w:r>
    </w:p>
    <w:p w14:paraId="3AEB44D8" w14:textId="5FFE5671" w:rsidR="00686BBF" w:rsidRDefault="00686BBF" w:rsidP="00686BBF">
      <w:pPr>
        <w:pStyle w:val="ListParagraph"/>
        <w:numPr>
          <w:ilvl w:val="0"/>
          <w:numId w:val="27"/>
        </w:numPr>
      </w:pPr>
      <w:r>
        <w:t>Neither</w:t>
      </w:r>
      <w:r w:rsidR="00FC34AF">
        <w:t xml:space="preserve"> - </w:t>
      </w:r>
      <w:r w:rsidR="00FC34AF">
        <w:t xml:space="preserve">how many </w:t>
      </w:r>
      <w:r w:rsidR="00FC34AF" w:rsidRPr="00686BBF">
        <w:t xml:space="preserve">CrowdFlower </w:t>
      </w:r>
      <w:r w:rsidR="00FC34AF">
        <w:t xml:space="preserve">employees judged the tweet to contain </w:t>
      </w:r>
      <w:r w:rsidR="00FC34AF">
        <w:t>neither hate speech or offensive language</w:t>
      </w:r>
    </w:p>
    <w:p w14:paraId="05DC70BF" w14:textId="77777777" w:rsidR="00FC34AF" w:rsidRDefault="00686BBF" w:rsidP="00686BBF">
      <w:pPr>
        <w:pStyle w:val="ListParagraph"/>
        <w:numPr>
          <w:ilvl w:val="0"/>
          <w:numId w:val="27"/>
        </w:numPr>
      </w:pPr>
      <w:r>
        <w:lastRenderedPageBreak/>
        <w:t>Class</w:t>
      </w:r>
      <w:r w:rsidR="00FC34AF">
        <w:t xml:space="preserve"> – the classification of the tweet. </w:t>
      </w:r>
    </w:p>
    <w:p w14:paraId="0390F06D" w14:textId="77777777" w:rsidR="00FC34AF" w:rsidRDefault="00FC34AF" w:rsidP="00FC34AF">
      <w:pPr>
        <w:pStyle w:val="ListParagraph"/>
        <w:ind w:firstLine="720"/>
      </w:pPr>
      <w:r w:rsidRPr="00FC34AF">
        <w:t xml:space="preserve">0 - hate speech </w:t>
      </w:r>
    </w:p>
    <w:p w14:paraId="23FF47C8" w14:textId="77777777" w:rsidR="00FC34AF" w:rsidRDefault="00FC34AF" w:rsidP="00FC34AF">
      <w:pPr>
        <w:pStyle w:val="ListParagraph"/>
        <w:ind w:firstLine="720"/>
      </w:pPr>
      <w:r w:rsidRPr="00FC34AF">
        <w:t xml:space="preserve">1 - offensive language </w:t>
      </w:r>
    </w:p>
    <w:p w14:paraId="61EA3CB8" w14:textId="6A6446DC" w:rsidR="00686BBF" w:rsidRDefault="00FC34AF" w:rsidP="00FC34AF">
      <w:pPr>
        <w:pStyle w:val="ListParagraph"/>
        <w:ind w:firstLine="720"/>
      </w:pPr>
      <w:r w:rsidRPr="00FC34AF">
        <w:t>2 - neither</w:t>
      </w:r>
    </w:p>
    <w:p w14:paraId="09FF241F" w14:textId="653A7C95" w:rsidR="004B3D21" w:rsidRDefault="00686BBF" w:rsidP="004B3D21">
      <w:pPr>
        <w:pStyle w:val="ListParagraph"/>
        <w:numPr>
          <w:ilvl w:val="0"/>
          <w:numId w:val="27"/>
        </w:numPr>
      </w:pPr>
      <w:r>
        <w:t xml:space="preserve">Tweet </w:t>
      </w:r>
      <w:r w:rsidR="00FC34AF">
        <w:t>– the string of the tweet</w:t>
      </w:r>
    </w:p>
    <w:p w14:paraId="5996EF37" w14:textId="77777777" w:rsidR="00825EA3" w:rsidRDefault="00BC1902" w:rsidP="00387C52">
      <w:pPr>
        <w:keepNext/>
      </w:pPr>
      <w:r w:rsidRPr="00BC1902">
        <w:drawing>
          <wp:inline distT="0" distB="0" distL="0" distR="0" wp14:anchorId="34896466" wp14:editId="09788C2F">
            <wp:extent cx="6305726" cy="1388853"/>
            <wp:effectExtent l="0" t="0" r="0" b="190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344307" cy="1397351"/>
                    </a:xfrm>
                    <a:prstGeom prst="rect">
                      <a:avLst/>
                    </a:prstGeom>
                  </pic:spPr>
                </pic:pic>
              </a:graphicData>
            </a:graphic>
          </wp:inline>
        </w:drawing>
      </w:r>
    </w:p>
    <w:p w14:paraId="60217100" w14:textId="6FE15DA6" w:rsidR="00BC1902" w:rsidRDefault="00825EA3" w:rsidP="00825EA3">
      <w:pPr>
        <w:pStyle w:val="Caption"/>
        <w:jc w:val="left"/>
      </w:pPr>
      <w:bookmarkStart w:id="64" w:name="_Toc100325665"/>
      <w:r>
        <w:t xml:space="preserve">Figure </w:t>
      </w:r>
      <w:r>
        <w:fldChar w:fldCharType="begin"/>
      </w:r>
      <w:r>
        <w:instrText xml:space="preserve"> SEQ Figure \* ARABIC </w:instrText>
      </w:r>
      <w:r>
        <w:fldChar w:fldCharType="separate"/>
      </w:r>
      <w:r w:rsidR="0045415E">
        <w:rPr>
          <w:noProof/>
        </w:rPr>
        <w:t>15</w:t>
      </w:r>
      <w:r>
        <w:fldChar w:fldCharType="end"/>
      </w:r>
      <w:r>
        <w:t xml:space="preserve"> First 5 columns in dataset</w:t>
      </w:r>
      <w:bookmarkEnd w:id="64"/>
    </w:p>
    <w:p w14:paraId="6EDD2122" w14:textId="77777777" w:rsidR="00DD17F0" w:rsidRDefault="00DD17F0" w:rsidP="00DD17F0">
      <w:pPr>
        <w:ind w:left="360"/>
      </w:pPr>
    </w:p>
    <w:p w14:paraId="58BDBC71" w14:textId="5758D0BC" w:rsidR="00686BBF" w:rsidRDefault="008221F0" w:rsidP="008221F0">
      <w:pPr>
        <w:pStyle w:val="Heading1"/>
        <w:rPr>
          <w:rFonts w:eastAsiaTheme="minorHAnsi"/>
        </w:rPr>
      </w:pPr>
      <w:bookmarkStart w:id="65" w:name="_Toc100325748"/>
      <w:r>
        <w:t>4. Prototype Development</w:t>
      </w:r>
      <w:bookmarkEnd w:id="65"/>
    </w:p>
    <w:p w14:paraId="6C45C97A" w14:textId="621914DB" w:rsidR="00DC1139" w:rsidRPr="00B55C6C" w:rsidRDefault="00547A5B" w:rsidP="00A8276D">
      <w:pPr>
        <w:pStyle w:val="Heading2"/>
      </w:pPr>
      <w:bookmarkStart w:id="66" w:name="_Toc100325749"/>
      <w:r>
        <w:t xml:space="preserve">4.1. </w:t>
      </w:r>
      <w:r w:rsidR="00DC1139" w:rsidRPr="00B55C6C">
        <w:t>Discord</w:t>
      </w:r>
      <w:bookmarkEnd w:id="66"/>
    </w:p>
    <w:p w14:paraId="4C4F4E92" w14:textId="3CD7B341" w:rsidR="00DC1139" w:rsidRPr="00B55C6C" w:rsidRDefault="00DC1139" w:rsidP="00DC1139">
      <w:r w:rsidRPr="00B55C6C">
        <w:t xml:space="preserve">The </w:t>
      </w:r>
      <w:r w:rsidR="00A77804" w:rsidRPr="00B55C6C">
        <w:t>front-end</w:t>
      </w:r>
      <w:r w:rsidRPr="00B55C6C">
        <w:t xml:space="preserve"> messaging channels </w:t>
      </w:r>
      <w:r w:rsidR="00C51AB8">
        <w:t xml:space="preserve">is </w:t>
      </w:r>
      <w:r w:rsidRPr="00B55C6C">
        <w:t xml:space="preserve">the discord group chats. To add the bot to a server, first you </w:t>
      </w:r>
      <w:r w:rsidR="000A74FD" w:rsidRPr="00B55C6C">
        <w:t>must</w:t>
      </w:r>
      <w:r w:rsidRPr="00B55C6C">
        <w:t xml:space="preserve"> have the correct permission and afterwards you just </w:t>
      </w:r>
      <w:proofErr w:type="gramStart"/>
      <w:r w:rsidRPr="00B55C6C">
        <w:t>have to</w:t>
      </w:r>
      <w:proofErr w:type="gramEnd"/>
      <w:r w:rsidRPr="00B55C6C">
        <w:t xml:space="preserve"> click on a link and then select the server you want to add it to. This is how this step looks: </w:t>
      </w:r>
    </w:p>
    <w:p w14:paraId="417037A2" w14:textId="77777777" w:rsidR="008A51A0" w:rsidRPr="00B55C6C" w:rsidRDefault="00DC1139" w:rsidP="008A51A0">
      <w:pPr>
        <w:keepNext/>
      </w:pPr>
      <w:r w:rsidRPr="00B55C6C">
        <w:rPr>
          <w:noProof/>
        </w:rPr>
        <w:drawing>
          <wp:inline distT="0" distB="0" distL="0" distR="0" wp14:anchorId="480DABC1" wp14:editId="13DCD23F">
            <wp:extent cx="2013527" cy="2231206"/>
            <wp:effectExtent l="0" t="0" r="6350" b="0"/>
            <wp:docPr id="7" name="Picture 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31"/>
                    <a:stretch>
                      <a:fillRect/>
                    </a:stretch>
                  </pic:blipFill>
                  <pic:spPr>
                    <a:xfrm>
                      <a:off x="0" y="0"/>
                      <a:ext cx="2013527" cy="2231206"/>
                    </a:xfrm>
                    <a:prstGeom prst="rect">
                      <a:avLst/>
                    </a:prstGeom>
                  </pic:spPr>
                </pic:pic>
              </a:graphicData>
            </a:graphic>
          </wp:inline>
        </w:drawing>
      </w:r>
    </w:p>
    <w:p w14:paraId="19861D9E" w14:textId="38503CA4" w:rsidR="00DC1139" w:rsidRPr="00B55C6C" w:rsidRDefault="008A51A0" w:rsidP="008A51A0">
      <w:pPr>
        <w:pStyle w:val="Caption"/>
        <w:jc w:val="left"/>
      </w:pPr>
      <w:bookmarkStart w:id="67" w:name="_Toc100183185"/>
      <w:bookmarkStart w:id="68" w:name="_Toc100325666"/>
      <w:r w:rsidRPr="00B55C6C">
        <w:t xml:space="preserve">Figure </w:t>
      </w:r>
      <w:r w:rsidRPr="00B55C6C">
        <w:fldChar w:fldCharType="begin"/>
      </w:r>
      <w:r w:rsidRPr="00B55C6C">
        <w:instrText xml:space="preserve"> SEQ Figure \* ARABIC </w:instrText>
      </w:r>
      <w:r w:rsidRPr="00B55C6C">
        <w:fldChar w:fldCharType="separate"/>
      </w:r>
      <w:r w:rsidR="0045415E">
        <w:rPr>
          <w:noProof/>
        </w:rPr>
        <w:t>16</w:t>
      </w:r>
      <w:r w:rsidRPr="00B55C6C">
        <w:fldChar w:fldCharType="end"/>
      </w:r>
      <w:r w:rsidRPr="00B55C6C">
        <w:t xml:space="preserve"> Add to server screenshot</w:t>
      </w:r>
      <w:bookmarkEnd w:id="67"/>
      <w:bookmarkEnd w:id="68"/>
    </w:p>
    <w:p w14:paraId="122F3BF3" w14:textId="404855CD" w:rsidR="00DC1139" w:rsidRPr="00B55C6C" w:rsidRDefault="00DC1139" w:rsidP="00DC1139">
      <w:r w:rsidRPr="00B55C6C">
        <w:t xml:space="preserve">Once the bot is in the server, it </w:t>
      </w:r>
      <w:proofErr w:type="gramStart"/>
      <w:r w:rsidR="00C51AB8">
        <w:t xml:space="preserve">is </w:t>
      </w:r>
      <w:r w:rsidRPr="00B55C6C">
        <w:t>able to</w:t>
      </w:r>
      <w:proofErr w:type="gramEnd"/>
      <w:r w:rsidRPr="00B55C6C">
        <w:t xml:space="preserve"> read the messages sent in every channel in the server. You </w:t>
      </w:r>
      <w:r w:rsidR="006A4083" w:rsidRPr="00B55C6C">
        <w:t>can</w:t>
      </w:r>
      <w:r w:rsidRPr="00B55C6C">
        <w:t xml:space="preserve"> change the permissions of which channels the bot is able to see by changing </w:t>
      </w:r>
      <w:r w:rsidR="00A77804" w:rsidRPr="00B55C6C">
        <w:t>its</w:t>
      </w:r>
      <w:r w:rsidRPr="00B55C6C">
        <w:t xml:space="preserve"> permissions. As seen in this image:</w:t>
      </w:r>
    </w:p>
    <w:p w14:paraId="0192B8FB" w14:textId="77777777" w:rsidR="008A51A0" w:rsidRPr="00B55C6C" w:rsidRDefault="00DC1139" w:rsidP="008A51A0">
      <w:pPr>
        <w:keepNext/>
      </w:pPr>
      <w:r w:rsidRPr="00B55C6C">
        <w:rPr>
          <w:noProof/>
        </w:rPr>
        <w:lastRenderedPageBreak/>
        <w:drawing>
          <wp:inline distT="0" distB="0" distL="0" distR="0" wp14:anchorId="6AD2BF1B" wp14:editId="23157715">
            <wp:extent cx="5695528" cy="2829464"/>
            <wp:effectExtent l="0" t="0" r="635" b="9525"/>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32"/>
                    <a:stretch>
                      <a:fillRect/>
                    </a:stretch>
                  </pic:blipFill>
                  <pic:spPr>
                    <a:xfrm>
                      <a:off x="0" y="0"/>
                      <a:ext cx="5723191" cy="2843207"/>
                    </a:xfrm>
                    <a:prstGeom prst="rect">
                      <a:avLst/>
                    </a:prstGeom>
                  </pic:spPr>
                </pic:pic>
              </a:graphicData>
            </a:graphic>
          </wp:inline>
        </w:drawing>
      </w:r>
    </w:p>
    <w:p w14:paraId="391B9A77" w14:textId="1A3E1916" w:rsidR="00DC1139" w:rsidRPr="00B55C6C" w:rsidRDefault="008A51A0" w:rsidP="008A51A0">
      <w:pPr>
        <w:pStyle w:val="Caption"/>
        <w:jc w:val="left"/>
      </w:pPr>
      <w:bookmarkStart w:id="69" w:name="_Toc100183186"/>
      <w:bookmarkStart w:id="70" w:name="_Toc100325667"/>
      <w:r w:rsidRPr="00B55C6C">
        <w:t xml:space="preserve">Figure </w:t>
      </w:r>
      <w:r w:rsidRPr="00B55C6C">
        <w:fldChar w:fldCharType="begin"/>
      </w:r>
      <w:r w:rsidRPr="00B55C6C">
        <w:instrText xml:space="preserve"> SEQ Figure \* ARABIC </w:instrText>
      </w:r>
      <w:r w:rsidRPr="00B55C6C">
        <w:fldChar w:fldCharType="separate"/>
      </w:r>
      <w:r w:rsidR="0045415E">
        <w:rPr>
          <w:noProof/>
        </w:rPr>
        <w:t>17</w:t>
      </w:r>
      <w:r w:rsidRPr="00B55C6C">
        <w:fldChar w:fldCharType="end"/>
      </w:r>
      <w:r w:rsidRPr="00B55C6C">
        <w:t xml:space="preserve"> Edit permissions screenshot</w:t>
      </w:r>
      <w:bookmarkEnd w:id="69"/>
      <w:bookmarkEnd w:id="70"/>
    </w:p>
    <w:p w14:paraId="437B142C" w14:textId="43425F3D" w:rsidR="00B0345C" w:rsidRPr="00B55C6C" w:rsidRDefault="00DC1139" w:rsidP="00DC1139">
      <w:pPr>
        <w:rPr>
          <w:sz w:val="21"/>
          <w:szCs w:val="21"/>
        </w:rPr>
      </w:pPr>
      <w:r w:rsidRPr="00B55C6C">
        <w:rPr>
          <w:sz w:val="21"/>
          <w:szCs w:val="21"/>
        </w:rPr>
        <w:t xml:space="preserve">Once the permissions are set up and you gave the bot to view a channel. </w:t>
      </w:r>
      <w:r w:rsidR="00C51AB8">
        <w:rPr>
          <w:sz w:val="21"/>
          <w:szCs w:val="21"/>
        </w:rPr>
        <w:t>The user Is</w:t>
      </w:r>
      <w:r w:rsidRPr="00B55C6C">
        <w:rPr>
          <w:sz w:val="21"/>
          <w:szCs w:val="21"/>
        </w:rPr>
        <w:t xml:space="preserve"> able to see the bot come up on the members list on the </w:t>
      </w:r>
      <w:r w:rsidR="00A77804" w:rsidRPr="00B55C6C">
        <w:rPr>
          <w:sz w:val="21"/>
          <w:szCs w:val="21"/>
        </w:rPr>
        <w:t>right-hand</w:t>
      </w:r>
      <w:r w:rsidRPr="00B55C6C">
        <w:rPr>
          <w:sz w:val="21"/>
          <w:szCs w:val="21"/>
        </w:rPr>
        <w:t xml:space="preserve"> side. The bot will now be able to view the messages and interact with them. This is how the users will be able to interact with the bot.</w:t>
      </w:r>
    </w:p>
    <w:p w14:paraId="644E1879" w14:textId="754B9CCA" w:rsidR="00DC1139" w:rsidRPr="00B55C6C" w:rsidRDefault="00B26D7F" w:rsidP="00A8276D">
      <w:pPr>
        <w:pStyle w:val="Heading2"/>
      </w:pPr>
      <w:bookmarkStart w:id="71" w:name="_Toc100325750"/>
      <w:r>
        <w:t xml:space="preserve">4.2. </w:t>
      </w:r>
      <w:r w:rsidR="00DC1139" w:rsidRPr="00B55C6C">
        <w:t>Backend</w:t>
      </w:r>
      <w:bookmarkEnd w:id="71"/>
    </w:p>
    <w:p w14:paraId="230DD3CB" w14:textId="30A59264" w:rsidR="00DC1139" w:rsidRPr="00B55C6C" w:rsidRDefault="00956EC7" w:rsidP="00DC1139">
      <w:pPr>
        <w:pStyle w:val="Heading3"/>
      </w:pPr>
      <w:r>
        <w:t xml:space="preserve"> </w:t>
      </w:r>
      <w:bookmarkStart w:id="72" w:name="_Toc100325751"/>
      <w:r>
        <w:t xml:space="preserve">4.2.1 </w:t>
      </w:r>
      <w:r w:rsidR="00DC1139" w:rsidRPr="00B55C6C">
        <w:t>Introduction</w:t>
      </w:r>
      <w:bookmarkEnd w:id="72"/>
    </w:p>
    <w:p w14:paraId="6482D38F" w14:textId="75E354B3" w:rsidR="00DC1139" w:rsidRPr="00B55C6C" w:rsidRDefault="00DC1139" w:rsidP="00DC1139">
      <w:r w:rsidRPr="00B55C6C">
        <w:t>Throughout the development of this project, there were 3 prototype machine learning models for the hate speech and offensive language detection built. With the first two prototypes having major issues that prevented me from using the model. The reasons why will be explored in this section along with the benefits and drawbacks of each model.</w:t>
      </w:r>
    </w:p>
    <w:p w14:paraId="2D3546E6" w14:textId="77777777" w:rsidR="00B0345C" w:rsidRPr="00B55C6C" w:rsidRDefault="00B0345C" w:rsidP="00DC1139"/>
    <w:p w14:paraId="09FAF35D" w14:textId="00087AF1" w:rsidR="00DC1139" w:rsidRPr="00B55C6C" w:rsidRDefault="00BA7619" w:rsidP="00DC1139">
      <w:pPr>
        <w:pStyle w:val="Heading3"/>
      </w:pPr>
      <w:bookmarkStart w:id="73" w:name="_Toc100325752"/>
      <w:r>
        <w:t>4.2.2</w:t>
      </w:r>
      <w:r w:rsidR="008510DC">
        <w:t xml:space="preserve"> </w:t>
      </w:r>
      <w:r w:rsidR="00DC1139" w:rsidRPr="00B55C6C">
        <w:t>Prototype One</w:t>
      </w:r>
      <w:bookmarkEnd w:id="73"/>
    </w:p>
    <w:p w14:paraId="2DE95B49" w14:textId="77777777" w:rsidR="008D287E" w:rsidRDefault="00DC1139" w:rsidP="008D287E">
      <w:pPr>
        <w:keepNext/>
        <w:jc w:val="left"/>
      </w:pPr>
      <w:r w:rsidRPr="00B55C6C">
        <w:t xml:space="preserve">With the first prototype, I created a simple script that connect the bot to the servers it was added to. Afterwards I created a command that would allow a user to pass a message to the bot for prediction </w:t>
      </w:r>
      <w:r w:rsidRPr="00B55C6C">
        <w:lastRenderedPageBreak/>
        <w:t>and the bot would respond with its prediction. Here is a code snippet of the discord bot using the</w:t>
      </w:r>
      <w:r w:rsidR="008D287E">
        <w:t xml:space="preserve"> </w:t>
      </w:r>
      <w:r w:rsidRPr="00B55C6C">
        <w:t>discord.py API wrapper.</w:t>
      </w:r>
      <w:bookmarkStart w:id="74" w:name="_MON_1703757817"/>
      <w:bookmarkEnd w:id="74"/>
    </w:p>
    <w:p w14:paraId="76699088" w14:textId="3EBB2E3B" w:rsidR="008A51A0" w:rsidRPr="00B55C6C" w:rsidRDefault="00DC1139" w:rsidP="008D287E">
      <w:pPr>
        <w:keepNext/>
        <w:jc w:val="left"/>
      </w:pPr>
      <w:r w:rsidRPr="00B55C6C">
        <w:rPr>
          <w:noProof/>
        </w:rPr>
        <w:drawing>
          <wp:inline distT="0" distB="0" distL="0" distR="0" wp14:anchorId="6B7106A6" wp14:editId="51D5BB99">
            <wp:extent cx="5569527" cy="4007485"/>
            <wp:effectExtent l="0" t="0" r="0" b="0"/>
            <wp:docPr id="43" name="Object 3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Object 37"/>
                    <pic:cNvPicPr>
                      <a:picLocks noGrp="1" noRot="1" noChangeAspect="1" noEditPoints="1" noAdjustHandles="1" noChangeArrowheads="1" noChangeShapeType="1" noCrop="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6972" cy="4012842"/>
                    </a:xfrm>
                    <a:prstGeom prst="rect">
                      <a:avLst/>
                    </a:prstGeom>
                    <a:noFill/>
                    <a:ln>
                      <a:noFill/>
                    </a:ln>
                  </pic:spPr>
                </pic:pic>
              </a:graphicData>
            </a:graphic>
          </wp:inline>
        </w:drawing>
      </w:r>
    </w:p>
    <w:p w14:paraId="7B56E52A" w14:textId="2B28926C" w:rsidR="00DC1139" w:rsidRPr="00B55C6C" w:rsidRDefault="008A51A0" w:rsidP="008A51A0">
      <w:pPr>
        <w:pStyle w:val="Caption"/>
        <w:jc w:val="left"/>
      </w:pPr>
      <w:bookmarkStart w:id="75" w:name="_Toc100183187"/>
      <w:bookmarkStart w:id="76" w:name="_Toc100325668"/>
      <w:r w:rsidRPr="00B55C6C">
        <w:t xml:space="preserve">Figure </w:t>
      </w:r>
      <w:r w:rsidRPr="00B55C6C">
        <w:fldChar w:fldCharType="begin"/>
      </w:r>
      <w:r w:rsidRPr="00B55C6C">
        <w:instrText xml:space="preserve"> SEQ Figure \* ARABIC </w:instrText>
      </w:r>
      <w:r w:rsidRPr="00B55C6C">
        <w:fldChar w:fldCharType="separate"/>
      </w:r>
      <w:r w:rsidR="0045415E">
        <w:rPr>
          <w:noProof/>
        </w:rPr>
        <w:t>18</w:t>
      </w:r>
      <w:r w:rsidRPr="00B55C6C">
        <w:fldChar w:fldCharType="end"/>
      </w:r>
      <w:r w:rsidRPr="00B55C6C">
        <w:t xml:space="preserve"> Discord API wrapper</w:t>
      </w:r>
      <w:r w:rsidR="006561C5" w:rsidRPr="00B55C6C">
        <w:t xml:space="preserve"> prototype code</w:t>
      </w:r>
      <w:bookmarkEnd w:id="75"/>
      <w:bookmarkEnd w:id="76"/>
    </w:p>
    <w:p w14:paraId="4FA266CE" w14:textId="0B865088" w:rsidR="00DC1139" w:rsidRPr="00B55C6C" w:rsidRDefault="00DC1139" w:rsidP="00DC1139">
      <w:r w:rsidRPr="00B55C6C">
        <w:t xml:space="preserve">For the Classification I used the Automated hate speech detection and problem of offensive language project as the basis for which I made the classifier. </w:t>
      </w:r>
      <w:r w:rsidR="00A77804" w:rsidRPr="00B55C6C">
        <w:t>However,</w:t>
      </w:r>
      <w:r w:rsidRPr="00B55C6C">
        <w:t xml:space="preserve"> it would not work without making changes. The changes I had to make to make the classifier were:</w:t>
      </w:r>
    </w:p>
    <w:p w14:paraId="244ED211" w14:textId="77777777" w:rsidR="00DC1139" w:rsidRPr="00B55C6C" w:rsidRDefault="00DC1139" w:rsidP="00DC1139">
      <w:pPr>
        <w:pStyle w:val="ListParagraph"/>
        <w:numPr>
          <w:ilvl w:val="0"/>
          <w:numId w:val="8"/>
        </w:numPr>
      </w:pPr>
      <w:r w:rsidRPr="00B55C6C">
        <w:t>Update the print statements</w:t>
      </w:r>
    </w:p>
    <w:p w14:paraId="7EDD98DC" w14:textId="77777777" w:rsidR="00DC1139" w:rsidRPr="00B55C6C" w:rsidRDefault="00DC1139" w:rsidP="00DC1139">
      <w:pPr>
        <w:pStyle w:val="ListParagraph"/>
        <w:numPr>
          <w:ilvl w:val="0"/>
          <w:numId w:val="8"/>
        </w:numPr>
      </w:pPr>
      <w:r w:rsidRPr="00B55C6C">
        <w:t>Update Unicode to str</w:t>
      </w:r>
    </w:p>
    <w:p w14:paraId="163E2317" w14:textId="77777777" w:rsidR="00DC1139" w:rsidRPr="00B55C6C" w:rsidRDefault="00DC1139" w:rsidP="00DC1139">
      <w:pPr>
        <w:pStyle w:val="ListParagraph"/>
        <w:numPr>
          <w:ilvl w:val="0"/>
          <w:numId w:val="8"/>
        </w:numPr>
      </w:pPr>
      <w:r w:rsidRPr="00B55C6C">
        <w:t>Save the tweet tags to a file (this was done to speed up the training process as obtaining the tweet tags each time took a considerable amount of time)</w:t>
      </w:r>
    </w:p>
    <w:p w14:paraId="68D4E3DF" w14:textId="77777777" w:rsidR="00DC1139" w:rsidRPr="00B55C6C" w:rsidRDefault="00DC1139" w:rsidP="00DC1139">
      <w:pPr>
        <w:pStyle w:val="ListParagraph"/>
        <w:numPr>
          <w:ilvl w:val="0"/>
          <w:numId w:val="8"/>
        </w:numPr>
      </w:pPr>
      <w:r w:rsidRPr="00B55C6C">
        <w:t xml:space="preserve">Update the pipeline </w:t>
      </w:r>
    </w:p>
    <w:p w14:paraId="47256047" w14:textId="50495939" w:rsidR="00DC1139" w:rsidRPr="00B55C6C" w:rsidRDefault="00DC1139" w:rsidP="00DC1139">
      <w:pPr>
        <w:pStyle w:val="ListParagraph"/>
        <w:numPr>
          <w:ilvl w:val="0"/>
          <w:numId w:val="8"/>
        </w:numPr>
      </w:pPr>
      <w:r w:rsidRPr="00B55C6C">
        <w:t>Create the prediction function</w:t>
      </w:r>
    </w:p>
    <w:p w14:paraId="7FEB6366" w14:textId="77777777" w:rsidR="00DC1139" w:rsidRPr="00B55C6C" w:rsidRDefault="00DC1139" w:rsidP="00DC1139">
      <w:r w:rsidRPr="00B55C6C">
        <w:t>Here is a code snippet of the prediction function:</w:t>
      </w:r>
    </w:p>
    <w:bookmarkStart w:id="77" w:name="_MON_1710802125"/>
    <w:bookmarkEnd w:id="77"/>
    <w:p w14:paraId="01D616FA" w14:textId="0B053F8B" w:rsidR="006561C5" w:rsidRPr="00B55C6C" w:rsidRDefault="00EC7BA0" w:rsidP="006561C5">
      <w:pPr>
        <w:keepNext/>
      </w:pPr>
      <w:r w:rsidRPr="00B55C6C">
        <w:rPr>
          <w:noProof/>
        </w:rPr>
        <w:object w:dxaOrig="10356" w:dyaOrig="9036" w14:anchorId="19221C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487" type="#_x0000_t75" alt="" style="width:517.6pt;height:451.7pt" o:ole="">
            <v:imagedata r:id="rId34" o:title=""/>
          </v:shape>
          <o:OLEObject Type="Embed" ProgID="Word.Document.12" ShapeID="_x0000_i9487" DrawAspect="Content" ObjectID="_1710940885" r:id="rId35">
            <o:FieldCodes>\s</o:FieldCodes>
          </o:OLEObject>
        </w:object>
      </w:r>
    </w:p>
    <w:p w14:paraId="573E4F9B" w14:textId="5693301B" w:rsidR="00EC7BA0" w:rsidRDefault="006561C5" w:rsidP="00EC7BA0">
      <w:pPr>
        <w:pStyle w:val="Caption"/>
        <w:jc w:val="left"/>
      </w:pPr>
      <w:bookmarkStart w:id="78" w:name="_Toc100183188"/>
      <w:bookmarkStart w:id="79" w:name="_Toc100325669"/>
      <w:r w:rsidRPr="00B55C6C">
        <w:t xml:space="preserve">Figure </w:t>
      </w:r>
      <w:r w:rsidRPr="00B55C6C">
        <w:fldChar w:fldCharType="begin"/>
      </w:r>
      <w:r w:rsidRPr="00B55C6C">
        <w:instrText xml:space="preserve"> SEQ Figure \* ARABIC </w:instrText>
      </w:r>
      <w:r w:rsidRPr="00B55C6C">
        <w:fldChar w:fldCharType="separate"/>
      </w:r>
      <w:r w:rsidR="0045415E">
        <w:rPr>
          <w:noProof/>
        </w:rPr>
        <w:t>19</w:t>
      </w:r>
      <w:r w:rsidRPr="00B55C6C">
        <w:fldChar w:fldCharType="end"/>
      </w:r>
      <w:r w:rsidRPr="00B55C6C">
        <w:t xml:space="preserve"> prediction prototype function</w:t>
      </w:r>
      <w:bookmarkEnd w:id="78"/>
      <w:bookmarkEnd w:id="79"/>
    </w:p>
    <w:p w14:paraId="51D4F7A8" w14:textId="77777777" w:rsidR="00EC7BA0" w:rsidRPr="00EC7BA0" w:rsidRDefault="00EC7BA0" w:rsidP="00EC7BA0"/>
    <w:p w14:paraId="35E90909" w14:textId="77777777" w:rsidR="00717064" w:rsidRDefault="00717064" w:rsidP="00DC1139"/>
    <w:p w14:paraId="640F1F42" w14:textId="74E5FB5D" w:rsidR="00DC1139" w:rsidRPr="00B55C6C" w:rsidRDefault="00DC1139" w:rsidP="00DC1139">
      <w:r w:rsidRPr="00B55C6C">
        <w:t>With the Both of them connected, here is how it works in a discord channel:</w:t>
      </w:r>
    </w:p>
    <w:p w14:paraId="303197B8" w14:textId="77777777" w:rsidR="006561C5" w:rsidRPr="00B55C6C" w:rsidRDefault="00DC1139" w:rsidP="006561C5">
      <w:pPr>
        <w:keepNext/>
      </w:pPr>
      <w:r w:rsidRPr="00B55C6C">
        <w:rPr>
          <w:noProof/>
        </w:rPr>
        <w:drawing>
          <wp:inline distT="0" distB="0" distL="0" distR="0" wp14:anchorId="68CB2A04" wp14:editId="0D679803">
            <wp:extent cx="4873567" cy="1431985"/>
            <wp:effectExtent l="0" t="0" r="3810" b="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pic:nvPicPr>
                  <pic:blipFill>
                    <a:blip r:embed="rId36"/>
                    <a:stretch>
                      <a:fillRect/>
                    </a:stretch>
                  </pic:blipFill>
                  <pic:spPr>
                    <a:xfrm>
                      <a:off x="0" y="0"/>
                      <a:ext cx="4959828" cy="1457331"/>
                    </a:xfrm>
                    <a:prstGeom prst="rect">
                      <a:avLst/>
                    </a:prstGeom>
                  </pic:spPr>
                </pic:pic>
              </a:graphicData>
            </a:graphic>
          </wp:inline>
        </w:drawing>
      </w:r>
    </w:p>
    <w:p w14:paraId="332F0C0E" w14:textId="4CA2E1D5" w:rsidR="00DC1139" w:rsidRPr="00B55C6C" w:rsidRDefault="006561C5" w:rsidP="006561C5">
      <w:pPr>
        <w:pStyle w:val="Caption"/>
        <w:jc w:val="left"/>
      </w:pPr>
      <w:bookmarkStart w:id="80" w:name="_Toc100183189"/>
      <w:bookmarkStart w:id="81" w:name="_Toc100325670"/>
      <w:r w:rsidRPr="00B55C6C">
        <w:t xml:space="preserve">Figure </w:t>
      </w:r>
      <w:r w:rsidRPr="00B55C6C">
        <w:fldChar w:fldCharType="begin"/>
      </w:r>
      <w:r w:rsidRPr="00B55C6C">
        <w:instrText xml:space="preserve"> SEQ Figure \* ARABIC </w:instrText>
      </w:r>
      <w:r w:rsidRPr="00B55C6C">
        <w:fldChar w:fldCharType="separate"/>
      </w:r>
      <w:r w:rsidR="0045415E">
        <w:rPr>
          <w:noProof/>
        </w:rPr>
        <w:t>20</w:t>
      </w:r>
      <w:r w:rsidRPr="00B55C6C">
        <w:fldChar w:fldCharType="end"/>
      </w:r>
      <w:r w:rsidRPr="00B55C6C">
        <w:t xml:space="preserve"> Porotype prediction</w:t>
      </w:r>
      <w:bookmarkEnd w:id="80"/>
      <w:bookmarkEnd w:id="81"/>
    </w:p>
    <w:p w14:paraId="41B5C8C0" w14:textId="77777777" w:rsidR="00B0345C" w:rsidRPr="00B55C6C" w:rsidRDefault="00B0345C" w:rsidP="00DC1139">
      <w:pPr>
        <w:rPr>
          <w:sz w:val="13"/>
          <w:szCs w:val="13"/>
        </w:rPr>
      </w:pPr>
    </w:p>
    <w:p w14:paraId="07878993" w14:textId="77777777" w:rsidR="00DC1139" w:rsidRPr="00B55C6C" w:rsidRDefault="00DC1139" w:rsidP="00DC1139">
      <w:pPr>
        <w:pStyle w:val="Heading4"/>
      </w:pPr>
      <w:r w:rsidRPr="00B55C6C">
        <w:t>Prototype issues</w:t>
      </w:r>
    </w:p>
    <w:p w14:paraId="75B58618" w14:textId="77777777" w:rsidR="00DC1139" w:rsidRPr="00B55C6C" w:rsidRDefault="00DC1139" w:rsidP="00DC1139">
      <w:r w:rsidRPr="00B55C6C">
        <w:t>I came across many issues while developing my prototype. I will discuss the issues in 3 parts:</w:t>
      </w:r>
    </w:p>
    <w:p w14:paraId="4FE641AD" w14:textId="77777777" w:rsidR="00DC1139" w:rsidRPr="00B55C6C" w:rsidRDefault="00DC1139" w:rsidP="00DC1139">
      <w:pPr>
        <w:pStyle w:val="ListParagraph"/>
        <w:numPr>
          <w:ilvl w:val="0"/>
          <w:numId w:val="11"/>
        </w:numPr>
      </w:pPr>
      <w:r w:rsidRPr="00B55C6C">
        <w:t>Existing solution</w:t>
      </w:r>
    </w:p>
    <w:p w14:paraId="4F726689" w14:textId="77777777" w:rsidR="00DC1139" w:rsidRPr="00B55C6C" w:rsidRDefault="00DC1139" w:rsidP="00DC1139">
      <w:pPr>
        <w:pStyle w:val="ListParagraph"/>
        <w:numPr>
          <w:ilvl w:val="0"/>
          <w:numId w:val="11"/>
        </w:numPr>
      </w:pPr>
      <w:r w:rsidRPr="00B55C6C">
        <w:t>Adapted solution</w:t>
      </w:r>
    </w:p>
    <w:p w14:paraId="72D463B1" w14:textId="37B8C075" w:rsidR="00DC1139" w:rsidRPr="00B55C6C" w:rsidRDefault="00DC1139" w:rsidP="00DC1139">
      <w:pPr>
        <w:pStyle w:val="ListParagraph"/>
        <w:numPr>
          <w:ilvl w:val="0"/>
          <w:numId w:val="11"/>
        </w:numPr>
      </w:pPr>
      <w:r w:rsidRPr="00B55C6C">
        <w:t>Prototype solution</w:t>
      </w:r>
    </w:p>
    <w:p w14:paraId="45BC274A" w14:textId="77777777" w:rsidR="00B0345C" w:rsidRPr="00B55C6C" w:rsidRDefault="00B0345C" w:rsidP="00B0345C">
      <w:pPr>
        <w:pStyle w:val="ListParagraph"/>
      </w:pPr>
    </w:p>
    <w:p w14:paraId="590179E8" w14:textId="77777777" w:rsidR="00DC1139" w:rsidRPr="00B55C6C" w:rsidRDefault="00DC1139" w:rsidP="00DC1139">
      <w:pPr>
        <w:pStyle w:val="Heading5"/>
      </w:pPr>
      <w:r w:rsidRPr="00B55C6C">
        <w:t>Existing Solution</w:t>
      </w:r>
    </w:p>
    <w:p w14:paraId="28AE95D2" w14:textId="5B454EF0" w:rsidR="00DC1139" w:rsidRPr="00B55C6C" w:rsidRDefault="00DC1139" w:rsidP="00DC1139">
      <w:r w:rsidRPr="00B55C6C">
        <w:t xml:space="preserve">The first issue I came across was when I cloned the hate-speech-and-offensive-language repository was to get it to work. Both the Jupiter notebook file for python 3.6 and the final classifier would not run because the code was out of date. For the classifier the model files were also made with an older version of Scikit learn. The code was not maintained from 2019 so there </w:t>
      </w:r>
      <w:r w:rsidR="00A77804" w:rsidRPr="00B55C6C">
        <w:t>were</w:t>
      </w:r>
      <w:r w:rsidRPr="00B55C6C">
        <w:t xml:space="preserve"> multiple things I had to change to get it to run. </w:t>
      </w:r>
      <w:r w:rsidR="001B2B5B" w:rsidRPr="00B55C6C">
        <w:t>So,</w:t>
      </w:r>
      <w:r w:rsidRPr="00B55C6C">
        <w:t xml:space="preserve"> I began to edit the code to make the adapted solution</w:t>
      </w:r>
    </w:p>
    <w:p w14:paraId="1FD7DFFD" w14:textId="77777777" w:rsidR="00B0345C" w:rsidRPr="00B55C6C" w:rsidRDefault="00B0345C" w:rsidP="00DC1139"/>
    <w:p w14:paraId="4CB65947" w14:textId="77777777" w:rsidR="00DC1139" w:rsidRPr="00B55C6C" w:rsidRDefault="00DC1139" w:rsidP="00DC1139">
      <w:pPr>
        <w:pStyle w:val="Heading5"/>
      </w:pPr>
      <w:r w:rsidRPr="00B55C6C">
        <w:t>Adapted Solution</w:t>
      </w:r>
    </w:p>
    <w:p w14:paraId="0A8BD748" w14:textId="7C8485D3" w:rsidR="00DC1139" w:rsidRPr="00B55C6C" w:rsidRDefault="00DC1139" w:rsidP="00DC1139">
      <w:r w:rsidRPr="00B55C6C">
        <w:t xml:space="preserve">For the adapted solution, there were multiple changes I </w:t>
      </w:r>
      <w:r w:rsidR="00A77804" w:rsidRPr="00B55C6C">
        <w:t>made, the</w:t>
      </w:r>
      <w:r w:rsidRPr="00B55C6C">
        <w:t xml:space="preserve"> simple fixes were the print statements and Unicode issues and the more complex issues where the performance issue, model training and then prediction. For the performance, the code would get the tweet tags every time the model was retrained so I solved this issue by saving the tweet tags to a txt file and then checking if the file existed every time the code ran.  Code snippet on next page</w:t>
      </w:r>
    </w:p>
    <w:bookmarkStart w:id="82" w:name="_MON_1703762721"/>
    <w:bookmarkEnd w:id="82"/>
    <w:p w14:paraId="707FD067" w14:textId="77777777" w:rsidR="006561C5" w:rsidRPr="00B55C6C" w:rsidRDefault="009B0B79" w:rsidP="006561C5">
      <w:pPr>
        <w:keepNext/>
      </w:pPr>
      <w:r w:rsidRPr="00B55C6C">
        <w:rPr>
          <w:noProof/>
        </w:rPr>
        <w:object w:dxaOrig="10360" w:dyaOrig="4860" w14:anchorId="2ACB0218">
          <v:shape id="_x0000_i1139" type="#_x0000_t75" alt="" style="width:518.25pt;height:243.85pt;mso-width-percent:0;mso-height-percent:0;mso-width-percent:0;mso-height-percent:0" o:ole="">
            <v:imagedata r:id="rId37" o:title=""/>
          </v:shape>
          <o:OLEObject Type="Embed" ProgID="Word.Document.12" ShapeID="_x0000_i1139" DrawAspect="Content" ObjectID="_1710940886" r:id="rId38">
            <o:FieldCodes>\s</o:FieldCodes>
          </o:OLEObject>
        </w:object>
      </w:r>
    </w:p>
    <w:p w14:paraId="31CE9A82" w14:textId="3586B1A5" w:rsidR="00DC1139" w:rsidRPr="00B55C6C" w:rsidRDefault="006561C5" w:rsidP="006561C5">
      <w:pPr>
        <w:pStyle w:val="Caption"/>
        <w:jc w:val="left"/>
      </w:pPr>
      <w:bookmarkStart w:id="83" w:name="_Toc100183190"/>
      <w:bookmarkStart w:id="84" w:name="_Toc100325671"/>
      <w:r w:rsidRPr="00B55C6C">
        <w:t xml:space="preserve">Figure </w:t>
      </w:r>
      <w:r w:rsidRPr="00B55C6C">
        <w:fldChar w:fldCharType="begin"/>
      </w:r>
      <w:r w:rsidRPr="00B55C6C">
        <w:instrText xml:space="preserve"> SEQ Figure \* ARABIC </w:instrText>
      </w:r>
      <w:r w:rsidRPr="00B55C6C">
        <w:fldChar w:fldCharType="separate"/>
      </w:r>
      <w:r w:rsidR="0045415E">
        <w:rPr>
          <w:noProof/>
        </w:rPr>
        <w:t>21</w:t>
      </w:r>
      <w:r w:rsidRPr="00B55C6C">
        <w:fldChar w:fldCharType="end"/>
      </w:r>
      <w:r w:rsidRPr="00B55C6C">
        <w:t xml:space="preserve"> Prototype tweet tags solution</w:t>
      </w:r>
      <w:bookmarkEnd w:id="83"/>
      <w:bookmarkEnd w:id="84"/>
    </w:p>
    <w:p w14:paraId="5E0A2D4A" w14:textId="29A04446" w:rsidR="00DC1139" w:rsidRPr="00B55C6C" w:rsidRDefault="00DC1139" w:rsidP="00DC1139">
      <w:r w:rsidRPr="00B55C6C">
        <w:lastRenderedPageBreak/>
        <w:t xml:space="preserve">Afterwards I had to fix an issue with the pipeline by updating the solver to </w:t>
      </w:r>
      <w:proofErr w:type="spellStart"/>
      <w:r w:rsidRPr="00B55C6C">
        <w:t>libliner</w:t>
      </w:r>
      <w:proofErr w:type="spellEnd"/>
      <w:r w:rsidRPr="00B55C6C">
        <w:t xml:space="preserve"> because the penalty was l1, another solution was changing the penalty to l2. Once these issues were solved, I was able to run the </w:t>
      </w:r>
      <w:proofErr w:type="spellStart"/>
      <w:r w:rsidRPr="00B55C6C">
        <w:t>jupyter</w:t>
      </w:r>
      <w:proofErr w:type="spellEnd"/>
      <w:r w:rsidRPr="00B55C6C">
        <w:t xml:space="preserve"> notebook file. The Accuracy however was significantly worse as seen by comparing </w:t>
      </w:r>
      <w:r w:rsidR="000A74FD" w:rsidRPr="00B55C6C">
        <w:t>both confusion</w:t>
      </w:r>
      <w:r w:rsidRPr="00B55C6C">
        <w:t xml:space="preserve"> matrixes:</w:t>
      </w:r>
    </w:p>
    <w:p w14:paraId="7C8D4B32" w14:textId="77777777" w:rsidR="006561C5" w:rsidRPr="00B55C6C" w:rsidRDefault="00DC1139" w:rsidP="006561C5">
      <w:pPr>
        <w:keepNext/>
        <w:spacing w:after="0" w:line="240" w:lineRule="auto"/>
      </w:pPr>
      <w:r w:rsidRPr="00B55C6C">
        <w:rPr>
          <w:noProof/>
        </w:rPr>
        <w:drawing>
          <wp:inline distT="0" distB="0" distL="0" distR="0" wp14:anchorId="608B630A" wp14:editId="5E6373B0">
            <wp:extent cx="2859932" cy="2859932"/>
            <wp:effectExtent l="0" t="0" r="0" b="0"/>
            <wp:docPr id="48" name="Picture 48"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waterfall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85616" cy="2885616"/>
                    </a:xfrm>
                    <a:prstGeom prst="rect">
                      <a:avLst/>
                    </a:prstGeom>
                    <a:noFill/>
                    <a:ln>
                      <a:noFill/>
                    </a:ln>
                  </pic:spPr>
                </pic:pic>
              </a:graphicData>
            </a:graphic>
          </wp:inline>
        </w:drawing>
      </w:r>
      <w:r w:rsidR="006561C5" w:rsidRPr="00B55C6C">
        <w:rPr>
          <w:rFonts w:ascii="Times New Roman" w:eastAsia="Times New Roman" w:hAnsi="Times New Roman" w:cs="Times New Roman"/>
          <w:noProof/>
          <w:sz w:val="24"/>
          <w:szCs w:val="24"/>
          <w:lang w:eastAsia="en-GB"/>
        </w:rPr>
        <w:drawing>
          <wp:inline distT="0" distB="0" distL="0" distR="0" wp14:anchorId="251640B0" wp14:editId="61BC592E">
            <wp:extent cx="2697018" cy="2697018"/>
            <wp:effectExtent l="0" t="0" r="8255" b="8255"/>
            <wp:docPr id="49" name="Picture 4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waterfall chart&#10;&#10;Description automatically generated"/>
                    <pic:cNvPicPr/>
                  </pic:nvPicPr>
                  <pic:blipFill>
                    <a:blip r:embed="rId39"/>
                    <a:stretch>
                      <a:fillRect/>
                    </a:stretch>
                  </pic:blipFill>
                  <pic:spPr>
                    <a:xfrm>
                      <a:off x="0" y="0"/>
                      <a:ext cx="2712703" cy="2712703"/>
                    </a:xfrm>
                    <a:prstGeom prst="rect">
                      <a:avLst/>
                    </a:prstGeom>
                  </pic:spPr>
                </pic:pic>
              </a:graphicData>
            </a:graphic>
          </wp:inline>
        </w:drawing>
      </w:r>
    </w:p>
    <w:p w14:paraId="6E6E9BD5" w14:textId="0859E1C9" w:rsidR="00DC1139" w:rsidRPr="00B55C6C" w:rsidRDefault="006561C5" w:rsidP="006561C5">
      <w:pPr>
        <w:pStyle w:val="Caption"/>
      </w:pPr>
      <w:bookmarkStart w:id="85" w:name="_Toc100183191"/>
      <w:bookmarkStart w:id="86" w:name="_Toc100325672"/>
      <w:r w:rsidRPr="00B55C6C">
        <w:t xml:space="preserve">Figure </w:t>
      </w:r>
      <w:r w:rsidRPr="00B55C6C">
        <w:fldChar w:fldCharType="begin"/>
      </w:r>
      <w:r w:rsidRPr="00B55C6C">
        <w:instrText xml:space="preserve"> SEQ Figure \* ARABIC </w:instrText>
      </w:r>
      <w:r w:rsidRPr="00B55C6C">
        <w:fldChar w:fldCharType="separate"/>
      </w:r>
      <w:r w:rsidR="0045415E">
        <w:rPr>
          <w:noProof/>
        </w:rPr>
        <w:t>22</w:t>
      </w:r>
      <w:r w:rsidRPr="00B55C6C">
        <w:fldChar w:fldCharType="end"/>
      </w:r>
      <w:r w:rsidRPr="00B55C6C">
        <w:t xml:space="preserve"> Original prototype confusion matrix</w:t>
      </w:r>
      <w:r w:rsidR="00DC1139" w:rsidRPr="00B55C6C">
        <w:rPr>
          <w:sz w:val="15"/>
          <w:szCs w:val="15"/>
        </w:rPr>
        <w:fldChar w:fldCharType="begin"/>
      </w:r>
      <w:r w:rsidR="00D77535">
        <w:rPr>
          <w:sz w:val="15"/>
          <w:szCs w:val="15"/>
        </w:rPr>
        <w:instrText xml:space="preserve"> ADDIN ZOTERO_ITEM CSL_CITATION {"citationID":"keHWVtex","properties":{"formattedCitation":"(28)","plainCitation":"(28)","noteIndex":0},"citationItems":[{"id":8,"uris":["http://zotero.org/users/8862477/items/XIFY833V"],"itemData":{"id":8,"type":"book","abstract":"Repository for the paper \"Automated Hate Speech Detection and the Problem of Offensive Language\", ICWSM 2017","genre":"Jupyter Notebook","note":"original-date: 2017-03-01T18:13:12Z","source":"GitHub","title":"Automated Hate Speech Detection and the Problem of Offensive Language","URL":"https://github.com/t-davidson/hate-speech-and-offensive-language/blob/507feccf0f3cf609409f765a08e0bbdac0a33d68/src/Automated%20Hate%20Speech%20Detection%20and%20the%20Problem%20of%20Offensive%20Language%20Python%203.6.ipynb","author":[{"family":"Davidson","given":"Tom"}],"accessed":{"date-parts":[["2022",1,15]]},"issued":{"date-parts":[["2022",1,14]]}}}],"schema":"https://github.com/citation-style-language/schema/raw/master/csl-citation.json"} </w:instrText>
      </w:r>
      <w:r w:rsidR="00DC1139" w:rsidRPr="00B55C6C">
        <w:rPr>
          <w:sz w:val="15"/>
          <w:szCs w:val="15"/>
        </w:rPr>
        <w:fldChar w:fldCharType="separate"/>
      </w:r>
      <w:r w:rsidR="00D77535" w:rsidRPr="00D77535">
        <w:rPr>
          <w:rFonts w:ascii="Calibri" w:hAnsi="Calibri" w:cs="Calibri"/>
          <w:sz w:val="15"/>
        </w:rPr>
        <w:t>(28)</w:t>
      </w:r>
      <w:r w:rsidR="00DC1139" w:rsidRPr="00B55C6C">
        <w:rPr>
          <w:sz w:val="15"/>
          <w:szCs w:val="15"/>
        </w:rPr>
        <w:fldChar w:fldCharType="end"/>
      </w:r>
      <w:r w:rsidR="00DC1139" w:rsidRPr="00B55C6C">
        <w:rPr>
          <w:sz w:val="15"/>
          <w:szCs w:val="15"/>
        </w:rPr>
        <w:tab/>
      </w:r>
      <w:r w:rsidRPr="00B55C6C">
        <w:rPr>
          <w:sz w:val="15"/>
          <w:szCs w:val="15"/>
        </w:rPr>
        <w:tab/>
      </w:r>
      <w:r w:rsidRPr="00B55C6C">
        <w:rPr>
          <w:sz w:val="15"/>
          <w:szCs w:val="15"/>
        </w:rPr>
        <w:tab/>
        <w:t xml:space="preserve">and </w:t>
      </w:r>
      <w:r w:rsidRPr="00B55C6C">
        <w:rPr>
          <w:sz w:val="15"/>
          <w:szCs w:val="15"/>
        </w:rPr>
        <w:t>my confusion matrix</w:t>
      </w:r>
      <w:bookmarkEnd w:id="85"/>
      <w:bookmarkEnd w:id="86"/>
      <w:r w:rsidRPr="00B55C6C">
        <w:rPr>
          <w:sz w:val="15"/>
          <w:szCs w:val="15"/>
        </w:rPr>
        <w:t xml:space="preserve"> </w:t>
      </w:r>
    </w:p>
    <w:p w14:paraId="4BBF407F" w14:textId="77777777" w:rsidR="00B0345C" w:rsidRPr="00B55C6C" w:rsidRDefault="00B0345C" w:rsidP="00DC1139">
      <w:pPr>
        <w:rPr>
          <w:sz w:val="13"/>
          <w:szCs w:val="13"/>
        </w:rPr>
      </w:pPr>
    </w:p>
    <w:p w14:paraId="245D212F" w14:textId="77777777" w:rsidR="00DC1139" w:rsidRPr="00B55C6C" w:rsidRDefault="00DC1139" w:rsidP="00DC1139">
      <w:pPr>
        <w:pStyle w:val="Heading5"/>
      </w:pPr>
      <w:r w:rsidRPr="00B55C6C">
        <w:t>Prototype Solution</w:t>
      </w:r>
    </w:p>
    <w:p w14:paraId="23CEC3A5" w14:textId="291787F6" w:rsidR="00DC1139" w:rsidRPr="00B55C6C" w:rsidRDefault="00DC1139" w:rsidP="00DC1139">
      <w:r w:rsidRPr="00B55C6C">
        <w:t xml:space="preserve">For the standalone classifier to the protype, I worked off the final classifier in the repository and off the adapted solution. I could not get any of the pickle </w:t>
      </w:r>
      <w:r w:rsidR="00A77804" w:rsidRPr="00B55C6C">
        <w:t>files (</w:t>
      </w:r>
      <w:r w:rsidRPr="00B55C6C">
        <w:t xml:space="preserve">for the vectorizer) or the model file to work. </w:t>
      </w:r>
      <w:r w:rsidR="001B2B5B" w:rsidRPr="00B55C6C">
        <w:t>So,</w:t>
      </w:r>
      <w:r w:rsidRPr="00B55C6C">
        <w:t xml:space="preserve"> they are created every time the code is ran. From my testing this does not have a noticeable effect on the speed of the model.  The prediction class I also had to completely remake myself. In the end the classifier does work however the predictions are not consistent and there are a lot of false positives and false negatives, so for the final solution</w:t>
      </w:r>
      <w:r w:rsidR="00C51AB8">
        <w:t xml:space="preserve"> a different model will have to be researched and implemented</w:t>
      </w:r>
    </w:p>
    <w:p w14:paraId="2D4DE637" w14:textId="77777777" w:rsidR="00B0345C" w:rsidRPr="00B55C6C" w:rsidRDefault="00B0345C" w:rsidP="00DC1139"/>
    <w:p w14:paraId="4E3453ED" w14:textId="77777777" w:rsidR="00DC1139" w:rsidRPr="00B55C6C" w:rsidRDefault="00DC1139" w:rsidP="00DC1139">
      <w:pPr>
        <w:pStyle w:val="Heading4"/>
      </w:pPr>
      <w:r w:rsidRPr="00B55C6C">
        <w:t>Prototype Conclusion</w:t>
      </w:r>
    </w:p>
    <w:p w14:paraId="488493C6" w14:textId="04E41949" w:rsidR="00DC1139" w:rsidRPr="00B55C6C" w:rsidRDefault="00DC1139" w:rsidP="00DC1139">
      <w:pPr>
        <w:rPr>
          <w:rFonts w:ascii="Calibri" w:hAnsi="Calibri" w:cs="Calibri"/>
        </w:rPr>
      </w:pPr>
      <w:r w:rsidRPr="00B55C6C">
        <w:t xml:space="preserve">In the end this prototype was </w:t>
      </w:r>
      <w:r w:rsidRPr="00B55C6C">
        <w:rPr>
          <w:rFonts w:ascii="Calibri" w:hAnsi="Calibri" w:cs="Calibri"/>
        </w:rPr>
        <w:t xml:space="preserve">completely random with the predictions and the only positives that came out of the project were the connection to the discord API and a general understanding of the machine learning method used, the dataset and how to work with it and knowing how in the end, </w:t>
      </w:r>
      <w:r w:rsidR="00A77804" w:rsidRPr="00B55C6C">
        <w:rPr>
          <w:rFonts w:ascii="Calibri" w:hAnsi="Calibri" w:cs="Calibri"/>
        </w:rPr>
        <w:t>it</w:t>
      </w:r>
      <w:r w:rsidRPr="00B55C6C">
        <w:rPr>
          <w:rFonts w:ascii="Calibri" w:hAnsi="Calibri" w:cs="Calibri"/>
        </w:rPr>
        <w:t xml:space="preserve"> will all work and look. In the end, a lot was </w:t>
      </w:r>
      <w:r w:rsidR="00A77804" w:rsidRPr="00B55C6C">
        <w:rPr>
          <w:rFonts w:ascii="Calibri" w:hAnsi="Calibri" w:cs="Calibri"/>
        </w:rPr>
        <w:t>learned,</w:t>
      </w:r>
      <w:r w:rsidRPr="00B55C6C">
        <w:rPr>
          <w:rFonts w:ascii="Calibri" w:hAnsi="Calibri" w:cs="Calibri"/>
        </w:rPr>
        <w:t xml:space="preserve"> and no time was wasted.</w:t>
      </w:r>
    </w:p>
    <w:p w14:paraId="3DAAB4CD" w14:textId="77777777" w:rsidR="00B0345C" w:rsidRPr="00B55C6C" w:rsidRDefault="00B0345C" w:rsidP="00DC1139"/>
    <w:p w14:paraId="2125E341" w14:textId="7B727DDC" w:rsidR="00DC1139" w:rsidRPr="00B55C6C" w:rsidRDefault="00654107" w:rsidP="00DC1139">
      <w:pPr>
        <w:pStyle w:val="Heading3"/>
      </w:pPr>
      <w:bookmarkStart w:id="87" w:name="_Toc100325753"/>
      <w:r>
        <w:lastRenderedPageBreak/>
        <w:t>4.2.3</w:t>
      </w:r>
      <w:r w:rsidR="007F3914">
        <w:t>.</w:t>
      </w:r>
      <w:r w:rsidR="002E18CC">
        <w:t xml:space="preserve"> </w:t>
      </w:r>
      <w:r w:rsidR="00DC1139" w:rsidRPr="00B55C6C">
        <w:t>Prototype Two</w:t>
      </w:r>
      <w:bookmarkEnd w:id="87"/>
    </w:p>
    <w:p w14:paraId="458C03AA" w14:textId="3865E905" w:rsidR="00DC1139" w:rsidRPr="00B55C6C" w:rsidRDefault="00DC1139" w:rsidP="00DC1139">
      <w:r w:rsidRPr="00B55C6C">
        <w:t>The 2</w:t>
      </w:r>
      <w:r w:rsidRPr="00B55C6C">
        <w:rPr>
          <w:vertAlign w:val="superscript"/>
        </w:rPr>
        <w:t>nd</w:t>
      </w:r>
      <w:r w:rsidRPr="00B55C6C">
        <w:t xml:space="preserve"> prototype was created to work </w:t>
      </w:r>
      <w:r w:rsidR="00710B5A" w:rsidRPr="00B55C6C">
        <w:t>the same</w:t>
      </w:r>
      <w:r w:rsidRPr="00B55C6C">
        <w:t xml:space="preserve"> with the discord API code so that was not changed. This time I created a model myself using TensorFlow. It was an unsupervised neural network that was trained for pattern matching. The way It worked was having 3 tags, for hate speech, offensive language and neither. Each of the sentences were taken and tokenized and assigned to the classes. Code below</w:t>
      </w:r>
    </w:p>
    <w:bookmarkStart w:id="88" w:name="_MON_1710671330"/>
    <w:bookmarkEnd w:id="88"/>
    <w:p w14:paraId="6EC2B51B" w14:textId="424CA9F3" w:rsidR="00F03328" w:rsidRPr="00B55C6C" w:rsidRDefault="00CE08CD" w:rsidP="00F03328">
      <w:pPr>
        <w:keepNext/>
      </w:pPr>
      <w:r w:rsidRPr="00B55C6C">
        <w:rPr>
          <w:noProof/>
        </w:rPr>
        <w:object w:dxaOrig="7481" w:dyaOrig="6127" w14:anchorId="36908E12">
          <v:shape id="_x0000_i9484" type="#_x0000_t75" alt="" style="width:374.25pt;height:306.35pt" o:ole="">
            <v:imagedata r:id="rId40" o:title=""/>
          </v:shape>
          <o:OLEObject Type="Embed" ProgID="Word.Document.12" ShapeID="_x0000_i9484" DrawAspect="Content" ObjectID="_1710940887" r:id="rId41">
            <o:FieldCodes>\s</o:FieldCodes>
          </o:OLEObject>
        </w:object>
      </w:r>
    </w:p>
    <w:p w14:paraId="27755C70" w14:textId="1FD61643" w:rsidR="00DC1139" w:rsidRPr="00B55C6C" w:rsidRDefault="00F03328" w:rsidP="00F03328">
      <w:pPr>
        <w:pStyle w:val="Caption"/>
        <w:jc w:val="left"/>
      </w:pPr>
      <w:bookmarkStart w:id="89" w:name="_Toc100325673"/>
      <w:r w:rsidRPr="00B55C6C">
        <w:t xml:space="preserve">Figure </w:t>
      </w:r>
      <w:r w:rsidRPr="00B55C6C">
        <w:fldChar w:fldCharType="begin"/>
      </w:r>
      <w:r w:rsidRPr="00B55C6C">
        <w:instrText xml:space="preserve"> SEQ Figure \* ARABIC </w:instrText>
      </w:r>
      <w:r w:rsidRPr="00B55C6C">
        <w:fldChar w:fldCharType="separate"/>
      </w:r>
      <w:r w:rsidR="0045415E">
        <w:rPr>
          <w:noProof/>
        </w:rPr>
        <w:t>23</w:t>
      </w:r>
      <w:r w:rsidRPr="00B55C6C">
        <w:fldChar w:fldCharType="end"/>
      </w:r>
      <w:r w:rsidRPr="00B55C6C">
        <w:t xml:space="preserve"> Prototype </w:t>
      </w:r>
      <w:proofErr w:type="gramStart"/>
      <w:r w:rsidRPr="00B55C6C">
        <w:t>2 word</w:t>
      </w:r>
      <w:proofErr w:type="gramEnd"/>
      <w:r w:rsidRPr="00B55C6C">
        <w:t xml:space="preserve"> tokenisation</w:t>
      </w:r>
      <w:bookmarkEnd w:id="89"/>
    </w:p>
    <w:p w14:paraId="471692DA" w14:textId="21B0DE9E" w:rsidR="00026429" w:rsidRPr="00B55C6C" w:rsidRDefault="00026429" w:rsidP="00710B5A">
      <w:pPr>
        <w:rPr>
          <w:lang w:eastAsia="en-GB"/>
        </w:rPr>
      </w:pPr>
      <w:r w:rsidRPr="00B55C6C">
        <w:rPr>
          <w:lang w:eastAsia="en-GB"/>
        </w:rPr>
        <w:t>Once the sentences were tokenized and assigned to the classes. we created the model. the model was a neural network with 3 layers. The code below:</w:t>
      </w:r>
    </w:p>
    <w:bookmarkStart w:id="90" w:name="_MON_1710693302"/>
    <w:bookmarkEnd w:id="90"/>
    <w:p w14:paraId="78F5F907" w14:textId="44094ED5" w:rsidR="00F03328" w:rsidRPr="00B55C6C" w:rsidRDefault="00E95C35" w:rsidP="00F03328">
      <w:pPr>
        <w:keepNext/>
        <w:shd w:val="clear" w:color="auto" w:fill="FFFFFF"/>
        <w:spacing w:after="0" w:line="270" w:lineRule="atLeast"/>
      </w:pPr>
      <w:r w:rsidRPr="00B55C6C">
        <w:rPr>
          <w:rFonts w:ascii="Menlo" w:eastAsia="Times New Roman" w:hAnsi="Menlo" w:cs="Menlo"/>
          <w:noProof/>
          <w:color w:val="000000"/>
          <w:sz w:val="18"/>
          <w:szCs w:val="18"/>
          <w:lang w:eastAsia="en-GB"/>
        </w:rPr>
        <w:object w:dxaOrig="9026" w:dyaOrig="4122" w14:anchorId="44E70BE0">
          <v:shape id="_x0000_i9226" type="#_x0000_t75" alt="" style="width:451pt;height:205.8pt" o:ole="">
            <v:imagedata r:id="rId42" o:title=""/>
          </v:shape>
          <o:OLEObject Type="Embed" ProgID="Word.Document.12" ShapeID="_x0000_i9226" DrawAspect="Content" ObjectID="_1710940888" r:id="rId43">
            <o:FieldCodes>\s</o:FieldCodes>
          </o:OLEObject>
        </w:object>
      </w:r>
    </w:p>
    <w:p w14:paraId="19591C4E" w14:textId="3882BD1B" w:rsidR="00026429" w:rsidRPr="00B55C6C" w:rsidRDefault="00F03328" w:rsidP="00F03328">
      <w:pPr>
        <w:pStyle w:val="Caption"/>
        <w:jc w:val="left"/>
        <w:rPr>
          <w:rFonts w:ascii="Menlo" w:eastAsia="Times New Roman" w:hAnsi="Menlo" w:cs="Menlo"/>
          <w:color w:val="000000"/>
          <w:lang w:eastAsia="en-GB"/>
        </w:rPr>
      </w:pPr>
      <w:bookmarkStart w:id="91" w:name="_Toc100325674"/>
      <w:r w:rsidRPr="00B55C6C">
        <w:t xml:space="preserve">Figure </w:t>
      </w:r>
      <w:r w:rsidRPr="00B55C6C">
        <w:fldChar w:fldCharType="begin"/>
      </w:r>
      <w:r w:rsidRPr="00B55C6C">
        <w:instrText xml:space="preserve"> SEQ Figure \* ARABIC </w:instrText>
      </w:r>
      <w:r w:rsidRPr="00B55C6C">
        <w:fldChar w:fldCharType="separate"/>
      </w:r>
      <w:r w:rsidR="0045415E">
        <w:rPr>
          <w:noProof/>
        </w:rPr>
        <w:t>24</w:t>
      </w:r>
      <w:r w:rsidRPr="00B55C6C">
        <w:fldChar w:fldCharType="end"/>
      </w:r>
      <w:r w:rsidRPr="00B55C6C">
        <w:t xml:space="preserve"> Prototype 2 neural network</w:t>
      </w:r>
      <w:bookmarkEnd w:id="91"/>
    </w:p>
    <w:p w14:paraId="77D96E3C" w14:textId="45085B0E" w:rsidR="00A77667" w:rsidRPr="00B55C6C" w:rsidRDefault="00EF392E" w:rsidP="00A77667">
      <w:pPr>
        <w:rPr>
          <w:lang w:eastAsia="en-GB"/>
        </w:rPr>
      </w:pPr>
      <w:r w:rsidRPr="00B55C6C">
        <w:rPr>
          <w:lang w:eastAsia="en-GB"/>
        </w:rPr>
        <w:t>The model was trained with a batch size of 128 and took around 10 minutes to train per epoch. with testing it, the accuracy and training loss levelled off after 7- epochs.</w:t>
      </w:r>
      <w:r w:rsidRPr="00B55C6C">
        <w:t xml:space="preserve"> </w:t>
      </w:r>
      <w:r w:rsidRPr="00B55C6C">
        <w:rPr>
          <w:lang w:eastAsia="en-GB"/>
        </w:rPr>
        <w:t xml:space="preserve">The results were not good with an accuracy of 73% and a training loss of 0.67. </w:t>
      </w:r>
      <w:r w:rsidR="00CE08CD">
        <w:rPr>
          <w:lang w:eastAsia="en-GB"/>
        </w:rPr>
        <w:t>The training loss was the really concerning issue here.</w:t>
      </w:r>
    </w:p>
    <w:p w14:paraId="2A1FB113" w14:textId="77777777" w:rsidR="00B0345C" w:rsidRPr="00B55C6C" w:rsidRDefault="00B0345C" w:rsidP="00A77667">
      <w:pPr>
        <w:rPr>
          <w:lang w:eastAsia="en-GB"/>
        </w:rPr>
      </w:pPr>
    </w:p>
    <w:p w14:paraId="69188565" w14:textId="3DF29EBF" w:rsidR="00A77667" w:rsidRPr="00B55C6C" w:rsidRDefault="00A77667" w:rsidP="00A77667">
      <w:pPr>
        <w:pStyle w:val="Heading4"/>
      </w:pPr>
      <w:r w:rsidRPr="00B55C6C">
        <w:t xml:space="preserve">Prototype </w:t>
      </w:r>
      <w:r w:rsidR="00D361C4">
        <w:t>Conclusion</w:t>
      </w:r>
    </w:p>
    <w:p w14:paraId="5CB7B1BC" w14:textId="498BBB22" w:rsidR="00A77667" w:rsidRPr="00B55C6C" w:rsidRDefault="00EF392E" w:rsidP="00A77667">
      <w:pPr>
        <w:rPr>
          <w:lang w:eastAsia="en-GB"/>
        </w:rPr>
      </w:pPr>
      <w:r w:rsidRPr="00B55C6C">
        <w:rPr>
          <w:lang w:eastAsia="en-GB"/>
        </w:rPr>
        <w:t xml:space="preserve">With further testing the model performed poorly, with most of the predictions, prediction messages to be offensive. This is </w:t>
      </w:r>
      <w:r w:rsidR="00A77667" w:rsidRPr="00B55C6C">
        <w:rPr>
          <w:lang w:eastAsia="en-GB"/>
        </w:rPr>
        <w:t xml:space="preserve">because of a few </w:t>
      </w:r>
      <w:r w:rsidR="00A77804" w:rsidRPr="00B55C6C">
        <w:rPr>
          <w:lang w:eastAsia="en-GB"/>
        </w:rPr>
        <w:t>reasons</w:t>
      </w:r>
      <w:r w:rsidR="00A77667" w:rsidRPr="00B55C6C">
        <w:rPr>
          <w:lang w:eastAsia="en-GB"/>
        </w:rPr>
        <w:t>.</w:t>
      </w:r>
    </w:p>
    <w:p w14:paraId="478BAA18" w14:textId="7BF16E2C" w:rsidR="00A77667" w:rsidRPr="00B55C6C" w:rsidRDefault="00A77667" w:rsidP="00A77667">
      <w:pPr>
        <w:pStyle w:val="ListParagraph"/>
        <w:numPr>
          <w:ilvl w:val="0"/>
          <w:numId w:val="17"/>
        </w:numPr>
        <w:rPr>
          <w:lang w:eastAsia="en-GB"/>
        </w:rPr>
      </w:pPr>
      <w:r w:rsidRPr="00B55C6C">
        <w:rPr>
          <w:lang w:eastAsia="en-GB"/>
        </w:rPr>
        <w:t>The dataset was large and lots of words were shared between all 3 of the classes</w:t>
      </w:r>
    </w:p>
    <w:p w14:paraId="781C86C4" w14:textId="1BA270A5" w:rsidR="00A77667" w:rsidRPr="00B55C6C" w:rsidRDefault="00A77667" w:rsidP="00A77667">
      <w:pPr>
        <w:pStyle w:val="ListParagraph"/>
        <w:numPr>
          <w:ilvl w:val="0"/>
          <w:numId w:val="17"/>
        </w:numPr>
        <w:rPr>
          <w:lang w:eastAsia="en-GB"/>
        </w:rPr>
      </w:pPr>
      <w:r w:rsidRPr="00B55C6C">
        <w:rPr>
          <w:lang w:eastAsia="en-GB"/>
        </w:rPr>
        <w:t xml:space="preserve">The split of the data with 77% being offensive,16% being neither and 5% being hate speech, just by the large number of offensive data, it always thought it was offensive content. </w:t>
      </w:r>
    </w:p>
    <w:p w14:paraId="41C82642" w14:textId="0289817D" w:rsidR="00A77667" w:rsidRPr="00B55C6C" w:rsidRDefault="00A77667" w:rsidP="00A77667">
      <w:pPr>
        <w:rPr>
          <w:lang w:eastAsia="en-GB"/>
        </w:rPr>
      </w:pPr>
      <w:r w:rsidRPr="00B55C6C">
        <w:rPr>
          <w:lang w:eastAsia="en-GB"/>
        </w:rPr>
        <w:t xml:space="preserve">This model could be implemented to detect offensive content alone by filtering for offensive words. </w:t>
      </w:r>
      <w:r w:rsidR="000A74FD" w:rsidRPr="00B55C6C">
        <w:rPr>
          <w:lang w:eastAsia="en-GB"/>
        </w:rPr>
        <w:t>However,</w:t>
      </w:r>
      <w:r w:rsidRPr="00B55C6C">
        <w:rPr>
          <w:lang w:eastAsia="en-GB"/>
        </w:rPr>
        <w:t xml:space="preserve"> </w:t>
      </w:r>
      <w:r w:rsidR="001B2B5B" w:rsidRPr="00B55C6C">
        <w:rPr>
          <w:lang w:eastAsia="en-GB"/>
        </w:rPr>
        <w:t>the</w:t>
      </w:r>
      <w:r w:rsidRPr="00B55C6C">
        <w:rPr>
          <w:lang w:eastAsia="en-GB"/>
        </w:rPr>
        <w:t xml:space="preserve"> dataset would have to be completely changed. These unsatisfactory results made me abandon this model as well and move onto a more complex solution. Using the BERT Model.</w:t>
      </w:r>
    </w:p>
    <w:p w14:paraId="412E3460" w14:textId="77777777" w:rsidR="00B0345C" w:rsidRPr="00B55C6C" w:rsidRDefault="00B0345C" w:rsidP="00A77667">
      <w:pPr>
        <w:rPr>
          <w:lang w:eastAsia="en-GB"/>
        </w:rPr>
      </w:pPr>
    </w:p>
    <w:p w14:paraId="3082E08A" w14:textId="08EBD18C" w:rsidR="00A77667" w:rsidRPr="00B55C6C" w:rsidRDefault="00246DFE" w:rsidP="00A77667">
      <w:pPr>
        <w:pStyle w:val="Heading3"/>
        <w:rPr>
          <w:rFonts w:eastAsia="Times New Roman"/>
          <w:lang w:eastAsia="en-GB"/>
        </w:rPr>
      </w:pPr>
      <w:bookmarkStart w:id="92" w:name="_Toc100325754"/>
      <w:r>
        <w:rPr>
          <w:rFonts w:eastAsia="Times New Roman"/>
          <w:lang w:eastAsia="en-GB"/>
        </w:rPr>
        <w:t xml:space="preserve">4.2.4 </w:t>
      </w:r>
      <w:r w:rsidR="00A77667" w:rsidRPr="00B55C6C">
        <w:rPr>
          <w:rFonts w:eastAsia="Times New Roman"/>
          <w:lang w:eastAsia="en-GB"/>
        </w:rPr>
        <w:t>Prototype Three</w:t>
      </w:r>
      <w:bookmarkEnd w:id="92"/>
    </w:p>
    <w:p w14:paraId="58C8BE7E" w14:textId="19E1375D" w:rsidR="004228C1" w:rsidRPr="00B55C6C" w:rsidRDefault="00961D03" w:rsidP="00961D03">
      <w:pPr>
        <w:rPr>
          <w:lang w:eastAsia="en-GB"/>
        </w:rPr>
      </w:pPr>
      <w:r w:rsidRPr="00B55C6C">
        <w:rPr>
          <w:lang w:eastAsia="en-GB"/>
        </w:rPr>
        <w:t>The 3</w:t>
      </w:r>
      <w:r w:rsidRPr="00B55C6C">
        <w:rPr>
          <w:vertAlign w:val="superscript"/>
          <w:lang w:eastAsia="en-GB"/>
        </w:rPr>
        <w:t>rd</w:t>
      </w:r>
      <w:r w:rsidRPr="00B55C6C">
        <w:rPr>
          <w:lang w:eastAsia="en-GB"/>
        </w:rPr>
        <w:t xml:space="preserve"> Machine learning prototype built was the one used in the final solution. </w:t>
      </w:r>
      <w:r w:rsidR="001239F2" w:rsidRPr="00B55C6C">
        <w:rPr>
          <w:lang w:eastAsia="en-GB"/>
        </w:rPr>
        <w:t xml:space="preserve">This was created using TensorFlow and </w:t>
      </w:r>
      <w:proofErr w:type="spellStart"/>
      <w:r w:rsidR="001239F2" w:rsidRPr="00B55C6C">
        <w:rPr>
          <w:lang w:eastAsia="en-GB"/>
        </w:rPr>
        <w:t>Tensorflow_Text</w:t>
      </w:r>
      <w:proofErr w:type="spellEnd"/>
      <w:r w:rsidR="001239F2" w:rsidRPr="00B55C6C">
        <w:rPr>
          <w:lang w:eastAsia="en-GB"/>
        </w:rPr>
        <w:t xml:space="preserve"> which facilitate the use of the BERT model. </w:t>
      </w:r>
      <w:r w:rsidR="00E21FD5" w:rsidRPr="00B55C6C">
        <w:rPr>
          <w:lang w:eastAsia="en-GB"/>
        </w:rPr>
        <w:t xml:space="preserve">Implementing this model took a few more steps as it </w:t>
      </w:r>
      <w:r w:rsidR="00F057A3" w:rsidRPr="00B55C6C">
        <w:rPr>
          <w:lang w:eastAsia="en-GB"/>
        </w:rPr>
        <w:t xml:space="preserve">involved finding, </w:t>
      </w:r>
      <w:r w:rsidR="00B0345C" w:rsidRPr="00B55C6C">
        <w:rPr>
          <w:lang w:eastAsia="en-GB"/>
        </w:rPr>
        <w:t>downloading,</w:t>
      </w:r>
      <w:r w:rsidR="00F057A3" w:rsidRPr="00B55C6C">
        <w:rPr>
          <w:lang w:eastAsia="en-GB"/>
        </w:rPr>
        <w:t xml:space="preserve"> and then testing the dataset on the pretrained models.  This was done through the </w:t>
      </w:r>
      <w:r w:rsidR="00671A43" w:rsidRPr="00B55C6C">
        <w:rPr>
          <w:lang w:eastAsia="en-GB"/>
        </w:rPr>
        <w:t>TensorFlow</w:t>
      </w:r>
      <w:r w:rsidR="00F057A3" w:rsidRPr="00B55C6C">
        <w:rPr>
          <w:lang w:eastAsia="en-GB"/>
        </w:rPr>
        <w:t xml:space="preserve"> hub website</w:t>
      </w:r>
      <w:r w:rsidR="00671A43" w:rsidRPr="00B55C6C">
        <w:rPr>
          <w:lang w:eastAsia="en-GB"/>
        </w:rPr>
        <w:t>.</w:t>
      </w:r>
      <w:r w:rsidR="00671A43" w:rsidRPr="00B55C6C">
        <w:rPr>
          <w:lang w:eastAsia="en-GB"/>
        </w:rPr>
        <w:fldChar w:fldCharType="begin"/>
      </w:r>
      <w:r w:rsidR="00D77535">
        <w:rPr>
          <w:lang w:eastAsia="en-GB"/>
        </w:rPr>
        <w:instrText xml:space="preserve"> ADDIN ZOTERO_ITEM CSL_CITATION {"citationID":"JUeBZrkh","properties":{"formattedCitation":"(29)","plainCitation":"(29)","noteIndex":0},"citationItems":[{"id":6,"uris":["http://zotero.org/users/8862477/items/MGH84DBZ"],"itemData":{"id":6,"type":"webpage","title":"Home | TensorFlow Hub","URL":"https://tfhub.dev/","accessed":{"date-parts":[["2022",4,5]]}}}],"schema":"https://github.com/citation-style-language/schema/raw/master/csl-citation.json"} </w:instrText>
      </w:r>
      <w:r w:rsidR="00671A43" w:rsidRPr="00B55C6C">
        <w:rPr>
          <w:lang w:eastAsia="en-GB"/>
        </w:rPr>
        <w:fldChar w:fldCharType="separate"/>
      </w:r>
      <w:r w:rsidR="00D77535" w:rsidRPr="00D77535">
        <w:rPr>
          <w:rFonts w:ascii="Calibri" w:hAnsi="Calibri" w:cs="Calibri"/>
        </w:rPr>
        <w:t>(29)</w:t>
      </w:r>
      <w:r w:rsidR="00671A43" w:rsidRPr="00B55C6C">
        <w:rPr>
          <w:lang w:eastAsia="en-GB"/>
        </w:rPr>
        <w:fldChar w:fldCharType="end"/>
      </w:r>
      <w:r w:rsidR="00671A43" w:rsidRPr="00B55C6C">
        <w:rPr>
          <w:lang w:eastAsia="en-GB"/>
        </w:rPr>
        <w:t xml:space="preserve"> Here we can find pretrained encoders and pre-processors to use for the model. To create the </w:t>
      </w:r>
      <w:r w:rsidR="00A77804" w:rsidRPr="00B55C6C">
        <w:rPr>
          <w:lang w:eastAsia="en-GB"/>
        </w:rPr>
        <w:t>prototype,</w:t>
      </w:r>
      <w:r w:rsidR="00671A43" w:rsidRPr="00B55C6C">
        <w:rPr>
          <w:lang w:eastAsia="en-GB"/>
        </w:rPr>
        <w:t xml:space="preserve"> I used the </w:t>
      </w:r>
      <w:proofErr w:type="spellStart"/>
      <w:r w:rsidR="00671A43" w:rsidRPr="00B55C6C">
        <w:rPr>
          <w:lang w:eastAsia="en-GB"/>
        </w:rPr>
        <w:t>bert</w:t>
      </w:r>
      <w:proofErr w:type="spellEnd"/>
      <w:r w:rsidR="00671A43" w:rsidRPr="00B55C6C">
        <w:rPr>
          <w:lang w:eastAsia="en-GB"/>
        </w:rPr>
        <w:t xml:space="preserve">-base-encased for the pretrained model and tokenizer and for the </w:t>
      </w:r>
      <w:r w:rsidR="004228C1" w:rsidRPr="00B55C6C">
        <w:rPr>
          <w:lang w:eastAsia="en-GB"/>
        </w:rPr>
        <w:t>pre-processor</w:t>
      </w:r>
      <w:r w:rsidR="00671A43" w:rsidRPr="00B55C6C">
        <w:rPr>
          <w:lang w:eastAsia="en-GB"/>
        </w:rPr>
        <w:t xml:space="preserve"> and </w:t>
      </w:r>
      <w:r w:rsidR="004228C1" w:rsidRPr="00B55C6C">
        <w:rPr>
          <w:lang w:eastAsia="en-GB"/>
        </w:rPr>
        <w:t>encoder</w:t>
      </w:r>
      <w:r w:rsidR="00671A43" w:rsidRPr="00B55C6C">
        <w:rPr>
          <w:lang w:eastAsia="en-GB"/>
        </w:rPr>
        <w:t xml:space="preserve"> </w:t>
      </w:r>
      <w:r w:rsidR="004228C1" w:rsidRPr="00B55C6C">
        <w:rPr>
          <w:lang w:eastAsia="en-GB"/>
        </w:rPr>
        <w:t xml:space="preserve">used the smallest </w:t>
      </w:r>
      <w:proofErr w:type="spellStart"/>
      <w:r w:rsidR="004228C1" w:rsidRPr="00B55C6C">
        <w:rPr>
          <w:lang w:eastAsia="en-GB"/>
        </w:rPr>
        <w:t>bert</w:t>
      </w:r>
      <w:proofErr w:type="spellEnd"/>
      <w:r w:rsidR="004228C1" w:rsidRPr="00B55C6C">
        <w:rPr>
          <w:lang w:eastAsia="en-GB"/>
        </w:rPr>
        <w:t xml:space="preserve"> encoder model and its corresponding pre-processing model. Code snippets below:</w:t>
      </w:r>
    </w:p>
    <w:bookmarkStart w:id="93" w:name="_MON_1710796332"/>
    <w:bookmarkEnd w:id="93"/>
    <w:p w14:paraId="7A7BB3FE" w14:textId="0587E03F" w:rsidR="00F03328" w:rsidRPr="00B55C6C" w:rsidRDefault="00F03328" w:rsidP="00F03328">
      <w:pPr>
        <w:keepNext/>
      </w:pPr>
      <w:r w:rsidRPr="00B55C6C">
        <w:rPr>
          <w:noProof/>
          <w:lang w:eastAsia="en-GB"/>
        </w:rPr>
        <w:object w:dxaOrig="9026" w:dyaOrig="1350" w14:anchorId="3F95841F">
          <v:shape id="_x0000_i1160" type="#_x0000_t75" alt="" style="width:451pt;height:67.25pt" o:ole="">
            <v:imagedata r:id="rId44" o:title=""/>
          </v:shape>
          <o:OLEObject Type="Embed" ProgID="Word.Document.12" ShapeID="_x0000_i1160" DrawAspect="Content" ObjectID="_1710940889" r:id="rId45">
            <o:FieldCodes>\s</o:FieldCodes>
          </o:OLEObject>
        </w:object>
      </w:r>
    </w:p>
    <w:p w14:paraId="262F5920" w14:textId="3BED051E" w:rsidR="008C4EE2" w:rsidRPr="00B55C6C" w:rsidRDefault="00F03328" w:rsidP="00F03328">
      <w:pPr>
        <w:pStyle w:val="Caption"/>
        <w:jc w:val="left"/>
        <w:rPr>
          <w:lang w:eastAsia="en-GB"/>
        </w:rPr>
      </w:pPr>
      <w:bookmarkStart w:id="94" w:name="_Toc100325675"/>
      <w:r w:rsidRPr="00B55C6C">
        <w:t xml:space="preserve">Figure </w:t>
      </w:r>
      <w:r w:rsidRPr="00B55C6C">
        <w:fldChar w:fldCharType="begin"/>
      </w:r>
      <w:r w:rsidRPr="00B55C6C">
        <w:instrText xml:space="preserve"> SEQ Figure \* ARABIC </w:instrText>
      </w:r>
      <w:r w:rsidRPr="00B55C6C">
        <w:fldChar w:fldCharType="separate"/>
      </w:r>
      <w:r w:rsidR="0045415E">
        <w:rPr>
          <w:noProof/>
        </w:rPr>
        <w:t>25</w:t>
      </w:r>
      <w:r w:rsidRPr="00B55C6C">
        <w:fldChar w:fldCharType="end"/>
      </w:r>
      <w:r w:rsidRPr="00B55C6C">
        <w:t xml:space="preserve"> Prototype 3 BERT models</w:t>
      </w:r>
      <w:bookmarkEnd w:id="94"/>
    </w:p>
    <w:bookmarkStart w:id="95" w:name="_MON_1710681466"/>
    <w:bookmarkEnd w:id="95"/>
    <w:p w14:paraId="5BF2648D" w14:textId="35D829F9" w:rsidR="00F03328" w:rsidRPr="00B55C6C" w:rsidRDefault="00E95C35" w:rsidP="00F03328">
      <w:pPr>
        <w:keepNext/>
      </w:pPr>
      <w:r w:rsidRPr="00B55C6C">
        <w:rPr>
          <w:noProof/>
          <w:lang w:eastAsia="en-GB"/>
        </w:rPr>
        <w:object w:dxaOrig="9026" w:dyaOrig="4860" w14:anchorId="2A2D0B8F">
          <v:shape id="_x0000_i9228" type="#_x0000_t75" alt="" style="width:451pt;height:243.15pt" o:ole="">
            <v:imagedata r:id="rId46" o:title=""/>
          </v:shape>
          <o:OLEObject Type="Embed" ProgID="Word.Document.12" ShapeID="_x0000_i9228" DrawAspect="Content" ObjectID="_1710940890" r:id="rId47">
            <o:FieldCodes>\s</o:FieldCodes>
          </o:OLEObject>
        </w:object>
      </w:r>
    </w:p>
    <w:p w14:paraId="65C145CE" w14:textId="312B66DD" w:rsidR="00F03328" w:rsidRPr="00B55C6C" w:rsidRDefault="00F03328" w:rsidP="001B7A49">
      <w:pPr>
        <w:pStyle w:val="Caption"/>
        <w:rPr>
          <w:noProof/>
          <w:lang w:eastAsia="en-GB"/>
        </w:rPr>
      </w:pPr>
      <w:bookmarkStart w:id="96" w:name="_Toc100325676"/>
      <w:r w:rsidRPr="00B55C6C">
        <w:t xml:space="preserve">Figure </w:t>
      </w:r>
      <w:r w:rsidRPr="00B55C6C">
        <w:fldChar w:fldCharType="begin"/>
      </w:r>
      <w:r w:rsidRPr="00B55C6C">
        <w:instrText xml:space="preserve"> SEQ Figure \* ARABIC </w:instrText>
      </w:r>
      <w:r w:rsidRPr="00B55C6C">
        <w:fldChar w:fldCharType="separate"/>
      </w:r>
      <w:r w:rsidR="0045415E">
        <w:rPr>
          <w:noProof/>
        </w:rPr>
        <w:t>26</w:t>
      </w:r>
      <w:r w:rsidRPr="00B55C6C">
        <w:fldChar w:fldCharType="end"/>
      </w:r>
      <w:r w:rsidRPr="00B55C6C">
        <w:t xml:space="preserve"> prototype </w:t>
      </w:r>
      <w:proofErr w:type="gramStart"/>
      <w:r w:rsidRPr="00B55C6C">
        <w:t>3 word</w:t>
      </w:r>
      <w:proofErr w:type="gramEnd"/>
      <w:r w:rsidRPr="00B55C6C">
        <w:t xml:space="preserve"> embeddings</w:t>
      </w:r>
      <w:bookmarkEnd w:id="96"/>
    </w:p>
    <w:p w14:paraId="012DE912" w14:textId="6E2B5643" w:rsidR="008C4EE2" w:rsidRPr="00B55C6C" w:rsidRDefault="008C4EE2" w:rsidP="00961D03">
      <w:pPr>
        <w:rPr>
          <w:lang w:eastAsia="en-GB"/>
        </w:rPr>
      </w:pPr>
      <w:r w:rsidRPr="00B55C6C">
        <w:rPr>
          <w:lang w:eastAsia="en-GB"/>
        </w:rPr>
        <w:t xml:space="preserve">Once BERT was setup, the rest of the model was created using a similar process as with the other 2 prototypes. </w:t>
      </w:r>
      <w:r w:rsidR="00A77804" w:rsidRPr="00B55C6C">
        <w:rPr>
          <w:lang w:eastAsia="en-GB"/>
        </w:rPr>
        <w:t>However,</w:t>
      </w:r>
      <w:r w:rsidRPr="00B55C6C">
        <w:rPr>
          <w:lang w:eastAsia="en-GB"/>
        </w:rPr>
        <w:t xml:space="preserve"> compared to the other models, this took longer to train and took approximately 3</w:t>
      </w:r>
      <w:r w:rsidR="00A8276D" w:rsidRPr="00B55C6C">
        <w:rPr>
          <w:lang w:eastAsia="en-GB"/>
        </w:rPr>
        <w:t xml:space="preserve">5 </w:t>
      </w:r>
      <w:r w:rsidRPr="00B55C6C">
        <w:rPr>
          <w:lang w:eastAsia="en-GB"/>
        </w:rPr>
        <w:t xml:space="preserve">minutes per epoch with around 10 </w:t>
      </w:r>
      <w:r w:rsidR="00A8276D" w:rsidRPr="00B55C6C">
        <w:rPr>
          <w:lang w:eastAsia="en-GB"/>
        </w:rPr>
        <w:t xml:space="preserve">-15 </w:t>
      </w:r>
      <w:r w:rsidRPr="00B55C6C">
        <w:rPr>
          <w:lang w:eastAsia="en-GB"/>
        </w:rPr>
        <w:t>epochs before the accuracy and loss evened out at 87% and 0.35 respectively. This was very promising.</w:t>
      </w:r>
    </w:p>
    <w:p w14:paraId="50830185" w14:textId="77777777" w:rsidR="00F03328" w:rsidRPr="00B55C6C" w:rsidRDefault="00921F78" w:rsidP="00F03328">
      <w:pPr>
        <w:keepNext/>
      </w:pPr>
      <w:r w:rsidRPr="00B55C6C">
        <w:rPr>
          <w:noProof/>
          <w:lang w:eastAsia="en-GB"/>
        </w:rPr>
        <w:drawing>
          <wp:inline distT="0" distB="0" distL="0" distR="0" wp14:anchorId="691CE12A" wp14:editId="60F9D7A0">
            <wp:extent cx="6473225" cy="2743200"/>
            <wp:effectExtent l="0" t="0" r="3810" b="0"/>
            <wp:docPr id="72" name="Picture 7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hart, line chart&#10;&#10;Description automatically generated"/>
                    <pic:cNvPicPr/>
                  </pic:nvPicPr>
                  <pic:blipFill>
                    <a:blip r:embed="rId48"/>
                    <a:stretch>
                      <a:fillRect/>
                    </a:stretch>
                  </pic:blipFill>
                  <pic:spPr>
                    <a:xfrm>
                      <a:off x="0" y="0"/>
                      <a:ext cx="6866223" cy="2909743"/>
                    </a:xfrm>
                    <a:prstGeom prst="rect">
                      <a:avLst/>
                    </a:prstGeom>
                  </pic:spPr>
                </pic:pic>
              </a:graphicData>
            </a:graphic>
          </wp:inline>
        </w:drawing>
      </w:r>
    </w:p>
    <w:p w14:paraId="2159AB3C" w14:textId="3E517123" w:rsidR="008D3F5B" w:rsidRPr="00B55C6C" w:rsidRDefault="00F03328" w:rsidP="00F03328">
      <w:pPr>
        <w:pStyle w:val="Caption"/>
      </w:pPr>
      <w:bookmarkStart w:id="97" w:name="_Toc100325677"/>
      <w:r w:rsidRPr="00B55C6C">
        <w:t xml:space="preserve">Figure </w:t>
      </w:r>
      <w:r w:rsidRPr="00B55C6C">
        <w:fldChar w:fldCharType="begin"/>
      </w:r>
      <w:r w:rsidRPr="00B55C6C">
        <w:instrText xml:space="preserve"> SEQ Figure \* ARABIC </w:instrText>
      </w:r>
      <w:r w:rsidRPr="00B55C6C">
        <w:fldChar w:fldCharType="separate"/>
      </w:r>
      <w:r w:rsidR="0045415E">
        <w:rPr>
          <w:noProof/>
        </w:rPr>
        <w:t>27</w:t>
      </w:r>
      <w:r w:rsidRPr="00B55C6C">
        <w:fldChar w:fldCharType="end"/>
      </w:r>
      <w:r w:rsidRPr="00B55C6C">
        <w:t xml:space="preserve"> Prototype 3 training accuracy</w:t>
      </w:r>
      <w:bookmarkEnd w:id="97"/>
    </w:p>
    <w:p w14:paraId="2DC7B595" w14:textId="618DD4D1" w:rsidR="00F03328" w:rsidRPr="00B55C6C" w:rsidRDefault="00F03328" w:rsidP="00F03328"/>
    <w:p w14:paraId="573D3DD4" w14:textId="77777777" w:rsidR="00F03328" w:rsidRPr="00B55C6C" w:rsidRDefault="00F03328" w:rsidP="00F03328"/>
    <w:p w14:paraId="06FDBA8E" w14:textId="2279189E" w:rsidR="00A8276D" w:rsidRPr="00B55C6C" w:rsidRDefault="008D3F5B" w:rsidP="003466DA">
      <w:pPr>
        <w:rPr>
          <w:lang w:eastAsia="en-GB"/>
        </w:rPr>
      </w:pPr>
      <w:r w:rsidRPr="00B55C6C">
        <w:rPr>
          <w:lang w:eastAsia="en-GB"/>
        </w:rPr>
        <w:t xml:space="preserve">Testing the model came next and putting in sentences that the other prototypes classified incorrectly, this model got them correct. Testing with various types of hate speech, offensive </w:t>
      </w:r>
      <w:r w:rsidR="00A77804" w:rsidRPr="00B55C6C">
        <w:rPr>
          <w:lang w:eastAsia="en-GB"/>
        </w:rPr>
        <w:t>sentences,</w:t>
      </w:r>
      <w:r w:rsidRPr="00B55C6C">
        <w:rPr>
          <w:lang w:eastAsia="en-GB"/>
        </w:rPr>
        <w:t xml:space="preserve"> and just regular sentences. The model correctly classified the sentences at a satisfactory rate where </w:t>
      </w:r>
      <w:r w:rsidR="00B0345C" w:rsidRPr="00B55C6C">
        <w:rPr>
          <w:lang w:eastAsia="en-GB"/>
        </w:rPr>
        <w:t>it</w:t>
      </w:r>
      <w:r w:rsidRPr="00B55C6C">
        <w:rPr>
          <w:lang w:eastAsia="en-GB"/>
        </w:rPr>
        <w:t xml:space="preserve"> was comfortable to continue to use and work on the model to make it better.</w:t>
      </w:r>
    </w:p>
    <w:p w14:paraId="7818EABF" w14:textId="77777777" w:rsidR="00F03328" w:rsidRPr="00B55C6C" w:rsidRDefault="005A2AB0" w:rsidP="00F03328">
      <w:pPr>
        <w:keepNext/>
      </w:pPr>
      <w:r w:rsidRPr="00B55C6C">
        <w:rPr>
          <w:lang w:eastAsia="en-GB"/>
        </w:rPr>
        <w:drawing>
          <wp:inline distT="0" distB="0" distL="0" distR="0" wp14:anchorId="0F8791FD" wp14:editId="30B8FA68">
            <wp:extent cx="6029571" cy="377837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063058" cy="3799355"/>
                    </a:xfrm>
                    <a:prstGeom prst="rect">
                      <a:avLst/>
                    </a:prstGeom>
                  </pic:spPr>
                </pic:pic>
              </a:graphicData>
            </a:graphic>
          </wp:inline>
        </w:drawing>
      </w:r>
    </w:p>
    <w:p w14:paraId="1AB223BE" w14:textId="3B41A41D" w:rsidR="005A2AB0" w:rsidRPr="00B55C6C" w:rsidRDefault="00F03328" w:rsidP="00F03328">
      <w:pPr>
        <w:pStyle w:val="Caption"/>
        <w:jc w:val="left"/>
        <w:rPr>
          <w:lang w:eastAsia="en-GB"/>
        </w:rPr>
      </w:pPr>
      <w:bookmarkStart w:id="98" w:name="_Toc100325678"/>
      <w:r w:rsidRPr="00B55C6C">
        <w:t xml:space="preserve">Figure </w:t>
      </w:r>
      <w:r w:rsidRPr="00B55C6C">
        <w:fldChar w:fldCharType="begin"/>
      </w:r>
      <w:r w:rsidRPr="00B55C6C">
        <w:instrText xml:space="preserve"> SEQ Figure \* ARABIC </w:instrText>
      </w:r>
      <w:r w:rsidRPr="00B55C6C">
        <w:fldChar w:fldCharType="separate"/>
      </w:r>
      <w:r w:rsidR="0045415E">
        <w:rPr>
          <w:noProof/>
        </w:rPr>
        <w:t>28</w:t>
      </w:r>
      <w:r w:rsidRPr="00B55C6C">
        <w:fldChar w:fldCharType="end"/>
      </w:r>
      <w:r w:rsidRPr="00B55C6C">
        <w:t xml:space="preserve"> Prototype 3 Results</w:t>
      </w:r>
      <w:bookmarkEnd w:id="98"/>
    </w:p>
    <w:p w14:paraId="16C25ABC" w14:textId="3646364C" w:rsidR="005A2AB0" w:rsidRPr="00B55C6C" w:rsidRDefault="005A2AB0" w:rsidP="003466DA">
      <w:pPr>
        <w:rPr>
          <w:lang w:eastAsia="en-GB"/>
        </w:rPr>
      </w:pPr>
      <w:r w:rsidRPr="00B55C6C">
        <w:rPr>
          <w:lang w:eastAsia="en-GB"/>
        </w:rPr>
        <w:t xml:space="preserve">Where 0 is </w:t>
      </w:r>
      <w:r w:rsidR="00013E2B" w:rsidRPr="00B55C6C">
        <w:rPr>
          <w:lang w:eastAsia="en-GB"/>
        </w:rPr>
        <w:t>hate speech</w:t>
      </w:r>
      <w:r w:rsidRPr="00B55C6C">
        <w:rPr>
          <w:lang w:eastAsia="en-GB"/>
        </w:rPr>
        <w:t>, 1 is offensive language and 2 is neither.</w:t>
      </w:r>
      <w:r w:rsidR="005730CE" w:rsidRPr="00B55C6C">
        <w:rPr>
          <w:lang w:eastAsia="en-GB"/>
        </w:rPr>
        <w:t xml:space="preserve">  </w:t>
      </w:r>
    </w:p>
    <w:p w14:paraId="66EE7617" w14:textId="31CD3F1E" w:rsidR="00262F7B" w:rsidRDefault="005730CE" w:rsidP="003466DA">
      <w:pPr>
        <w:rPr>
          <w:lang w:eastAsia="en-GB"/>
        </w:rPr>
      </w:pPr>
      <w:r w:rsidRPr="00B55C6C">
        <w:rPr>
          <w:lang w:eastAsia="en-GB"/>
        </w:rPr>
        <w:t>More information on the development on this model is covered in the project development chapter</w:t>
      </w:r>
    </w:p>
    <w:p w14:paraId="45B17A0A" w14:textId="16DB466C" w:rsidR="00262F7B" w:rsidRDefault="00262F7B" w:rsidP="003466DA">
      <w:pPr>
        <w:rPr>
          <w:lang w:eastAsia="en-GB"/>
        </w:rPr>
      </w:pPr>
    </w:p>
    <w:p w14:paraId="4EB394A6" w14:textId="4DF2A4A8" w:rsidR="00E95C35" w:rsidRDefault="00E95C35" w:rsidP="00E95C35">
      <w:pPr>
        <w:pStyle w:val="Heading3"/>
        <w:rPr>
          <w:rFonts w:eastAsia="Times New Roman"/>
          <w:lang w:eastAsia="en-GB"/>
        </w:rPr>
      </w:pPr>
      <w:bookmarkStart w:id="99" w:name="_Toc100325755"/>
      <w:r>
        <w:rPr>
          <w:rFonts w:eastAsia="Times New Roman"/>
          <w:lang w:eastAsia="en-GB"/>
        </w:rPr>
        <w:t>4.2.</w:t>
      </w:r>
      <w:r>
        <w:rPr>
          <w:rFonts w:eastAsia="Times New Roman"/>
          <w:lang w:eastAsia="en-GB"/>
        </w:rPr>
        <w:t>5</w:t>
      </w:r>
      <w:r>
        <w:rPr>
          <w:rFonts w:eastAsia="Times New Roman"/>
          <w:lang w:eastAsia="en-GB"/>
        </w:rPr>
        <w:t xml:space="preserve"> </w:t>
      </w:r>
      <w:r>
        <w:rPr>
          <w:rFonts w:eastAsia="Times New Roman"/>
          <w:lang w:eastAsia="en-GB"/>
        </w:rPr>
        <w:t>Prototypes Conclusion</w:t>
      </w:r>
      <w:bookmarkEnd w:id="99"/>
    </w:p>
    <w:p w14:paraId="70A39F97" w14:textId="7CBE764C" w:rsidR="00E95C35" w:rsidRPr="00E95C35" w:rsidRDefault="00E95C35" w:rsidP="00E95C35">
      <w:pPr>
        <w:rPr>
          <w:lang w:eastAsia="en-GB"/>
        </w:rPr>
      </w:pPr>
      <w:r>
        <w:rPr>
          <w:lang w:eastAsia="en-GB"/>
        </w:rPr>
        <w:t xml:space="preserve">With the first two prototypes </w:t>
      </w:r>
      <w:r w:rsidR="00541D77">
        <w:rPr>
          <w:lang w:eastAsia="en-GB"/>
        </w:rPr>
        <w:t xml:space="preserve">not performing up to standard, the third prototype was a huge leap forward with being more accurate than the other research paper using the exact same dataset. This </w:t>
      </w:r>
    </w:p>
    <w:p w14:paraId="040CD415" w14:textId="7B30E3B2" w:rsidR="00262F7B" w:rsidRDefault="00262F7B" w:rsidP="003466DA">
      <w:pPr>
        <w:rPr>
          <w:lang w:eastAsia="en-GB"/>
        </w:rPr>
      </w:pPr>
    </w:p>
    <w:tbl>
      <w:tblPr>
        <w:tblStyle w:val="TableGrid"/>
        <w:tblW w:w="0" w:type="auto"/>
        <w:tblLook w:val="04A0" w:firstRow="1" w:lastRow="0" w:firstColumn="1" w:lastColumn="0" w:noHBand="0" w:noVBand="1"/>
      </w:tblPr>
      <w:tblGrid>
        <w:gridCol w:w="3005"/>
        <w:gridCol w:w="3005"/>
        <w:gridCol w:w="3006"/>
      </w:tblGrid>
      <w:tr w:rsidR="00541D77" w14:paraId="64E15235" w14:textId="77777777" w:rsidTr="00541D77">
        <w:tc>
          <w:tcPr>
            <w:tcW w:w="3005" w:type="dxa"/>
          </w:tcPr>
          <w:p w14:paraId="38598A21" w14:textId="21DF6C76" w:rsidR="00541D77" w:rsidRDefault="00541D77" w:rsidP="003466DA">
            <w:pPr>
              <w:rPr>
                <w:lang w:eastAsia="en-GB"/>
              </w:rPr>
            </w:pPr>
            <w:r>
              <w:rPr>
                <w:lang w:eastAsia="en-GB"/>
              </w:rPr>
              <w:t>Prototype One</w:t>
            </w:r>
          </w:p>
        </w:tc>
        <w:tc>
          <w:tcPr>
            <w:tcW w:w="3005" w:type="dxa"/>
          </w:tcPr>
          <w:p w14:paraId="5E14DAB8" w14:textId="69A95602" w:rsidR="00541D77" w:rsidRDefault="00541D77" w:rsidP="003466DA">
            <w:pPr>
              <w:rPr>
                <w:lang w:eastAsia="en-GB"/>
              </w:rPr>
            </w:pPr>
            <w:r>
              <w:rPr>
                <w:lang w:eastAsia="en-GB"/>
              </w:rPr>
              <w:t xml:space="preserve">Prototype Two </w:t>
            </w:r>
          </w:p>
        </w:tc>
        <w:tc>
          <w:tcPr>
            <w:tcW w:w="3006" w:type="dxa"/>
          </w:tcPr>
          <w:p w14:paraId="6117B0AA" w14:textId="68C2E7F2" w:rsidR="00541D77" w:rsidRDefault="00541D77" w:rsidP="003466DA">
            <w:pPr>
              <w:rPr>
                <w:lang w:eastAsia="en-GB"/>
              </w:rPr>
            </w:pPr>
            <w:r>
              <w:rPr>
                <w:lang w:eastAsia="en-GB"/>
              </w:rPr>
              <w:t>Prototype 3</w:t>
            </w:r>
          </w:p>
        </w:tc>
      </w:tr>
      <w:tr w:rsidR="00541D77" w14:paraId="42931A90" w14:textId="77777777" w:rsidTr="00541D77">
        <w:tc>
          <w:tcPr>
            <w:tcW w:w="3005" w:type="dxa"/>
            <w:shd w:val="clear" w:color="auto" w:fill="C00000"/>
          </w:tcPr>
          <w:p w14:paraId="331B9D09" w14:textId="04EB3358" w:rsidR="00541D77" w:rsidRDefault="00541D77" w:rsidP="003466DA">
            <w:pPr>
              <w:rPr>
                <w:lang w:eastAsia="en-GB"/>
              </w:rPr>
            </w:pPr>
            <w:r>
              <w:rPr>
                <w:lang w:eastAsia="en-GB"/>
              </w:rPr>
              <w:t>Inaccurate</w:t>
            </w:r>
          </w:p>
        </w:tc>
        <w:tc>
          <w:tcPr>
            <w:tcW w:w="3005" w:type="dxa"/>
            <w:shd w:val="clear" w:color="auto" w:fill="C00000"/>
          </w:tcPr>
          <w:p w14:paraId="45643DAF" w14:textId="565836BB" w:rsidR="00541D77" w:rsidRDefault="00541D77" w:rsidP="003466DA">
            <w:pPr>
              <w:rPr>
                <w:lang w:eastAsia="en-GB"/>
              </w:rPr>
            </w:pPr>
            <w:r>
              <w:rPr>
                <w:lang w:eastAsia="en-GB"/>
              </w:rPr>
              <w:t>Inaccurate</w:t>
            </w:r>
          </w:p>
        </w:tc>
        <w:tc>
          <w:tcPr>
            <w:tcW w:w="3006" w:type="dxa"/>
            <w:shd w:val="clear" w:color="auto" w:fill="70AD47" w:themeFill="accent6"/>
          </w:tcPr>
          <w:p w14:paraId="319F2D21" w14:textId="681A45A5" w:rsidR="00541D77" w:rsidRDefault="00541D77" w:rsidP="003466DA">
            <w:pPr>
              <w:rPr>
                <w:lang w:eastAsia="en-GB"/>
              </w:rPr>
            </w:pPr>
            <w:r>
              <w:rPr>
                <w:lang w:eastAsia="en-GB"/>
              </w:rPr>
              <w:t>Extremely Accurate</w:t>
            </w:r>
          </w:p>
        </w:tc>
      </w:tr>
      <w:tr w:rsidR="001150BC" w14:paraId="6E835066" w14:textId="77777777" w:rsidTr="00541D77">
        <w:tc>
          <w:tcPr>
            <w:tcW w:w="3005" w:type="dxa"/>
            <w:shd w:val="clear" w:color="auto" w:fill="C00000"/>
          </w:tcPr>
          <w:p w14:paraId="6341F7BC" w14:textId="0EF89863" w:rsidR="001150BC" w:rsidRDefault="001150BC" w:rsidP="003466DA">
            <w:pPr>
              <w:rPr>
                <w:lang w:eastAsia="en-GB"/>
              </w:rPr>
            </w:pPr>
            <w:r>
              <w:rPr>
                <w:lang w:eastAsia="en-GB"/>
              </w:rPr>
              <w:t>Random</w:t>
            </w:r>
          </w:p>
        </w:tc>
        <w:tc>
          <w:tcPr>
            <w:tcW w:w="3005" w:type="dxa"/>
            <w:shd w:val="clear" w:color="auto" w:fill="C00000"/>
          </w:tcPr>
          <w:p w14:paraId="74C9DF41" w14:textId="465E9956" w:rsidR="001150BC" w:rsidRDefault="001150BC" w:rsidP="003466DA">
            <w:pPr>
              <w:rPr>
                <w:lang w:eastAsia="en-GB"/>
              </w:rPr>
            </w:pPr>
            <w:r>
              <w:rPr>
                <w:lang w:eastAsia="en-GB"/>
              </w:rPr>
              <w:t>Random</w:t>
            </w:r>
          </w:p>
        </w:tc>
        <w:tc>
          <w:tcPr>
            <w:tcW w:w="3006" w:type="dxa"/>
            <w:shd w:val="clear" w:color="auto" w:fill="70AD47" w:themeFill="accent6"/>
          </w:tcPr>
          <w:p w14:paraId="7F86B965" w14:textId="2A6704AE" w:rsidR="001150BC" w:rsidRDefault="001150BC" w:rsidP="003466DA">
            <w:pPr>
              <w:rPr>
                <w:lang w:eastAsia="en-GB"/>
              </w:rPr>
            </w:pPr>
            <w:r>
              <w:rPr>
                <w:lang w:eastAsia="en-GB"/>
              </w:rPr>
              <w:t>Proper prediction</w:t>
            </w:r>
          </w:p>
        </w:tc>
      </w:tr>
    </w:tbl>
    <w:p w14:paraId="045CA6F7" w14:textId="77777777" w:rsidR="00E95C35" w:rsidRPr="00B55C6C" w:rsidRDefault="00E95C35" w:rsidP="003466DA">
      <w:pPr>
        <w:rPr>
          <w:lang w:eastAsia="en-GB"/>
        </w:rPr>
      </w:pPr>
    </w:p>
    <w:p w14:paraId="509E8334" w14:textId="3993C116" w:rsidR="00B0345C" w:rsidRPr="00B55C6C" w:rsidRDefault="001F5BAA" w:rsidP="00262F7B">
      <w:pPr>
        <w:pStyle w:val="Heading1"/>
      </w:pPr>
      <w:bookmarkStart w:id="100" w:name="_Toc100325756"/>
      <w:r>
        <w:lastRenderedPageBreak/>
        <w:t>5</w:t>
      </w:r>
      <w:r w:rsidR="00A8276D" w:rsidRPr="00B55C6C">
        <w:t>. Project Development</w:t>
      </w:r>
      <w:bookmarkEnd w:id="100"/>
    </w:p>
    <w:p w14:paraId="78D69B7B" w14:textId="1B811FA9" w:rsidR="00DC1139" w:rsidRPr="00B55C6C" w:rsidRDefault="001F5BAA" w:rsidP="00A8276D">
      <w:pPr>
        <w:pStyle w:val="Heading2"/>
      </w:pPr>
      <w:bookmarkStart w:id="101" w:name="_Toc100325757"/>
      <w:r>
        <w:t>5</w:t>
      </w:r>
      <w:r w:rsidR="00A8276D" w:rsidRPr="00B55C6C">
        <w:t>.1. Introduction</w:t>
      </w:r>
      <w:bookmarkEnd w:id="101"/>
      <w:r w:rsidR="006701D1" w:rsidRPr="00B55C6C">
        <w:t xml:space="preserve"> </w:t>
      </w:r>
    </w:p>
    <w:p w14:paraId="6313294D" w14:textId="725F900F" w:rsidR="006701D1" w:rsidRPr="00B55C6C" w:rsidRDefault="009F6957" w:rsidP="006701D1">
      <w:r w:rsidRPr="00B55C6C">
        <w:t xml:space="preserve">This section will deal with all the different features of the project and how they were developed. The features that will be discussed in this section are: </w:t>
      </w:r>
    </w:p>
    <w:p w14:paraId="7B24DC19" w14:textId="0C6B6399" w:rsidR="00193FCE" w:rsidRPr="00B55C6C" w:rsidRDefault="00193FCE" w:rsidP="006701D1">
      <w:pPr>
        <w:pStyle w:val="ListParagraph"/>
        <w:numPr>
          <w:ilvl w:val="0"/>
          <w:numId w:val="21"/>
        </w:numPr>
      </w:pPr>
      <w:r w:rsidRPr="00B55C6C">
        <w:t>Discord API</w:t>
      </w:r>
    </w:p>
    <w:p w14:paraId="653EDE3C" w14:textId="21D81EDE" w:rsidR="006701D1" w:rsidRPr="00B55C6C" w:rsidRDefault="006701D1" w:rsidP="006701D1">
      <w:pPr>
        <w:pStyle w:val="ListParagraph"/>
        <w:numPr>
          <w:ilvl w:val="0"/>
          <w:numId w:val="21"/>
        </w:numPr>
      </w:pPr>
      <w:r w:rsidRPr="00B55C6C">
        <w:t>Further development and fine tuning of the model</w:t>
      </w:r>
    </w:p>
    <w:p w14:paraId="6C108803" w14:textId="1719628B" w:rsidR="006701D1" w:rsidRPr="00B55C6C" w:rsidRDefault="006701D1" w:rsidP="006701D1">
      <w:pPr>
        <w:pStyle w:val="ListParagraph"/>
        <w:numPr>
          <w:ilvl w:val="0"/>
          <w:numId w:val="21"/>
        </w:numPr>
      </w:pPr>
      <w:r w:rsidRPr="00B55C6C">
        <w:t>Development of the moderation tools</w:t>
      </w:r>
    </w:p>
    <w:p w14:paraId="43E63022" w14:textId="3B12C17B" w:rsidR="006701D1" w:rsidRPr="00B55C6C" w:rsidRDefault="006701D1" w:rsidP="006701D1">
      <w:pPr>
        <w:pStyle w:val="ListParagraph"/>
        <w:numPr>
          <w:ilvl w:val="0"/>
          <w:numId w:val="21"/>
        </w:numPr>
      </w:pPr>
      <w:r w:rsidRPr="00B55C6C">
        <w:t>Image to text extraction and classification</w:t>
      </w:r>
    </w:p>
    <w:p w14:paraId="035C9EBB" w14:textId="19BE056E" w:rsidR="00F03328" w:rsidRPr="00B55C6C" w:rsidRDefault="006701D1" w:rsidP="00F03328">
      <w:pPr>
        <w:pStyle w:val="ListParagraph"/>
        <w:numPr>
          <w:ilvl w:val="0"/>
          <w:numId w:val="21"/>
        </w:numPr>
      </w:pPr>
      <w:r w:rsidRPr="00B55C6C">
        <w:t>Data collection and reporting false flags</w:t>
      </w:r>
    </w:p>
    <w:p w14:paraId="29E312CC" w14:textId="77777777" w:rsidR="005414AE" w:rsidRPr="00B55C6C" w:rsidRDefault="005414AE" w:rsidP="005414AE">
      <w:pPr>
        <w:pStyle w:val="ListParagraph"/>
      </w:pPr>
    </w:p>
    <w:p w14:paraId="52A768CB" w14:textId="2E489218" w:rsidR="008E6D00" w:rsidRPr="00B55C6C" w:rsidRDefault="001F5BAA" w:rsidP="008E6D00">
      <w:pPr>
        <w:pStyle w:val="Heading2"/>
      </w:pPr>
      <w:bookmarkStart w:id="102" w:name="_Toc100325758"/>
      <w:r>
        <w:t>5</w:t>
      </w:r>
      <w:r w:rsidR="008E6D00" w:rsidRPr="00B55C6C">
        <w:t>.</w:t>
      </w:r>
      <w:r w:rsidR="009F6957" w:rsidRPr="00B55C6C">
        <w:t>2</w:t>
      </w:r>
      <w:r w:rsidR="008E6D00" w:rsidRPr="00B55C6C">
        <w:t>. Discord API</w:t>
      </w:r>
      <w:bookmarkEnd w:id="102"/>
    </w:p>
    <w:p w14:paraId="153EBE36" w14:textId="5FF585E7" w:rsidR="008E6D00" w:rsidRPr="00B55C6C" w:rsidRDefault="008E6D00" w:rsidP="008E6D00">
      <w:r w:rsidRPr="00B55C6C">
        <w:t>I started off development by creating the Discord bot.</w:t>
      </w:r>
      <w:r w:rsidR="00503720" w:rsidRPr="00B55C6C">
        <w:t xml:space="preserve"> This was done by creating a developer account on the discord website.</w:t>
      </w:r>
      <w:r w:rsidR="00503720" w:rsidRPr="00B55C6C">
        <w:fldChar w:fldCharType="begin"/>
      </w:r>
      <w:r w:rsidR="00D77535">
        <w:instrText xml:space="preserve"> ADDIN ZOTERO_ITEM CSL_CITATION {"citationID":"NUYBSlfo","properties":{"formattedCitation":"(30)","plainCitation":"(30)","noteIndex":0},"citationItems":[{"id":5,"uris":["http://zotero.org/users/8862477/items/YMR74Q7G"],"itemData":{"id":5,"type":"webpage","abstract":"Integrate your service with Discord — whether it's a bot or a game or whatever your wildest imagination can come up with.","container-title":"Discord Developer Portal","title":"Discord Developer Portal — API Docs for Bots and Developers","URL":"https://discord.com/developers/applications","accessed":{"date-parts":[["2022",4,5]]}}}],"schema":"https://github.com/citation-style-language/schema/raw/master/csl-citation.json"} </w:instrText>
      </w:r>
      <w:r w:rsidR="00503720" w:rsidRPr="00B55C6C">
        <w:fldChar w:fldCharType="separate"/>
      </w:r>
      <w:r w:rsidR="00D77535" w:rsidRPr="00D77535">
        <w:rPr>
          <w:rFonts w:ascii="Calibri" w:hAnsi="Calibri" w:cs="Calibri"/>
        </w:rPr>
        <w:t>(30)</w:t>
      </w:r>
      <w:r w:rsidR="00503720" w:rsidRPr="00B55C6C">
        <w:fldChar w:fldCharType="end"/>
      </w:r>
      <w:r w:rsidR="00503720" w:rsidRPr="00B55C6C">
        <w:t xml:space="preserve"> Assigning the permissions for the bot. For this bot just giving it general administrator rights is sufficient. To add the bot to a server, you then go into the URL generator and give it the bot scope, administrator permissions and then click on the </w:t>
      </w:r>
      <w:r w:rsidR="00A77804" w:rsidRPr="00B55C6C">
        <w:t>URL</w:t>
      </w:r>
      <w:r w:rsidR="00503720" w:rsidRPr="00B55C6C">
        <w:t xml:space="preserve"> and select the server to add it to. You are then brought to the discord application and this pop up appears to add to a server</w:t>
      </w:r>
    </w:p>
    <w:p w14:paraId="6B3A1650" w14:textId="77777777" w:rsidR="00F03328" w:rsidRPr="00B55C6C" w:rsidRDefault="00503720" w:rsidP="00F03328">
      <w:pPr>
        <w:keepNext/>
      </w:pPr>
      <w:r w:rsidRPr="00B55C6C">
        <w:rPr>
          <w:noProof/>
        </w:rPr>
        <w:drawing>
          <wp:inline distT="0" distB="0" distL="0" distR="0" wp14:anchorId="05C9CAF2" wp14:editId="4DA26A3F">
            <wp:extent cx="1953990" cy="2165231"/>
            <wp:effectExtent l="0" t="0" r="8255" b="6985"/>
            <wp:docPr id="128" name="Picture 12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31"/>
                    <a:stretch>
                      <a:fillRect/>
                    </a:stretch>
                  </pic:blipFill>
                  <pic:spPr>
                    <a:xfrm>
                      <a:off x="0" y="0"/>
                      <a:ext cx="1992441" cy="2207839"/>
                    </a:xfrm>
                    <a:prstGeom prst="rect">
                      <a:avLst/>
                    </a:prstGeom>
                  </pic:spPr>
                </pic:pic>
              </a:graphicData>
            </a:graphic>
          </wp:inline>
        </w:drawing>
      </w:r>
    </w:p>
    <w:p w14:paraId="695A0394" w14:textId="7B56C4AA" w:rsidR="00B0345C" w:rsidRPr="00B55C6C" w:rsidRDefault="00F03328" w:rsidP="00F03328">
      <w:pPr>
        <w:pStyle w:val="Caption"/>
      </w:pPr>
      <w:bookmarkStart w:id="103" w:name="_Toc100325679"/>
      <w:r w:rsidRPr="00B55C6C">
        <w:t xml:space="preserve">Figure </w:t>
      </w:r>
      <w:r w:rsidRPr="00B55C6C">
        <w:fldChar w:fldCharType="begin"/>
      </w:r>
      <w:r w:rsidRPr="00B55C6C">
        <w:instrText xml:space="preserve"> SEQ Figure \* ARABIC </w:instrText>
      </w:r>
      <w:r w:rsidRPr="00B55C6C">
        <w:fldChar w:fldCharType="separate"/>
      </w:r>
      <w:r w:rsidR="0045415E">
        <w:rPr>
          <w:noProof/>
        </w:rPr>
        <w:t>29</w:t>
      </w:r>
      <w:r w:rsidRPr="00B55C6C">
        <w:fldChar w:fldCharType="end"/>
      </w:r>
      <w:r w:rsidRPr="00B55C6C">
        <w:t xml:space="preserve"> Add to server window</w:t>
      </w:r>
      <w:bookmarkEnd w:id="103"/>
    </w:p>
    <w:p w14:paraId="0777F99C" w14:textId="3A656E7F" w:rsidR="00AE2A17" w:rsidRPr="00B55C6C" w:rsidRDefault="00AE2A17" w:rsidP="008E6D00">
      <w:r w:rsidRPr="00B55C6C">
        <w:t xml:space="preserve">Once this completed. the work on coding the bot began. The first thing that was coded to make the bot come online. This was done using the following code: </w:t>
      </w:r>
    </w:p>
    <w:bookmarkStart w:id="104" w:name="_MON_1710690693"/>
    <w:bookmarkEnd w:id="104"/>
    <w:p w14:paraId="397AA8DE" w14:textId="19ED0515" w:rsidR="00F03328" w:rsidRPr="00B55C6C" w:rsidRDefault="00E344BB" w:rsidP="00F03328">
      <w:pPr>
        <w:keepNext/>
      </w:pPr>
      <w:r w:rsidRPr="00B55C6C">
        <w:rPr>
          <w:rFonts w:eastAsiaTheme="minorEastAsia"/>
          <w:noProof/>
          <w:color w:val="000000" w:themeColor="text1"/>
          <w:sz w:val="48"/>
          <w:szCs w:val="24"/>
          <w:lang w:eastAsia="en-GB"/>
        </w:rPr>
        <w:object w:dxaOrig="8711" w:dyaOrig="4590" w14:anchorId="7E6D8491">
          <v:shape id="_x0000_i9386" type="#_x0000_t75" alt="" style="width:435.4pt;height:229.6pt" o:ole="">
            <v:imagedata r:id="rId50" o:title=""/>
          </v:shape>
          <o:OLEObject Type="Embed" ProgID="Word.Document.12" ShapeID="_x0000_i9386" DrawAspect="Content" ObjectID="_1710940891" r:id="rId51">
            <o:FieldCodes>\s</o:FieldCodes>
          </o:OLEObject>
        </w:object>
      </w:r>
    </w:p>
    <w:p w14:paraId="604CC026" w14:textId="71BCBC4F" w:rsidR="00AE2A17" w:rsidRPr="00B55C6C" w:rsidRDefault="00F03328" w:rsidP="00F03328">
      <w:pPr>
        <w:pStyle w:val="Caption"/>
        <w:jc w:val="left"/>
      </w:pPr>
      <w:bookmarkStart w:id="105" w:name="_Toc100325680"/>
      <w:r w:rsidRPr="00B55C6C">
        <w:t xml:space="preserve">Figure </w:t>
      </w:r>
      <w:r w:rsidRPr="00B55C6C">
        <w:fldChar w:fldCharType="begin"/>
      </w:r>
      <w:r w:rsidRPr="00B55C6C">
        <w:instrText xml:space="preserve"> SEQ Figure \* ARABIC </w:instrText>
      </w:r>
      <w:r w:rsidRPr="00B55C6C">
        <w:fldChar w:fldCharType="separate"/>
      </w:r>
      <w:r w:rsidR="0045415E">
        <w:rPr>
          <w:noProof/>
        </w:rPr>
        <w:t>30</w:t>
      </w:r>
      <w:r w:rsidRPr="00B55C6C">
        <w:fldChar w:fldCharType="end"/>
      </w:r>
      <w:r w:rsidRPr="00B55C6C">
        <w:t xml:space="preserve"> Discord client code</w:t>
      </w:r>
      <w:bookmarkEnd w:id="105"/>
    </w:p>
    <w:p w14:paraId="04D7B6EE" w14:textId="267AE7C2" w:rsidR="00777277" w:rsidRPr="00B55C6C" w:rsidRDefault="00DB0F0B" w:rsidP="008E6D00">
      <w:r w:rsidRPr="00B55C6C">
        <w:t xml:space="preserve">Each discord bot has a unique token that is used as a login </w:t>
      </w:r>
      <w:r w:rsidR="00A77804" w:rsidRPr="00B55C6C">
        <w:t>key,</w:t>
      </w:r>
      <w:r w:rsidRPr="00B55C6C">
        <w:t xml:space="preserve"> and it is very important to keep it private as it could give other people access to your bot if it becomes available. To secure the token, the </w:t>
      </w:r>
      <w:proofErr w:type="spellStart"/>
      <w:r w:rsidRPr="00B55C6C">
        <w:t>dotenv</w:t>
      </w:r>
      <w:proofErr w:type="spellEnd"/>
      <w:r w:rsidRPr="00B55C6C">
        <w:t xml:space="preserve"> library is used and the token is put inside a file </w:t>
      </w:r>
      <w:r w:rsidR="00A77804" w:rsidRPr="00B55C6C">
        <w:t xml:space="preserve">named. </w:t>
      </w:r>
      <w:proofErr w:type="spellStart"/>
      <w:r w:rsidR="00A77804" w:rsidRPr="00B55C6C">
        <w:t>dotenv</w:t>
      </w:r>
      <w:proofErr w:type="spellEnd"/>
      <w:r w:rsidRPr="00B55C6C">
        <w:t xml:space="preserve"> and the token is then passed to the code when the bot is </w:t>
      </w:r>
      <w:proofErr w:type="gramStart"/>
      <w:r w:rsidRPr="00B55C6C">
        <w:t>ran</w:t>
      </w:r>
      <w:proofErr w:type="gramEnd"/>
      <w:r w:rsidRPr="00B55C6C">
        <w:t xml:space="preserve">. Once the code is </w:t>
      </w:r>
      <w:proofErr w:type="gramStart"/>
      <w:r w:rsidRPr="00B55C6C">
        <w:t>ran</w:t>
      </w:r>
      <w:proofErr w:type="gramEnd"/>
      <w:r w:rsidRPr="00B55C6C">
        <w:t xml:space="preserve">, you will see the bot come online and in the console it prints out which servers it is connect to </w:t>
      </w:r>
      <w:r w:rsidR="00777277" w:rsidRPr="00B55C6C">
        <w:t>as seen below</w:t>
      </w:r>
    </w:p>
    <w:p w14:paraId="7F477D98" w14:textId="77777777" w:rsidR="00F03328" w:rsidRPr="00B55C6C" w:rsidRDefault="00777277" w:rsidP="00F03328">
      <w:pPr>
        <w:keepNext/>
        <w:spacing w:after="0" w:line="240" w:lineRule="auto"/>
      </w:pPr>
      <w:r w:rsidRPr="00B55C6C">
        <w:rPr>
          <w:rFonts w:ascii="Times New Roman" w:eastAsia="Times New Roman" w:hAnsi="Times New Roman" w:cs="Times New Roman"/>
          <w:sz w:val="24"/>
          <w:szCs w:val="24"/>
          <w:lang w:eastAsia="en-GB"/>
        </w:rPr>
        <w:fldChar w:fldCharType="begin"/>
      </w:r>
      <w:r w:rsidRPr="00B55C6C">
        <w:rPr>
          <w:rFonts w:ascii="Times New Roman" w:eastAsia="Times New Roman" w:hAnsi="Times New Roman" w:cs="Times New Roman"/>
          <w:sz w:val="24"/>
          <w:szCs w:val="24"/>
          <w:lang w:eastAsia="en-GB"/>
        </w:rPr>
        <w:instrText xml:space="preserve"> INCLUDEPICTURE "https://cdn.discordapp.com/attachments/960562598498144448/960964590647279676/unknown.png" \* MERGEFORMATINET </w:instrText>
      </w:r>
      <w:r w:rsidRPr="00B55C6C">
        <w:rPr>
          <w:rFonts w:ascii="Times New Roman" w:eastAsia="Times New Roman" w:hAnsi="Times New Roman" w:cs="Times New Roman"/>
          <w:sz w:val="24"/>
          <w:szCs w:val="24"/>
          <w:lang w:eastAsia="en-GB"/>
        </w:rPr>
        <w:fldChar w:fldCharType="separate"/>
      </w:r>
      <w:r w:rsidRPr="00B55C6C">
        <w:rPr>
          <w:rFonts w:ascii="Times New Roman" w:eastAsia="Times New Roman" w:hAnsi="Times New Roman" w:cs="Times New Roman"/>
          <w:noProof/>
          <w:sz w:val="24"/>
          <w:szCs w:val="24"/>
          <w:lang w:eastAsia="en-GB"/>
        </w:rPr>
        <w:drawing>
          <wp:inline distT="0" distB="0" distL="0" distR="0" wp14:anchorId="3F4AEAA9" wp14:editId="358052AD">
            <wp:extent cx="4692606" cy="1544128"/>
            <wp:effectExtent l="0" t="0" r="0" b="0"/>
            <wp:docPr id="155" name="Picture 15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Tex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87149" cy="1575238"/>
                    </a:xfrm>
                    <a:prstGeom prst="rect">
                      <a:avLst/>
                    </a:prstGeom>
                    <a:noFill/>
                    <a:ln>
                      <a:noFill/>
                    </a:ln>
                  </pic:spPr>
                </pic:pic>
              </a:graphicData>
            </a:graphic>
          </wp:inline>
        </w:drawing>
      </w:r>
      <w:r w:rsidRPr="00B55C6C">
        <w:rPr>
          <w:rFonts w:ascii="Times New Roman" w:eastAsia="Times New Roman" w:hAnsi="Times New Roman" w:cs="Times New Roman"/>
          <w:sz w:val="24"/>
          <w:szCs w:val="24"/>
          <w:lang w:eastAsia="en-GB"/>
        </w:rPr>
        <w:fldChar w:fldCharType="end"/>
      </w:r>
    </w:p>
    <w:p w14:paraId="38192F16" w14:textId="3C6F4713" w:rsidR="00777277" w:rsidRPr="00B55C6C" w:rsidRDefault="00F03328" w:rsidP="00F03328">
      <w:pPr>
        <w:pStyle w:val="Caption"/>
        <w:jc w:val="left"/>
        <w:rPr>
          <w:rFonts w:ascii="Times New Roman" w:eastAsia="Times New Roman" w:hAnsi="Times New Roman" w:cs="Times New Roman"/>
          <w:sz w:val="24"/>
          <w:szCs w:val="24"/>
          <w:lang w:eastAsia="en-GB"/>
        </w:rPr>
      </w:pPr>
      <w:bookmarkStart w:id="106" w:name="_Toc100325681"/>
      <w:r w:rsidRPr="00B55C6C">
        <w:t xml:space="preserve">Figure </w:t>
      </w:r>
      <w:r w:rsidRPr="00B55C6C">
        <w:fldChar w:fldCharType="begin"/>
      </w:r>
      <w:r w:rsidRPr="00B55C6C">
        <w:instrText xml:space="preserve"> SEQ Figure \* ARABIC </w:instrText>
      </w:r>
      <w:r w:rsidRPr="00B55C6C">
        <w:fldChar w:fldCharType="separate"/>
      </w:r>
      <w:r w:rsidR="0045415E">
        <w:rPr>
          <w:noProof/>
        </w:rPr>
        <w:t>31</w:t>
      </w:r>
      <w:r w:rsidRPr="00B55C6C">
        <w:fldChar w:fldCharType="end"/>
      </w:r>
      <w:r w:rsidRPr="00B55C6C">
        <w:t xml:space="preserve"> Screenshot showing what servers bot is connected to</w:t>
      </w:r>
      <w:bookmarkEnd w:id="106"/>
    </w:p>
    <w:p w14:paraId="0A7F175F" w14:textId="48B054F4" w:rsidR="00FD02D3" w:rsidRPr="00B55C6C" w:rsidRDefault="00FD02D3" w:rsidP="00777277">
      <w:pPr>
        <w:spacing w:after="0" w:line="240" w:lineRule="auto"/>
        <w:rPr>
          <w:rFonts w:ascii="Times New Roman" w:eastAsia="Times New Roman" w:hAnsi="Times New Roman" w:cs="Times New Roman"/>
          <w:sz w:val="24"/>
          <w:szCs w:val="24"/>
          <w:lang w:eastAsia="en-GB"/>
        </w:rPr>
      </w:pPr>
    </w:p>
    <w:p w14:paraId="2FB7EC62" w14:textId="60C456FB" w:rsidR="00FD02D3" w:rsidRPr="00B55C6C" w:rsidRDefault="00FD02D3" w:rsidP="00FD02D3">
      <w:pPr>
        <w:rPr>
          <w:lang w:eastAsia="en-GB"/>
        </w:rPr>
      </w:pPr>
      <w:r w:rsidRPr="00B55C6C">
        <w:rPr>
          <w:lang w:eastAsia="en-GB"/>
        </w:rPr>
        <w:t>With the discord bot up and running I moved onto the development of the model.</w:t>
      </w:r>
      <w:r w:rsidR="00B0345C" w:rsidRPr="00B55C6C">
        <w:rPr>
          <w:lang w:eastAsia="en-GB"/>
        </w:rPr>
        <w:t xml:space="preserve"> Once the discord bot is in a server. Adding the bot to your own server is very simple. You can just click on the profile and click add to server. As seen below</w:t>
      </w:r>
    </w:p>
    <w:p w14:paraId="7DE648CB" w14:textId="77777777" w:rsidR="00F03328" w:rsidRPr="00B55C6C" w:rsidRDefault="00B0345C" w:rsidP="00F03328">
      <w:pPr>
        <w:keepNext/>
      </w:pPr>
      <w:r w:rsidRPr="00B55C6C">
        <w:rPr>
          <w:noProof/>
        </w:rPr>
        <w:lastRenderedPageBreak/>
        <w:drawing>
          <wp:inline distT="0" distB="0" distL="0" distR="0" wp14:anchorId="5CE3C2EE" wp14:editId="6C5ADE2F">
            <wp:extent cx="1915064" cy="3503658"/>
            <wp:effectExtent l="0" t="0" r="952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931212" cy="3533200"/>
                    </a:xfrm>
                    <a:prstGeom prst="rect">
                      <a:avLst/>
                    </a:prstGeom>
                  </pic:spPr>
                </pic:pic>
              </a:graphicData>
            </a:graphic>
          </wp:inline>
        </w:drawing>
      </w:r>
    </w:p>
    <w:p w14:paraId="7114FC69" w14:textId="1BD38E82" w:rsidR="006212E3" w:rsidRPr="00B55C6C" w:rsidRDefault="00F03328" w:rsidP="00F03328">
      <w:pPr>
        <w:pStyle w:val="Caption"/>
        <w:jc w:val="left"/>
      </w:pPr>
      <w:bookmarkStart w:id="107" w:name="_Toc100325682"/>
      <w:r w:rsidRPr="00B55C6C">
        <w:t xml:space="preserve">Figure </w:t>
      </w:r>
      <w:r w:rsidRPr="00B55C6C">
        <w:fldChar w:fldCharType="begin"/>
      </w:r>
      <w:r w:rsidRPr="00B55C6C">
        <w:instrText xml:space="preserve"> SEQ Figure \* ARABIC </w:instrText>
      </w:r>
      <w:r w:rsidRPr="00B55C6C">
        <w:fldChar w:fldCharType="separate"/>
      </w:r>
      <w:r w:rsidR="0045415E">
        <w:rPr>
          <w:noProof/>
        </w:rPr>
        <w:t>32</w:t>
      </w:r>
      <w:r w:rsidRPr="00B55C6C">
        <w:fldChar w:fldCharType="end"/>
      </w:r>
      <w:r w:rsidRPr="00B55C6C">
        <w:t xml:space="preserve"> </w:t>
      </w:r>
      <w:proofErr w:type="gramStart"/>
      <w:r w:rsidRPr="00B55C6C">
        <w:t>Bots</w:t>
      </w:r>
      <w:proofErr w:type="gramEnd"/>
      <w:r w:rsidRPr="00B55C6C">
        <w:t xml:space="preserve"> profile</w:t>
      </w:r>
      <w:bookmarkEnd w:id="107"/>
    </w:p>
    <w:p w14:paraId="0E7150A7" w14:textId="77777777" w:rsidR="00950EDE" w:rsidRPr="00B55C6C" w:rsidRDefault="00950EDE" w:rsidP="00DA0D60">
      <w:pPr>
        <w:keepNext/>
        <w:rPr>
          <w:sz w:val="15"/>
          <w:szCs w:val="15"/>
          <w:lang w:eastAsia="en-GB"/>
        </w:rPr>
      </w:pPr>
    </w:p>
    <w:p w14:paraId="2609D666" w14:textId="732FDE55" w:rsidR="00DA0D60" w:rsidRPr="00B55C6C" w:rsidRDefault="00182BFA" w:rsidP="00DA0D60">
      <w:pPr>
        <w:keepNext/>
      </w:pPr>
      <w:r w:rsidRPr="00B55C6C">
        <w:rPr>
          <w:lang w:eastAsia="en-GB"/>
        </w:rPr>
        <w:t>Instead of having each message passed to the bot through a command</w:t>
      </w:r>
      <w:r w:rsidR="000005E0" w:rsidRPr="00B55C6C">
        <w:rPr>
          <w:lang w:eastAsia="en-GB"/>
        </w:rPr>
        <w:t xml:space="preserve"> as it was in the prototype</w:t>
      </w:r>
      <w:r w:rsidRPr="00B55C6C">
        <w:rPr>
          <w:lang w:eastAsia="en-GB"/>
        </w:rPr>
        <w:t xml:space="preserve">, </w:t>
      </w:r>
      <w:r w:rsidR="000005E0" w:rsidRPr="00B55C6C">
        <w:rPr>
          <w:lang w:eastAsia="en-GB"/>
        </w:rPr>
        <w:t xml:space="preserve">to </w:t>
      </w:r>
      <w:r w:rsidRPr="00B55C6C">
        <w:rPr>
          <w:lang w:eastAsia="en-GB"/>
        </w:rPr>
        <w:t>have the bot read all the messages itself, you create a</w:t>
      </w:r>
      <w:r w:rsidR="00EC4014" w:rsidRPr="00B55C6C">
        <w:rPr>
          <w:lang w:eastAsia="en-GB"/>
        </w:rPr>
        <w:t xml:space="preserve"> </w:t>
      </w:r>
      <w:proofErr w:type="spellStart"/>
      <w:r w:rsidR="00EC4014" w:rsidRPr="00B55C6C">
        <w:rPr>
          <w:lang w:eastAsia="en-GB"/>
        </w:rPr>
        <w:t>on_message</w:t>
      </w:r>
      <w:proofErr w:type="spellEnd"/>
      <w:r w:rsidR="00EC4014" w:rsidRPr="00B55C6C">
        <w:rPr>
          <w:lang w:eastAsia="en-GB"/>
        </w:rPr>
        <w:t xml:space="preserve"> function</w:t>
      </w:r>
      <w:r w:rsidRPr="00B55C6C">
        <w:rPr>
          <w:lang w:eastAsia="en-GB"/>
        </w:rPr>
        <w:t xml:space="preserve"> with the event listener decorator and</w:t>
      </w:r>
      <w:r w:rsidR="00EC4014" w:rsidRPr="00B55C6C">
        <w:rPr>
          <w:lang w:eastAsia="en-GB"/>
        </w:rPr>
        <w:t xml:space="preserve"> with the message as the parameter.</w:t>
      </w:r>
      <w:r w:rsidRPr="00B55C6C">
        <w:rPr>
          <w:lang w:eastAsia="en-GB"/>
        </w:rPr>
        <w:t xml:space="preserve"> Now every message will be read and can be</w:t>
      </w:r>
      <w:r w:rsidR="000D3646" w:rsidRPr="00B55C6C">
        <w:rPr>
          <w:lang w:eastAsia="en-GB"/>
        </w:rPr>
        <w:t xml:space="preserve"> </w:t>
      </w:r>
      <w:r w:rsidRPr="00B55C6C">
        <w:rPr>
          <w:lang w:eastAsia="en-GB"/>
        </w:rPr>
        <w:t>passed onto the model.</w:t>
      </w:r>
      <w:r w:rsidR="000005E0" w:rsidRPr="00B55C6C">
        <w:rPr>
          <w:lang w:eastAsia="en-GB"/>
        </w:rPr>
        <w:t xml:space="preserve"> </w:t>
      </w:r>
      <w:r w:rsidRPr="00B55C6C">
        <w:rPr>
          <w:lang w:eastAsia="en-GB"/>
        </w:rPr>
        <w:t>As seen below</w:t>
      </w:r>
      <w:bookmarkStart w:id="108" w:name="_MON_1710704888"/>
      <w:bookmarkEnd w:id="108"/>
      <w:r w:rsidR="00E332D0" w:rsidRPr="00B55C6C">
        <w:rPr>
          <w:lang w:eastAsia="en-GB"/>
        </w:rPr>
        <w:object w:dxaOrig="9026" w:dyaOrig="3585" w14:anchorId="345E8600">
          <v:shape id="_x0000_i1145" type="#_x0000_t75" style="width:451pt;height:179.3pt" o:ole="">
            <v:imagedata r:id="rId54" o:title=""/>
          </v:shape>
          <o:OLEObject Type="Embed" ProgID="Word.Document.12" ShapeID="_x0000_i1145" DrawAspect="Content" ObjectID="_1710940892" r:id="rId55">
            <o:FieldCodes>\s</o:FieldCodes>
          </o:OLEObject>
        </w:object>
      </w:r>
    </w:p>
    <w:p w14:paraId="6272BFC7" w14:textId="1DBAF646" w:rsidR="00DA0D60" w:rsidRPr="00B55C6C" w:rsidRDefault="00DA0D60" w:rsidP="00DA0D60">
      <w:pPr>
        <w:pStyle w:val="Caption"/>
        <w:jc w:val="left"/>
      </w:pPr>
      <w:bookmarkStart w:id="109" w:name="_Toc100325683"/>
      <w:r w:rsidRPr="00B55C6C">
        <w:t xml:space="preserve">Figure </w:t>
      </w:r>
      <w:r w:rsidRPr="00B55C6C">
        <w:fldChar w:fldCharType="begin"/>
      </w:r>
      <w:r w:rsidRPr="00B55C6C">
        <w:instrText xml:space="preserve"> SEQ Figure \* ARABIC </w:instrText>
      </w:r>
      <w:r w:rsidRPr="00B55C6C">
        <w:fldChar w:fldCharType="separate"/>
      </w:r>
      <w:r w:rsidR="0045415E">
        <w:rPr>
          <w:noProof/>
        </w:rPr>
        <w:t>33</w:t>
      </w:r>
      <w:r w:rsidRPr="00B55C6C">
        <w:fldChar w:fldCharType="end"/>
      </w:r>
      <w:r w:rsidRPr="00B55C6C">
        <w:t xml:space="preserve"> Discord prediction code</w:t>
      </w:r>
      <w:bookmarkEnd w:id="109"/>
    </w:p>
    <w:p w14:paraId="44B5A83A" w14:textId="0345C100" w:rsidR="00EC4014" w:rsidRPr="00B55C6C" w:rsidRDefault="00EC4014" w:rsidP="00EC4014">
      <w:pPr>
        <w:rPr>
          <w:lang w:eastAsia="en-GB"/>
        </w:rPr>
      </w:pPr>
      <w:r w:rsidRPr="00B55C6C">
        <w:rPr>
          <w:lang w:eastAsia="en-GB"/>
        </w:rPr>
        <w:t xml:space="preserve"> </w:t>
      </w:r>
    </w:p>
    <w:p w14:paraId="6D564475" w14:textId="0AD4CEE0" w:rsidR="005414AE" w:rsidRPr="00B55C6C" w:rsidRDefault="00182BFA" w:rsidP="005414AE">
      <w:r w:rsidRPr="00B55C6C">
        <w:rPr>
          <w:lang w:eastAsia="en-GB"/>
        </w:rPr>
        <w:t xml:space="preserve">To deal with the clutter, </w:t>
      </w:r>
      <w:r w:rsidR="006D26D2" w:rsidRPr="00B55C6C">
        <w:rPr>
          <w:lang w:eastAsia="en-GB"/>
        </w:rPr>
        <w:t>instead</w:t>
      </w:r>
      <w:r w:rsidRPr="00B55C6C">
        <w:rPr>
          <w:lang w:eastAsia="en-GB"/>
        </w:rPr>
        <w:t xml:space="preserve"> of the bot replying to every message sent, it will put a reaction on the message with the </w:t>
      </w:r>
      <w:r w:rsidR="00C578B0" w:rsidRPr="00B55C6C">
        <w:rPr>
          <w:rFonts w:ascii="Segoe UI Emoji" w:eastAsia="Times New Roman" w:hAnsi="Segoe UI Emoji" w:cs="Segoe UI Emoji"/>
          <w:color w:val="A31515"/>
          <w:sz w:val="21"/>
          <w:szCs w:val="21"/>
          <w:lang w:eastAsia="en-GB"/>
        </w:rPr>
        <w:t>❌</w:t>
      </w:r>
      <w:r w:rsidR="00C578B0" w:rsidRPr="00B55C6C">
        <w:t xml:space="preserve"> signifying</w:t>
      </w:r>
      <w:r w:rsidRPr="00B55C6C">
        <w:t xml:space="preserve"> the </w:t>
      </w:r>
      <w:r w:rsidR="00E332D0" w:rsidRPr="00B55C6C">
        <w:t xml:space="preserve">message contains hate speech and the </w:t>
      </w:r>
      <w:r w:rsidR="00E332D0" w:rsidRPr="00B55C6C">
        <w:rPr>
          <w:rFonts w:ascii="Segoe UI Emoji" w:eastAsia="Times New Roman" w:hAnsi="Segoe UI Emoji" w:cs="Segoe UI Emoji"/>
          <w:color w:val="A31515"/>
          <w:sz w:val="21"/>
          <w:szCs w:val="21"/>
          <w:lang w:eastAsia="en-GB"/>
        </w:rPr>
        <w:t xml:space="preserve">🔴 </w:t>
      </w:r>
      <w:r w:rsidR="00E332D0" w:rsidRPr="00B55C6C">
        <w:t xml:space="preserve">signifying the message contains offensive content. </w:t>
      </w:r>
    </w:p>
    <w:p w14:paraId="5C17A3BC" w14:textId="36AD2F93" w:rsidR="00DC1139" w:rsidRPr="00B55C6C" w:rsidRDefault="001F5BAA" w:rsidP="006212E3">
      <w:pPr>
        <w:pStyle w:val="Heading2"/>
      </w:pPr>
      <w:bookmarkStart w:id="110" w:name="_Toc100325759"/>
      <w:r>
        <w:lastRenderedPageBreak/>
        <w:t>5</w:t>
      </w:r>
      <w:r w:rsidR="00332768" w:rsidRPr="00B55C6C">
        <w:t>.</w:t>
      </w:r>
      <w:r w:rsidR="008E6D00" w:rsidRPr="00B55C6C">
        <w:t>3</w:t>
      </w:r>
      <w:r w:rsidR="00332768" w:rsidRPr="00B55C6C">
        <w:t xml:space="preserve">. </w:t>
      </w:r>
      <w:r w:rsidR="009F6957" w:rsidRPr="00B55C6C">
        <w:t>Model Development</w:t>
      </w:r>
      <w:bookmarkEnd w:id="110"/>
    </w:p>
    <w:p w14:paraId="33F3123F" w14:textId="0A96E5F6" w:rsidR="006212E3" w:rsidRPr="00B55C6C" w:rsidRDefault="006212E3" w:rsidP="006212E3">
      <w:r w:rsidRPr="00B55C6C">
        <w:t xml:space="preserve">With the Discord bot working and connected. I moved onto the development of the model. </w:t>
      </w:r>
      <w:r w:rsidR="00550603" w:rsidRPr="00B55C6C">
        <w:t xml:space="preserve">I took the prototype I developed </w:t>
      </w:r>
      <w:r w:rsidR="005A2AB0" w:rsidRPr="00B55C6C">
        <w:t xml:space="preserve">and started to develop it further. </w:t>
      </w:r>
      <w:r w:rsidR="005730CE" w:rsidRPr="00B55C6C">
        <w:t>It started with looking at the dataset to know what was to be expected of the model. I found that the dataset was large and was not evenly split between the 3 different classes</w:t>
      </w:r>
      <w:r w:rsidR="005730CE" w:rsidRPr="00B55C6C">
        <w:t>.</w:t>
      </w:r>
    </w:p>
    <w:p w14:paraId="1EB2466A" w14:textId="77777777" w:rsidR="00DA0D60" w:rsidRPr="00B55C6C" w:rsidRDefault="005730CE" w:rsidP="00DA0D60">
      <w:pPr>
        <w:keepNext/>
      </w:pPr>
      <w:r w:rsidRPr="00B55C6C">
        <w:drawing>
          <wp:inline distT="0" distB="0" distL="0" distR="0" wp14:anchorId="53B692B4" wp14:editId="224C44A8">
            <wp:extent cx="6033704" cy="3795622"/>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526070" cy="4105355"/>
                    </a:xfrm>
                    <a:prstGeom prst="rect">
                      <a:avLst/>
                    </a:prstGeom>
                  </pic:spPr>
                </pic:pic>
              </a:graphicData>
            </a:graphic>
          </wp:inline>
        </w:drawing>
      </w:r>
    </w:p>
    <w:p w14:paraId="133D229A" w14:textId="538252D3" w:rsidR="00262F7B" w:rsidRDefault="00DA0D60" w:rsidP="00262F7B">
      <w:pPr>
        <w:pStyle w:val="Caption"/>
      </w:pPr>
      <w:bookmarkStart w:id="111" w:name="_Toc100325684"/>
      <w:r w:rsidRPr="00B55C6C">
        <w:t xml:space="preserve">Figure </w:t>
      </w:r>
      <w:r w:rsidRPr="00B55C6C">
        <w:fldChar w:fldCharType="begin"/>
      </w:r>
      <w:r w:rsidRPr="00B55C6C">
        <w:instrText xml:space="preserve"> SEQ Figure \* ARABIC </w:instrText>
      </w:r>
      <w:r w:rsidRPr="00B55C6C">
        <w:fldChar w:fldCharType="separate"/>
      </w:r>
      <w:r w:rsidR="0045415E">
        <w:rPr>
          <w:noProof/>
        </w:rPr>
        <w:t>34</w:t>
      </w:r>
      <w:r w:rsidRPr="00B55C6C">
        <w:fldChar w:fldCharType="end"/>
      </w:r>
      <w:r w:rsidRPr="00B55C6C">
        <w:t xml:space="preserve"> Distribution of data diagram</w:t>
      </w:r>
      <w:bookmarkEnd w:id="111"/>
    </w:p>
    <w:p w14:paraId="484D08EE" w14:textId="77777777" w:rsidR="00262F7B" w:rsidRPr="00262F7B" w:rsidRDefault="00262F7B" w:rsidP="00262F7B"/>
    <w:p w14:paraId="4D3B7234" w14:textId="422F9849" w:rsidR="005730CE" w:rsidRPr="00B55C6C" w:rsidRDefault="005730CE" w:rsidP="006212E3">
      <w:r w:rsidRPr="00B55C6C">
        <w:t xml:space="preserve">As seen in this graph. There </w:t>
      </w:r>
      <w:r w:rsidR="006B7B35" w:rsidRPr="00B55C6C">
        <w:t>were</w:t>
      </w:r>
      <w:r w:rsidRPr="00B55C6C">
        <w:t xml:space="preserve"> over 15 thousand more sentences with offensive content than the other 2 combined. Work was also done on the sentences in the dataset to make the result more accurate. </w:t>
      </w:r>
      <w:r w:rsidRPr="00B55C6C">
        <w:t xml:space="preserve">Pre-processing consisted of removing words and objects in the sentence that were not needed for the model. The content that was removed was: user mentions, </w:t>
      </w:r>
      <w:r w:rsidRPr="00B55C6C">
        <w:t>URLs,</w:t>
      </w:r>
      <w:r w:rsidRPr="00B55C6C">
        <w:t xml:space="preserve"> and extensive whitespace</w:t>
      </w:r>
      <w:r w:rsidRPr="00B55C6C">
        <w:t>. This was done using the following code:</w:t>
      </w:r>
    </w:p>
    <w:bookmarkStart w:id="112" w:name="_MON_1710787533"/>
    <w:bookmarkEnd w:id="112"/>
    <w:p w14:paraId="7529C444" w14:textId="5FDB8309" w:rsidR="00DA0D60" w:rsidRPr="00B55C6C" w:rsidRDefault="005414AE" w:rsidP="00DA0D60">
      <w:pPr>
        <w:keepNext/>
      </w:pPr>
      <w:r w:rsidRPr="00B55C6C">
        <w:object w:dxaOrig="9251" w:dyaOrig="4960" w14:anchorId="4CBF8CFC">
          <v:shape id="_x0000_i1264" type="#_x0000_t75" style="width:462.55pt;height:247.9pt" o:ole="">
            <v:imagedata r:id="rId57" o:title=""/>
          </v:shape>
          <o:OLEObject Type="Embed" ProgID="Word.Document.12" ShapeID="_x0000_i1264" DrawAspect="Content" ObjectID="_1710940893" r:id="rId58">
            <o:FieldCodes>\s</o:FieldCodes>
          </o:OLEObject>
        </w:object>
      </w:r>
    </w:p>
    <w:p w14:paraId="31A54C23" w14:textId="028D383C" w:rsidR="005730CE" w:rsidRPr="00B55C6C" w:rsidRDefault="00DA0D60" w:rsidP="00DA0D60">
      <w:pPr>
        <w:pStyle w:val="Caption"/>
        <w:jc w:val="left"/>
      </w:pPr>
      <w:bookmarkStart w:id="113" w:name="_Toc100325685"/>
      <w:r w:rsidRPr="00B55C6C">
        <w:t xml:space="preserve">Figure </w:t>
      </w:r>
      <w:r w:rsidRPr="00B55C6C">
        <w:fldChar w:fldCharType="begin"/>
      </w:r>
      <w:r w:rsidRPr="00B55C6C">
        <w:instrText xml:space="preserve"> SEQ Figure \* ARABIC </w:instrText>
      </w:r>
      <w:r w:rsidRPr="00B55C6C">
        <w:fldChar w:fldCharType="separate"/>
      </w:r>
      <w:r w:rsidR="0045415E">
        <w:rPr>
          <w:noProof/>
        </w:rPr>
        <w:t>35</w:t>
      </w:r>
      <w:r w:rsidRPr="00B55C6C">
        <w:fldChar w:fldCharType="end"/>
      </w:r>
      <w:r w:rsidRPr="00B55C6C">
        <w:t xml:space="preserve"> Processing tweets code</w:t>
      </w:r>
      <w:bookmarkEnd w:id="113"/>
    </w:p>
    <w:p w14:paraId="4944506A" w14:textId="29774AA3" w:rsidR="006F6202" w:rsidRPr="00B55C6C" w:rsidRDefault="006F6202" w:rsidP="006F6202">
      <w:r w:rsidRPr="00B55C6C">
        <w:t xml:space="preserve">Afterwards </w:t>
      </w:r>
      <w:proofErr w:type="spellStart"/>
      <w:r w:rsidRPr="00B55C6C">
        <w:t>i</w:t>
      </w:r>
      <w:proofErr w:type="spellEnd"/>
      <w:r w:rsidRPr="00B55C6C">
        <w:t xml:space="preserve"> began to understand the pretrained model and how it works and what the results would look like.</w:t>
      </w:r>
      <w:r w:rsidRPr="00B55C6C">
        <w:t xml:space="preserve"> </w:t>
      </w:r>
      <w:r w:rsidRPr="00B55C6C">
        <w:t xml:space="preserve">I began with the embeddings and looking at the similarities between sentences as </w:t>
      </w:r>
      <w:r w:rsidRPr="00B55C6C">
        <w:t>that’s</w:t>
      </w:r>
      <w:r w:rsidRPr="00B55C6C">
        <w:t xml:space="preserve"> how the model will end up with predicting the classes.</w:t>
      </w:r>
      <w:r w:rsidRPr="00B55C6C">
        <w:t xml:space="preserve"> Using the following sentences</w:t>
      </w:r>
    </w:p>
    <w:bookmarkStart w:id="114" w:name="_MON_1710788382"/>
    <w:bookmarkEnd w:id="114"/>
    <w:p w14:paraId="60772A53" w14:textId="3FCF8C66" w:rsidR="006F6202" w:rsidRPr="00B55C6C" w:rsidRDefault="006F6202" w:rsidP="006F6202">
      <w:r w:rsidRPr="00B55C6C">
        <w:object w:dxaOrig="9026" w:dyaOrig="1425" w14:anchorId="70324BF2">
          <v:shape id="_x0000_i1150" type="#_x0000_t75" style="width:451pt;height:71.3pt" o:ole="">
            <v:imagedata r:id="rId59" o:title=""/>
          </v:shape>
          <o:OLEObject Type="Embed" ProgID="Word.Document.12" ShapeID="_x0000_i1150" DrawAspect="Content" ObjectID="_1710940894" r:id="rId60">
            <o:FieldCodes>\s</o:FieldCodes>
          </o:OLEObject>
        </w:object>
      </w:r>
    </w:p>
    <w:p w14:paraId="184A0E2F" w14:textId="012F2656" w:rsidR="006F6202" w:rsidRPr="00B55C6C" w:rsidRDefault="006F6202" w:rsidP="006F6202">
      <w:r w:rsidRPr="00B55C6C">
        <w:t>I was able to plot the similarities between each sentence and got these results:</w:t>
      </w:r>
    </w:p>
    <w:p w14:paraId="2AE5909D" w14:textId="77777777" w:rsidR="00DA0D60" w:rsidRPr="00B55C6C" w:rsidRDefault="006F6202" w:rsidP="00DA0D60">
      <w:pPr>
        <w:keepNext/>
      </w:pPr>
      <w:r w:rsidRPr="00B55C6C">
        <w:rPr>
          <w:noProof/>
        </w:rPr>
        <w:t xml:space="preserve"> </w:t>
      </w:r>
      <w:r w:rsidRPr="00B55C6C">
        <w:drawing>
          <wp:inline distT="0" distB="0" distL="0" distR="0" wp14:anchorId="3CDEDEE1" wp14:editId="7C13728F">
            <wp:extent cx="5175849" cy="2962650"/>
            <wp:effectExtent l="0" t="0" r="635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55812" cy="3008421"/>
                    </a:xfrm>
                    <a:prstGeom prst="rect">
                      <a:avLst/>
                    </a:prstGeom>
                  </pic:spPr>
                </pic:pic>
              </a:graphicData>
            </a:graphic>
          </wp:inline>
        </w:drawing>
      </w:r>
    </w:p>
    <w:p w14:paraId="0BE32070" w14:textId="16A67B45" w:rsidR="006F6202" w:rsidRPr="00B55C6C" w:rsidRDefault="00DA0D60" w:rsidP="00DA0D60">
      <w:pPr>
        <w:pStyle w:val="Caption"/>
        <w:jc w:val="left"/>
        <w:rPr>
          <w:noProof/>
        </w:rPr>
      </w:pPr>
      <w:bookmarkStart w:id="115" w:name="_Toc100325686"/>
      <w:r w:rsidRPr="00B55C6C">
        <w:t xml:space="preserve">Figure </w:t>
      </w:r>
      <w:r w:rsidRPr="00B55C6C">
        <w:fldChar w:fldCharType="begin"/>
      </w:r>
      <w:r w:rsidRPr="00B55C6C">
        <w:instrText xml:space="preserve"> SEQ Figure \* ARABIC </w:instrText>
      </w:r>
      <w:r w:rsidRPr="00B55C6C">
        <w:fldChar w:fldCharType="separate"/>
      </w:r>
      <w:r w:rsidR="0045415E">
        <w:rPr>
          <w:noProof/>
        </w:rPr>
        <w:t>36</w:t>
      </w:r>
      <w:r w:rsidRPr="00B55C6C">
        <w:fldChar w:fldCharType="end"/>
      </w:r>
      <w:r w:rsidRPr="00B55C6C">
        <w:t xml:space="preserve"> Semantic similarity diagram</w:t>
      </w:r>
      <w:bookmarkEnd w:id="115"/>
    </w:p>
    <w:p w14:paraId="60C5C43C" w14:textId="5043216B" w:rsidR="006F6202" w:rsidRPr="00B55C6C" w:rsidRDefault="00FD4240" w:rsidP="006F6202">
      <w:r w:rsidRPr="00B55C6C">
        <w:lastRenderedPageBreak/>
        <w:t xml:space="preserve">With these results being satisfactory and the data all processed. </w:t>
      </w:r>
      <w:r w:rsidR="00081057" w:rsidRPr="00B55C6C">
        <w:t xml:space="preserve"> It was time to move onto the creating and fitting the model. The model was created using the pretrained pre-processor and encoder and then fitted using the processed dataset. </w:t>
      </w:r>
    </w:p>
    <w:p w14:paraId="3A65F8BD" w14:textId="4182F88A" w:rsidR="00081057" w:rsidRPr="00B55C6C" w:rsidRDefault="00081057" w:rsidP="006F6202">
      <w:r w:rsidRPr="00B55C6C">
        <w:t xml:space="preserve">Training the dataset involves some proper planning as on average it took 6-10 hours to train the model using my personal computer. With a </w:t>
      </w:r>
      <w:proofErr w:type="spellStart"/>
      <w:r w:rsidRPr="00B55C6C">
        <w:t>Ryzen</w:t>
      </w:r>
      <w:proofErr w:type="spellEnd"/>
      <w:r w:rsidRPr="00B55C6C">
        <w:t xml:space="preserve"> 5 2600 and 32gb of ram, CPU usage would be 100% and around 3-5gb of ram being used.  </w:t>
      </w:r>
      <w:r w:rsidR="00BA4608" w:rsidRPr="00B55C6C">
        <w:t>Therefore,</w:t>
      </w:r>
      <w:r w:rsidRPr="00B55C6C">
        <w:t xml:space="preserve"> the computer would not be usable while training therefore the model would only be trained at night. </w:t>
      </w:r>
    </w:p>
    <w:p w14:paraId="66ADC77A" w14:textId="3F5E6360" w:rsidR="006E6FCB" w:rsidRPr="00B55C6C" w:rsidRDefault="006E6FCB" w:rsidP="006F6202">
      <w:r w:rsidRPr="00B55C6C">
        <w:t xml:space="preserve">To not have to train the model every time the code is ran, the model is saved using </w:t>
      </w:r>
      <w:proofErr w:type="spellStart"/>
      <w:proofErr w:type="gramStart"/>
      <w:r w:rsidRPr="00B55C6C">
        <w:t>model.save</w:t>
      </w:r>
      <w:proofErr w:type="spellEnd"/>
      <w:proofErr w:type="gramEnd"/>
      <w:r w:rsidRPr="00B55C6C">
        <w:t xml:space="preserve">() and then loaded using </w:t>
      </w:r>
      <w:proofErr w:type="spellStart"/>
      <w:r w:rsidRPr="00B55C6C">
        <w:t>keras</w:t>
      </w:r>
      <w:proofErr w:type="spellEnd"/>
      <w:r w:rsidRPr="00B55C6C">
        <w:t xml:space="preserve"> with </w:t>
      </w:r>
      <w:proofErr w:type="spellStart"/>
      <w:r w:rsidRPr="00B55C6C">
        <w:t>keras.models.load_model</w:t>
      </w:r>
      <w:proofErr w:type="spellEnd"/>
      <w:r w:rsidRPr="00B55C6C">
        <w:t xml:space="preserve">() </w:t>
      </w:r>
    </w:p>
    <w:p w14:paraId="53C72C21" w14:textId="77777777" w:rsidR="00DA0D60" w:rsidRPr="00B55C6C" w:rsidRDefault="006E6FCB" w:rsidP="00DA0D60">
      <w:pPr>
        <w:keepNext/>
      </w:pPr>
      <w:r w:rsidRPr="00B55C6C">
        <w:t>With the model fully trained and saved.</w:t>
      </w:r>
      <w:r w:rsidR="00BA4608" w:rsidRPr="00B55C6C">
        <w:t xml:space="preserve"> It was time to connect it to the discord client. </w:t>
      </w:r>
      <w:r w:rsidR="00056448" w:rsidRPr="00B55C6C">
        <w:t xml:space="preserve">Using the </w:t>
      </w:r>
      <w:proofErr w:type="spellStart"/>
      <w:proofErr w:type="gramStart"/>
      <w:r w:rsidR="00056448" w:rsidRPr="00B55C6C">
        <w:t>model.predict</w:t>
      </w:r>
      <w:proofErr w:type="spellEnd"/>
      <w:proofErr w:type="gramEnd"/>
      <w:r w:rsidR="00602E9B" w:rsidRPr="00B55C6C">
        <w:t>()</w:t>
      </w:r>
      <w:r w:rsidR="00056448" w:rsidRPr="00B55C6C">
        <w:t xml:space="preserve"> function I found that for best accuracy and to limit the number of false positives to only return the prediction if the prediction confidence is over 0.5 for hate speech and 0.80 – 0.90 for offensive language. </w:t>
      </w:r>
      <w:bookmarkStart w:id="116" w:name="_MON_1710793121"/>
      <w:bookmarkEnd w:id="116"/>
      <w:r w:rsidR="00056448" w:rsidRPr="00B55C6C">
        <w:object w:dxaOrig="9026" w:dyaOrig="1140" w14:anchorId="77977BBB">
          <v:shape id="_x0000_i1151" type="#_x0000_t75" style="width:451pt;height:57.05pt" o:ole="">
            <v:imagedata r:id="rId62" o:title=""/>
          </v:shape>
          <o:OLEObject Type="Embed" ProgID="Word.Document.12" ShapeID="_x0000_i1151" DrawAspect="Content" ObjectID="_1710940895" r:id="rId63">
            <o:FieldCodes>\s</o:FieldCodes>
          </o:OLEObject>
        </w:object>
      </w:r>
    </w:p>
    <w:p w14:paraId="798DDB42" w14:textId="2F0E3233" w:rsidR="006E6FCB" w:rsidRPr="00B55C6C" w:rsidRDefault="00DA0D60" w:rsidP="00DA0D60">
      <w:pPr>
        <w:pStyle w:val="Caption"/>
        <w:jc w:val="left"/>
      </w:pPr>
      <w:bookmarkStart w:id="117" w:name="_Toc100325687"/>
      <w:r w:rsidRPr="00B55C6C">
        <w:t xml:space="preserve">Figure </w:t>
      </w:r>
      <w:r w:rsidRPr="00B55C6C">
        <w:fldChar w:fldCharType="begin"/>
      </w:r>
      <w:r w:rsidRPr="00B55C6C">
        <w:instrText xml:space="preserve"> SEQ Figure \* ARABIC </w:instrText>
      </w:r>
      <w:r w:rsidRPr="00B55C6C">
        <w:fldChar w:fldCharType="separate"/>
      </w:r>
      <w:r w:rsidR="0045415E">
        <w:rPr>
          <w:noProof/>
        </w:rPr>
        <w:t>37</w:t>
      </w:r>
      <w:r w:rsidRPr="00B55C6C">
        <w:fldChar w:fldCharType="end"/>
      </w:r>
      <w:r w:rsidRPr="00B55C6C">
        <w:t xml:space="preserve"> prediction code</w:t>
      </w:r>
      <w:bookmarkEnd w:id="117"/>
    </w:p>
    <w:p w14:paraId="305122ED" w14:textId="2F6D3D85" w:rsidR="00056448" w:rsidRPr="00B55C6C" w:rsidRDefault="00056448" w:rsidP="006F6202">
      <w:r w:rsidRPr="00B55C6C">
        <w:t>And on the discord side, if hate speech or offensive language is found within the message, the bot adds a reaction emoji to it</w:t>
      </w:r>
      <w:r w:rsidR="00602E9B" w:rsidRPr="00B55C6C">
        <w:t xml:space="preserve"> as shown in the previous chapter. Some examples of the outputs: detecting hate speech and offensive language.</w:t>
      </w:r>
    </w:p>
    <w:p w14:paraId="0CDDD7FC" w14:textId="4450C309" w:rsidR="00602E9B" w:rsidRPr="00B55C6C" w:rsidRDefault="00101B1F" w:rsidP="006F6202">
      <w:r>
        <w:rPr>
          <w:b/>
          <w:bCs/>
          <w:noProof/>
        </w:rPr>
        <mc:AlternateContent>
          <mc:Choice Requires="wps">
            <w:drawing>
              <wp:anchor distT="0" distB="0" distL="114300" distR="114300" simplePos="0" relativeHeight="251692032" behindDoc="0" locked="0" layoutInCell="1" allowOverlap="1" wp14:anchorId="388439ED" wp14:editId="63479DB9">
                <wp:simplePos x="0" y="0"/>
                <wp:positionH relativeFrom="column">
                  <wp:posOffset>1319842</wp:posOffset>
                </wp:positionH>
                <wp:positionV relativeFrom="paragraph">
                  <wp:posOffset>381647</wp:posOffset>
                </wp:positionV>
                <wp:extent cx="225631" cy="17590"/>
                <wp:effectExtent l="0" t="0" r="22225" b="20955"/>
                <wp:wrapNone/>
                <wp:docPr id="99" name="Straight Connector 99"/>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8A9BEAE" id="Straight Connector 99"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103.9pt,30.05pt" to="121.65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" strokecolor="black [3200]" strokeweight="1.5pt">
                <v:stroke joinstyle="miter"/>
              </v:line>
            </w:pict>
          </mc:Fallback>
        </mc:AlternateContent>
      </w:r>
      <w:r>
        <w:rPr>
          <w:b/>
          <w:bCs/>
          <w:noProof/>
        </w:rPr>
        <mc:AlternateContent>
          <mc:Choice Requires="wps">
            <w:drawing>
              <wp:anchor distT="0" distB="0" distL="114300" distR="114300" simplePos="0" relativeHeight="251685888" behindDoc="0" locked="0" layoutInCell="1" allowOverlap="1" wp14:anchorId="2EA1C7AD" wp14:editId="3AC29287">
                <wp:simplePos x="0" y="0"/>
                <wp:positionH relativeFrom="column">
                  <wp:posOffset>1311216</wp:posOffset>
                </wp:positionH>
                <wp:positionV relativeFrom="paragraph">
                  <wp:posOffset>362309</wp:posOffset>
                </wp:positionV>
                <wp:extent cx="225631" cy="17590"/>
                <wp:effectExtent l="0" t="0" r="22225" b="20955"/>
                <wp:wrapNone/>
                <wp:docPr id="96" name="Straight Connector 96"/>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6EA71BE" id="Straight Connector 96"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03.25pt,28.55pt" to="121pt,2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" strokecolor="black [3200]" strokeweight="1.5pt">
                <v:stroke joinstyle="miter"/>
              </v:line>
            </w:pict>
          </mc:Fallback>
        </mc:AlternateContent>
      </w:r>
      <w:r w:rsidR="00602E9B" w:rsidRPr="00B55C6C">
        <w:drawing>
          <wp:inline distT="0" distB="0" distL="0" distR="0" wp14:anchorId="5CFD5786" wp14:editId="0EAA1B45">
            <wp:extent cx="3435527" cy="9398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435527" cy="939848"/>
                    </a:xfrm>
                    <a:prstGeom prst="rect">
                      <a:avLst/>
                    </a:prstGeom>
                  </pic:spPr>
                </pic:pic>
              </a:graphicData>
            </a:graphic>
          </wp:inline>
        </w:drawing>
      </w:r>
    </w:p>
    <w:p w14:paraId="70AB1B9E" w14:textId="2333B0A1" w:rsidR="00DA0D60" w:rsidRPr="00B55C6C" w:rsidRDefault="00101B1F" w:rsidP="00DA0D60">
      <w:pPr>
        <w:keepNext/>
      </w:pPr>
      <w:r>
        <w:rPr>
          <w:b/>
          <w:bCs/>
          <w:noProof/>
        </w:rPr>
        <mc:AlternateContent>
          <mc:Choice Requires="wps">
            <w:drawing>
              <wp:anchor distT="0" distB="0" distL="114300" distR="114300" simplePos="0" relativeHeight="251689984" behindDoc="0" locked="0" layoutInCell="1" allowOverlap="1" wp14:anchorId="62D17EA8" wp14:editId="4C60CC13">
                <wp:simplePos x="0" y="0"/>
                <wp:positionH relativeFrom="column">
                  <wp:posOffset>2122098</wp:posOffset>
                </wp:positionH>
                <wp:positionV relativeFrom="paragraph">
                  <wp:posOffset>124460</wp:posOffset>
                </wp:positionV>
                <wp:extent cx="225631" cy="17590"/>
                <wp:effectExtent l="0" t="0" r="22225" b="20955"/>
                <wp:wrapNone/>
                <wp:docPr id="98" name="Straight Connector 98"/>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F00AC6D" id="Straight Connector 98"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67.1pt,9.8pt" to="184.85pt,1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" strokecolor="black [3200]" strokeweight="1.5pt">
                <v:stroke joinstyle="miter"/>
              </v:line>
            </w:pict>
          </mc:Fallback>
        </mc:AlternateContent>
      </w:r>
      <w:r>
        <w:rPr>
          <w:b/>
          <w:bCs/>
          <w:noProof/>
        </w:rPr>
        <mc:AlternateContent>
          <mc:Choice Requires="wps">
            <w:drawing>
              <wp:anchor distT="0" distB="0" distL="114300" distR="114300" simplePos="0" relativeHeight="251687936" behindDoc="0" locked="0" layoutInCell="1" allowOverlap="1" wp14:anchorId="157442DD" wp14:editId="4388955A">
                <wp:simplePos x="0" y="0"/>
                <wp:positionH relativeFrom="column">
                  <wp:posOffset>2139351</wp:posOffset>
                </wp:positionH>
                <wp:positionV relativeFrom="paragraph">
                  <wp:posOffset>166753</wp:posOffset>
                </wp:positionV>
                <wp:extent cx="250166" cy="34506"/>
                <wp:effectExtent l="0" t="0" r="36195" b="22860"/>
                <wp:wrapNone/>
                <wp:docPr id="97" name="Straight Connector 97"/>
                <wp:cNvGraphicFramePr/>
                <a:graphic xmlns:a="http://schemas.openxmlformats.org/drawingml/2006/main">
                  <a:graphicData uri="http://schemas.microsoft.com/office/word/2010/wordprocessingShape">
                    <wps:wsp>
                      <wps:cNvCnPr/>
                      <wps:spPr>
                        <a:xfrm>
                          <a:off x="0" y="0"/>
                          <a:ext cx="250166" cy="34506"/>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528AE3" id="Straight Connector 97" o:spid="_x0000_s1026" style="position:absolute;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45pt,13.15pt" to="188.15pt,1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" strokecolor="black [3200]" strokeweight="1.5pt">
                <v:stroke joinstyle="miter"/>
              </v:line>
            </w:pict>
          </mc:Fallback>
        </mc:AlternateContent>
      </w:r>
      <w:r w:rsidR="00602E9B" w:rsidRPr="00B55C6C">
        <w:drawing>
          <wp:inline distT="0" distB="0" distL="0" distR="0" wp14:anchorId="65EDA583" wp14:editId="4693E7D0">
            <wp:extent cx="5904471" cy="379562"/>
            <wp:effectExtent l="0" t="0" r="127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6255411" cy="402122"/>
                    </a:xfrm>
                    <a:prstGeom prst="rect">
                      <a:avLst/>
                    </a:prstGeom>
                  </pic:spPr>
                </pic:pic>
              </a:graphicData>
            </a:graphic>
          </wp:inline>
        </w:drawing>
      </w:r>
    </w:p>
    <w:p w14:paraId="049ED4C2" w14:textId="45BE03C9" w:rsidR="00602E9B" w:rsidRPr="00B55C6C" w:rsidRDefault="00DA0D60" w:rsidP="00DA0D60">
      <w:pPr>
        <w:pStyle w:val="Caption"/>
        <w:jc w:val="left"/>
      </w:pPr>
      <w:bookmarkStart w:id="118" w:name="_Toc100325688"/>
      <w:r w:rsidRPr="00B55C6C">
        <w:t xml:space="preserve">Figure </w:t>
      </w:r>
      <w:r w:rsidRPr="00B55C6C">
        <w:fldChar w:fldCharType="begin"/>
      </w:r>
      <w:r w:rsidRPr="00B55C6C">
        <w:instrText xml:space="preserve"> SEQ Figure \* ARABIC </w:instrText>
      </w:r>
      <w:r w:rsidRPr="00B55C6C">
        <w:fldChar w:fldCharType="separate"/>
      </w:r>
      <w:r w:rsidR="0045415E">
        <w:rPr>
          <w:noProof/>
        </w:rPr>
        <w:t>38</w:t>
      </w:r>
      <w:r w:rsidRPr="00B55C6C">
        <w:fldChar w:fldCharType="end"/>
      </w:r>
      <w:r w:rsidRPr="00B55C6C">
        <w:t xml:space="preserve"> Offensive language Detection</w:t>
      </w:r>
      <w:bookmarkEnd w:id="118"/>
    </w:p>
    <w:p w14:paraId="747ADD62" w14:textId="65B23C78" w:rsidR="00A12787" w:rsidRDefault="009F00FF" w:rsidP="006F6202">
      <w:r w:rsidRPr="00B55C6C">
        <w:t>The highest prediction was for offensive at 0.94 or 94%.</w:t>
      </w:r>
    </w:p>
    <w:p w14:paraId="1B2B5BBA" w14:textId="35A2DEF9" w:rsidR="00A12787" w:rsidRDefault="00A12787" w:rsidP="006F6202"/>
    <w:p w14:paraId="6C5716DA" w14:textId="288BEDB7" w:rsidR="00602E9B" w:rsidRPr="00B55C6C" w:rsidRDefault="009F00FF" w:rsidP="006F6202">
      <w:r w:rsidRPr="00B55C6C">
        <w:t xml:space="preserve"> </w:t>
      </w:r>
    </w:p>
    <w:p w14:paraId="1BC2CA63" w14:textId="1D824479" w:rsidR="009F00FF" w:rsidRPr="00B55C6C" w:rsidRDefault="009F00FF" w:rsidP="006F6202">
      <w:r w:rsidRPr="00B55C6C">
        <w:lastRenderedPageBreak/>
        <w:drawing>
          <wp:inline distT="0" distB="0" distL="0" distR="0" wp14:anchorId="6BC9CFEF" wp14:editId="60F3F757">
            <wp:extent cx="4063999" cy="966158"/>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070138" cy="967617"/>
                    </a:xfrm>
                    <a:prstGeom prst="rect">
                      <a:avLst/>
                    </a:prstGeom>
                  </pic:spPr>
                </pic:pic>
              </a:graphicData>
            </a:graphic>
          </wp:inline>
        </w:drawing>
      </w:r>
    </w:p>
    <w:p w14:paraId="4F24BB28" w14:textId="77777777" w:rsidR="00DA0D60" w:rsidRPr="00B55C6C" w:rsidRDefault="009F00FF" w:rsidP="00DA0D60">
      <w:pPr>
        <w:keepNext/>
      </w:pPr>
      <w:r w:rsidRPr="00B55C6C">
        <w:drawing>
          <wp:inline distT="0" distB="0" distL="0" distR="0" wp14:anchorId="1E1A1E6D" wp14:editId="5D0C0379">
            <wp:extent cx="5824905" cy="388189"/>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80157" cy="398535"/>
                    </a:xfrm>
                    <a:prstGeom prst="rect">
                      <a:avLst/>
                    </a:prstGeom>
                  </pic:spPr>
                </pic:pic>
              </a:graphicData>
            </a:graphic>
          </wp:inline>
        </w:drawing>
      </w:r>
    </w:p>
    <w:p w14:paraId="29899D84" w14:textId="07627567" w:rsidR="009F00FF" w:rsidRPr="00B55C6C" w:rsidRDefault="00DA0D60" w:rsidP="00DA0D60">
      <w:pPr>
        <w:pStyle w:val="Caption"/>
        <w:jc w:val="left"/>
      </w:pPr>
      <w:bookmarkStart w:id="119" w:name="_Toc100325689"/>
      <w:r w:rsidRPr="00B55C6C">
        <w:t xml:space="preserve">Figure </w:t>
      </w:r>
      <w:r w:rsidRPr="00B55C6C">
        <w:fldChar w:fldCharType="begin"/>
      </w:r>
      <w:r w:rsidRPr="00B55C6C">
        <w:instrText xml:space="preserve"> SEQ Figure \* ARABIC </w:instrText>
      </w:r>
      <w:r w:rsidRPr="00B55C6C">
        <w:fldChar w:fldCharType="separate"/>
      </w:r>
      <w:r w:rsidR="0045415E">
        <w:rPr>
          <w:noProof/>
        </w:rPr>
        <w:t>39</w:t>
      </w:r>
      <w:r w:rsidRPr="00B55C6C">
        <w:fldChar w:fldCharType="end"/>
      </w:r>
      <w:r w:rsidRPr="00B55C6C">
        <w:t xml:space="preserve"> Hate speech detection</w:t>
      </w:r>
      <w:bookmarkEnd w:id="119"/>
    </w:p>
    <w:p w14:paraId="3072BE51" w14:textId="76383E04" w:rsidR="009F00FF" w:rsidRPr="00B55C6C" w:rsidRDefault="009F00FF" w:rsidP="006F6202">
      <w:r w:rsidRPr="00B55C6C">
        <w:t xml:space="preserve">And the above sentence being flagged as hate speech as the model had the highest confidence on it and it was above the 0.5 threshold. </w:t>
      </w:r>
    </w:p>
    <w:p w14:paraId="66B01889" w14:textId="495CB6B1" w:rsidR="006B7B35" w:rsidRPr="00B55C6C" w:rsidRDefault="006B7B35" w:rsidP="006F6202">
      <w:r w:rsidRPr="00B55C6C">
        <w:t xml:space="preserve">Messages that do not contain hate speech or offensive language do not have anything done to them and are left as is. </w:t>
      </w:r>
    </w:p>
    <w:p w14:paraId="1A647AFD" w14:textId="1BCEF3BC" w:rsidR="006B7B35" w:rsidRPr="00B55C6C" w:rsidRDefault="006B7B35" w:rsidP="00320308"/>
    <w:p w14:paraId="77DB9642" w14:textId="7DFA4A05" w:rsidR="006B7B35" w:rsidRPr="00B55C6C" w:rsidRDefault="001F5BAA" w:rsidP="006B7B35">
      <w:pPr>
        <w:pStyle w:val="Heading2"/>
      </w:pPr>
      <w:bookmarkStart w:id="120" w:name="_Toc100325760"/>
      <w:r>
        <w:t>5</w:t>
      </w:r>
      <w:r w:rsidR="006B7B35" w:rsidRPr="00B55C6C">
        <w:t xml:space="preserve">.4. </w:t>
      </w:r>
      <w:r w:rsidR="009F6957" w:rsidRPr="00B55C6C">
        <w:t>M</w:t>
      </w:r>
      <w:r w:rsidR="006B7B35" w:rsidRPr="00B55C6C">
        <w:t>oderation tools</w:t>
      </w:r>
      <w:bookmarkEnd w:id="120"/>
    </w:p>
    <w:p w14:paraId="2091E5F7" w14:textId="20AF5F8A" w:rsidR="000C4CD3" w:rsidRPr="00B55C6C" w:rsidRDefault="006B7B35" w:rsidP="006B7B35">
      <w:r w:rsidRPr="00B55C6C">
        <w:t xml:space="preserve">The development of moderation tools </w:t>
      </w:r>
      <w:r w:rsidR="00BA1E4D" w:rsidRPr="00B55C6C">
        <w:t xml:space="preserve">was a small part compared to the other features as discord has very good moderation tools </w:t>
      </w:r>
      <w:r w:rsidR="004109AA" w:rsidRPr="00B55C6C">
        <w:t>built</w:t>
      </w:r>
      <w:r w:rsidR="00BA1E4D" w:rsidRPr="00B55C6C">
        <w:t xml:space="preserve">. </w:t>
      </w:r>
      <w:r w:rsidR="000C4CD3" w:rsidRPr="00B55C6C">
        <w:t>However,</w:t>
      </w:r>
      <w:r w:rsidR="00320308" w:rsidRPr="00B55C6C">
        <w:t xml:space="preserve"> one</w:t>
      </w:r>
      <w:r w:rsidR="000C4CD3" w:rsidRPr="00B55C6C">
        <w:t xml:space="preserve"> issue with moderators is that they’re human and they can’t be online 24/7. Therefore, giving the users a little bit of power to deal with abusers was what I went out to achieve. Through various discussions and debates with members in my discord server. We came up with 2 solutions. Both involving allowing the members to vote. The users can vote to either mute the user for a minute or kick them from the server. </w:t>
      </w:r>
      <w:r w:rsidR="003414FD" w:rsidRPr="00B55C6C">
        <w:t xml:space="preserve"> The way to initiate vote kick is using the command ~</w:t>
      </w:r>
      <w:proofErr w:type="spellStart"/>
      <w:r w:rsidR="003414FD" w:rsidRPr="00B55C6C">
        <w:t>votekick</w:t>
      </w:r>
      <w:proofErr w:type="spellEnd"/>
      <w:r w:rsidR="003414FD" w:rsidRPr="00B55C6C">
        <w:t xml:space="preserve"> or ~</w:t>
      </w:r>
      <w:proofErr w:type="spellStart"/>
      <w:r w:rsidR="003414FD" w:rsidRPr="00B55C6C">
        <w:t>votemute</w:t>
      </w:r>
      <w:proofErr w:type="spellEnd"/>
      <w:r w:rsidR="003414FD" w:rsidRPr="00B55C6C">
        <w:t xml:space="preserve"> with the mention of the user.</w:t>
      </w:r>
    </w:p>
    <w:p w14:paraId="2A72B91F" w14:textId="77777777" w:rsidR="003414FD" w:rsidRPr="00B55C6C" w:rsidRDefault="003414FD" w:rsidP="003414FD">
      <w:pPr>
        <w:keepNext/>
      </w:pPr>
      <w:r w:rsidRPr="00B55C6C">
        <w:drawing>
          <wp:inline distT="0" distB="0" distL="0" distR="0" wp14:anchorId="14686467" wp14:editId="46AD8F24">
            <wp:extent cx="3796145" cy="12019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801207" cy="1203517"/>
                    </a:xfrm>
                    <a:prstGeom prst="rect">
                      <a:avLst/>
                    </a:prstGeom>
                  </pic:spPr>
                </pic:pic>
              </a:graphicData>
            </a:graphic>
          </wp:inline>
        </w:drawing>
      </w:r>
    </w:p>
    <w:p w14:paraId="005DEBED" w14:textId="14224B63" w:rsidR="003414FD" w:rsidRPr="00B55C6C" w:rsidRDefault="003414FD" w:rsidP="003414FD">
      <w:pPr>
        <w:pStyle w:val="Caption"/>
        <w:jc w:val="left"/>
      </w:pPr>
      <w:bookmarkStart w:id="121" w:name="_Toc100325690"/>
      <w:r w:rsidRPr="00B55C6C">
        <w:t xml:space="preserve">Figure </w:t>
      </w:r>
      <w:r w:rsidRPr="00B55C6C">
        <w:fldChar w:fldCharType="begin"/>
      </w:r>
      <w:r w:rsidRPr="00B55C6C">
        <w:instrText xml:space="preserve"> SEQ Figure \* ARABIC </w:instrText>
      </w:r>
      <w:r w:rsidRPr="00B55C6C">
        <w:fldChar w:fldCharType="separate"/>
      </w:r>
      <w:r w:rsidR="0045415E">
        <w:rPr>
          <w:noProof/>
        </w:rPr>
        <w:t>40</w:t>
      </w:r>
      <w:r w:rsidRPr="00B55C6C">
        <w:fldChar w:fldCharType="end"/>
      </w:r>
      <w:r w:rsidRPr="00B55C6C">
        <w:t xml:space="preserve"> vote mute example</w:t>
      </w:r>
      <w:bookmarkEnd w:id="121"/>
    </w:p>
    <w:p w14:paraId="6D693322" w14:textId="07E539C9" w:rsidR="006B7B35" w:rsidRPr="00B55C6C" w:rsidRDefault="003414FD" w:rsidP="006F6202">
      <w:r w:rsidRPr="00B55C6C">
        <w:t xml:space="preserve">Once the command is run the bot informs that the vote was counted and waits for more votes. once the counter reaches the specified amount the user gets muted for a set amount of time. This works the exact same way for </w:t>
      </w:r>
      <w:r w:rsidR="00A87085" w:rsidRPr="00B55C6C">
        <w:t>vote kick</w:t>
      </w:r>
      <w:r w:rsidRPr="00B55C6C">
        <w:t xml:space="preserve"> as well. </w:t>
      </w:r>
    </w:p>
    <w:p w14:paraId="6D77110F" w14:textId="6894701E" w:rsidR="003414FD" w:rsidRPr="00B55C6C" w:rsidRDefault="003414FD" w:rsidP="006F6202">
      <w:r w:rsidRPr="00B55C6C">
        <w:t xml:space="preserve">Setting up the muting command takes a bit more work as you must create a role that removes the permission for the user to send messages. This step does only take around 2 minutes to complete. </w:t>
      </w:r>
      <w:r w:rsidRPr="00B55C6C">
        <w:lastRenderedPageBreak/>
        <w:t xml:space="preserve">Once a user gets muted, the users text box changes </w:t>
      </w:r>
      <w:r w:rsidR="00A87085" w:rsidRPr="00B55C6C">
        <w:t xml:space="preserve">from this: </w:t>
      </w:r>
      <w:r w:rsidR="00A87085" w:rsidRPr="00B55C6C">
        <w:drawing>
          <wp:inline distT="0" distB="0" distL="0" distR="0" wp14:anchorId="5E3FD9B0" wp14:editId="1F058B53">
            <wp:extent cx="5728363" cy="612140"/>
            <wp:effectExtent l="0" t="0" r="571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825649" cy="622536"/>
                    </a:xfrm>
                    <a:prstGeom prst="rect">
                      <a:avLst/>
                    </a:prstGeom>
                  </pic:spPr>
                </pic:pic>
              </a:graphicData>
            </a:graphic>
          </wp:inline>
        </w:drawing>
      </w:r>
    </w:p>
    <w:p w14:paraId="171DB820" w14:textId="59B539DB" w:rsidR="006B7B35" w:rsidRPr="00B55C6C" w:rsidRDefault="00A87085" w:rsidP="006F6202">
      <w:r w:rsidRPr="00B55C6C">
        <w:t xml:space="preserve">To this: </w:t>
      </w:r>
    </w:p>
    <w:p w14:paraId="1DE222D2" w14:textId="77777777" w:rsidR="00A87085" w:rsidRPr="00B55C6C" w:rsidRDefault="00A87085" w:rsidP="00A87085">
      <w:pPr>
        <w:keepNext/>
      </w:pPr>
      <w:r w:rsidRPr="00B55C6C">
        <w:drawing>
          <wp:inline distT="0" distB="0" distL="0" distR="0" wp14:anchorId="3792318B" wp14:editId="03BB2B29">
            <wp:extent cx="5726717" cy="50033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97318" cy="506500"/>
                    </a:xfrm>
                    <a:prstGeom prst="rect">
                      <a:avLst/>
                    </a:prstGeom>
                  </pic:spPr>
                </pic:pic>
              </a:graphicData>
            </a:graphic>
          </wp:inline>
        </w:drawing>
      </w:r>
    </w:p>
    <w:p w14:paraId="18797A1A" w14:textId="5D2F9FA6" w:rsidR="00A87085" w:rsidRPr="00B55C6C" w:rsidRDefault="00A87085" w:rsidP="00A87085">
      <w:pPr>
        <w:pStyle w:val="Caption"/>
        <w:jc w:val="left"/>
      </w:pPr>
      <w:bookmarkStart w:id="122" w:name="_Toc100325691"/>
      <w:r w:rsidRPr="00B55C6C">
        <w:t xml:space="preserve">Figure </w:t>
      </w:r>
      <w:r w:rsidRPr="00B55C6C">
        <w:fldChar w:fldCharType="begin"/>
      </w:r>
      <w:r w:rsidRPr="00B55C6C">
        <w:instrText xml:space="preserve"> SEQ Figure \* ARABIC </w:instrText>
      </w:r>
      <w:r w:rsidRPr="00B55C6C">
        <w:fldChar w:fldCharType="separate"/>
      </w:r>
      <w:r w:rsidR="0045415E">
        <w:rPr>
          <w:noProof/>
        </w:rPr>
        <w:t>41</w:t>
      </w:r>
      <w:r w:rsidRPr="00B55C6C">
        <w:fldChar w:fldCharType="end"/>
      </w:r>
      <w:r w:rsidRPr="00B55C6C">
        <w:t xml:space="preserve"> muted text box</w:t>
      </w:r>
      <w:bookmarkEnd w:id="122"/>
    </w:p>
    <w:p w14:paraId="1F17F53F" w14:textId="77777777" w:rsidR="00A87085" w:rsidRPr="00B55C6C" w:rsidRDefault="00A87085" w:rsidP="006F6202"/>
    <w:p w14:paraId="0AB124D1" w14:textId="6292A179" w:rsidR="00F21E6D" w:rsidRPr="00B55C6C" w:rsidRDefault="001F5BAA" w:rsidP="00F21E6D">
      <w:pPr>
        <w:pStyle w:val="Heading2"/>
      </w:pPr>
      <w:bookmarkStart w:id="123" w:name="_Toc100325761"/>
      <w:r>
        <w:t>5</w:t>
      </w:r>
      <w:r w:rsidR="00F21E6D" w:rsidRPr="00B55C6C">
        <w:t>.</w:t>
      </w:r>
      <w:r w:rsidR="006B7B35" w:rsidRPr="00B55C6C">
        <w:t>5</w:t>
      </w:r>
      <w:r w:rsidR="00F21E6D" w:rsidRPr="00B55C6C">
        <w:t>. Image to text extraction and classification</w:t>
      </w:r>
      <w:bookmarkEnd w:id="123"/>
    </w:p>
    <w:p w14:paraId="61048C75" w14:textId="26954BAC" w:rsidR="00F21E6D" w:rsidRPr="00B55C6C" w:rsidRDefault="00F21E6D" w:rsidP="00F21E6D">
      <w:r w:rsidRPr="00B55C6C">
        <w:t xml:space="preserve">Image to text extraction was implemented using OpenCV and pytesseract. OpenCV is an image processing library that allows you to edit images using code. </w:t>
      </w:r>
      <w:r w:rsidR="004A48B2" w:rsidRPr="00B55C6C">
        <w:t>Every time</w:t>
      </w:r>
      <w:r w:rsidR="00607EA8" w:rsidRPr="00B55C6C">
        <w:t xml:space="preserve"> a message </w:t>
      </w:r>
      <w:r w:rsidR="00AD4BCA" w:rsidRPr="00B55C6C">
        <w:t>gets</w:t>
      </w:r>
      <w:r w:rsidR="00607EA8" w:rsidRPr="00B55C6C">
        <w:t xml:space="preserve"> sent, the message is checked if it contains an image, if it does, the image is downloaded. The image is then processed to remove every pixel that is not white.  </w:t>
      </w:r>
    </w:p>
    <w:bookmarkStart w:id="124" w:name="_MON_1710712779"/>
    <w:bookmarkEnd w:id="124"/>
    <w:p w14:paraId="040BA73A" w14:textId="77777777" w:rsidR="00DA0D60" w:rsidRPr="00B55C6C" w:rsidRDefault="00607EA8" w:rsidP="00DA0D60">
      <w:pPr>
        <w:keepNext/>
      </w:pPr>
      <w:r w:rsidRPr="00B55C6C">
        <w:object w:dxaOrig="9026" w:dyaOrig="2850" w14:anchorId="36A8D410">
          <v:shape id="_x0000_i1146" type="#_x0000_t75" style="width:451pt;height:142.65pt" o:ole="">
            <v:imagedata r:id="rId71" o:title=""/>
          </v:shape>
          <o:OLEObject Type="Embed" ProgID="Word.Document.12" ShapeID="_x0000_i1146" DrawAspect="Content" ObjectID="_1710940896" r:id="rId72">
            <o:FieldCodes>\s</o:FieldCodes>
          </o:OLEObject>
        </w:object>
      </w:r>
    </w:p>
    <w:p w14:paraId="53B5F55B" w14:textId="27C52D76" w:rsidR="00F21E6D" w:rsidRPr="00B55C6C" w:rsidRDefault="00DA0D60" w:rsidP="00DA0D60">
      <w:pPr>
        <w:pStyle w:val="Caption"/>
        <w:jc w:val="left"/>
      </w:pPr>
      <w:bookmarkStart w:id="125" w:name="_Toc100325692"/>
      <w:r w:rsidRPr="00B55C6C">
        <w:t xml:space="preserve">Figure </w:t>
      </w:r>
      <w:r w:rsidRPr="00B55C6C">
        <w:fldChar w:fldCharType="begin"/>
      </w:r>
      <w:r w:rsidRPr="00B55C6C">
        <w:instrText xml:space="preserve"> SEQ Figure \* ARABIC </w:instrText>
      </w:r>
      <w:r w:rsidRPr="00B55C6C">
        <w:fldChar w:fldCharType="separate"/>
      </w:r>
      <w:r w:rsidR="0045415E">
        <w:rPr>
          <w:noProof/>
        </w:rPr>
        <w:t>42</w:t>
      </w:r>
      <w:r w:rsidRPr="00B55C6C">
        <w:fldChar w:fldCharType="end"/>
      </w:r>
      <w:r w:rsidRPr="00B55C6C">
        <w:t xml:space="preserve"> Image setup code</w:t>
      </w:r>
      <w:bookmarkEnd w:id="125"/>
    </w:p>
    <w:p w14:paraId="5D746942" w14:textId="79C9FB33" w:rsidR="00607EA8" w:rsidRPr="00B55C6C" w:rsidRDefault="00607EA8" w:rsidP="00607EA8">
      <w:r w:rsidRPr="00B55C6C">
        <w:t>This turns this screenshot of a message from discord</w:t>
      </w:r>
    </w:p>
    <w:p w14:paraId="54B6C4AB" w14:textId="24EBC9AC" w:rsidR="00607EA8" w:rsidRPr="00B55C6C" w:rsidRDefault="00607EA8" w:rsidP="00607EA8">
      <w:r w:rsidRPr="00B55C6C">
        <w:rPr>
          <w:noProof/>
        </w:rPr>
        <w:drawing>
          <wp:inline distT="0" distB="0" distL="0" distR="0" wp14:anchorId="20BFE7CC" wp14:editId="72720328">
            <wp:extent cx="3472501" cy="9230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502670" cy="931045"/>
                    </a:xfrm>
                    <a:prstGeom prst="rect">
                      <a:avLst/>
                    </a:prstGeom>
                  </pic:spPr>
                </pic:pic>
              </a:graphicData>
            </a:graphic>
          </wp:inline>
        </w:drawing>
      </w:r>
    </w:p>
    <w:p w14:paraId="04A49717" w14:textId="2232BB06" w:rsidR="00607EA8" w:rsidRPr="00B55C6C" w:rsidRDefault="00607EA8" w:rsidP="00607EA8">
      <w:r w:rsidRPr="00B55C6C">
        <w:t xml:space="preserve">Into this: </w:t>
      </w:r>
    </w:p>
    <w:p w14:paraId="1D6DE8A5" w14:textId="77777777" w:rsidR="00DA0D60" w:rsidRPr="00B55C6C" w:rsidRDefault="00607EA8" w:rsidP="00DA0D60">
      <w:pPr>
        <w:keepNext/>
      </w:pPr>
      <w:r w:rsidRPr="00B55C6C">
        <w:rPr>
          <w:noProof/>
        </w:rPr>
        <w:drawing>
          <wp:inline distT="0" distB="0" distL="0" distR="0" wp14:anchorId="2E47C45D" wp14:editId="426F593C">
            <wp:extent cx="3372929" cy="879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26617" cy="893901"/>
                    </a:xfrm>
                    <a:prstGeom prst="rect">
                      <a:avLst/>
                    </a:prstGeom>
                  </pic:spPr>
                </pic:pic>
              </a:graphicData>
            </a:graphic>
          </wp:inline>
        </w:drawing>
      </w:r>
    </w:p>
    <w:p w14:paraId="0F3D8DC1" w14:textId="68DE38D3" w:rsidR="00607EA8" w:rsidRDefault="00DA0D60" w:rsidP="00DA0D60">
      <w:pPr>
        <w:pStyle w:val="Caption"/>
        <w:jc w:val="left"/>
      </w:pPr>
      <w:bookmarkStart w:id="126" w:name="_Toc100325693"/>
      <w:r w:rsidRPr="00B55C6C">
        <w:t xml:space="preserve">Figure </w:t>
      </w:r>
      <w:r w:rsidRPr="00B55C6C">
        <w:fldChar w:fldCharType="begin"/>
      </w:r>
      <w:r w:rsidRPr="00B55C6C">
        <w:instrText xml:space="preserve"> SEQ Figure \* ARABIC </w:instrText>
      </w:r>
      <w:r w:rsidRPr="00B55C6C">
        <w:fldChar w:fldCharType="separate"/>
      </w:r>
      <w:r w:rsidR="0045415E">
        <w:rPr>
          <w:noProof/>
        </w:rPr>
        <w:t>43</w:t>
      </w:r>
      <w:r w:rsidRPr="00B55C6C">
        <w:fldChar w:fldCharType="end"/>
      </w:r>
      <w:r w:rsidRPr="00B55C6C">
        <w:t xml:space="preserve"> image after being processed</w:t>
      </w:r>
      <w:bookmarkEnd w:id="126"/>
    </w:p>
    <w:p w14:paraId="3F5BB994" w14:textId="3546A44D" w:rsidR="00CE08CD" w:rsidRDefault="00CE08CD" w:rsidP="00CE08CD">
      <w:r>
        <w:lastRenderedPageBreak/>
        <w:t xml:space="preserve">This removes all the information that does not need to get passed into the model for </w:t>
      </w:r>
      <w:proofErr w:type="spellStart"/>
      <w:r>
        <w:t>classfication</w:t>
      </w:r>
      <w:proofErr w:type="spellEnd"/>
      <w:r>
        <w:t xml:space="preserve"> such as the username, and date and time when the message was sent</w:t>
      </w:r>
    </w:p>
    <w:p w14:paraId="4CC18DE0" w14:textId="77777777" w:rsidR="00CE08CD" w:rsidRPr="00CE08CD" w:rsidRDefault="00CE08CD" w:rsidP="00CE08CD"/>
    <w:p w14:paraId="7C29B51C" w14:textId="140D1F88" w:rsidR="00607EA8" w:rsidRPr="00B55C6C" w:rsidRDefault="00607EA8" w:rsidP="00607EA8">
      <w:r w:rsidRPr="00B55C6C">
        <w:t xml:space="preserve">And then running this image through </w:t>
      </w:r>
      <w:r w:rsidR="00AE4E37" w:rsidRPr="00B55C6C">
        <w:t>pytesseract</w:t>
      </w:r>
      <w:r w:rsidRPr="00B55C6C">
        <w:t xml:space="preserve"> using this code:</w:t>
      </w:r>
    </w:p>
    <w:bookmarkStart w:id="127" w:name="_MON_1710712947"/>
    <w:bookmarkEnd w:id="127"/>
    <w:p w14:paraId="2A39D0F8" w14:textId="5FC7353F" w:rsidR="00607EA8" w:rsidRPr="00B55C6C" w:rsidRDefault="00607EA8" w:rsidP="00607EA8">
      <w:r w:rsidRPr="00B55C6C">
        <w:object w:dxaOrig="9026" w:dyaOrig="285" w14:anchorId="16BAB46C">
          <v:shape id="_x0000_i1147" type="#_x0000_t75" style="width:451pt;height:14.25pt" o:ole="">
            <v:imagedata r:id="rId75" o:title=""/>
          </v:shape>
          <o:OLEObject Type="Embed" ProgID="Word.Document.12" ShapeID="_x0000_i1147" DrawAspect="Content" ObjectID="_1710940897" r:id="rId76">
            <o:FieldCodes>\s</o:FieldCodes>
          </o:OLEObject>
        </w:object>
      </w:r>
    </w:p>
    <w:p w14:paraId="370D37B5" w14:textId="4C0D786C" w:rsidR="00607EA8" w:rsidRPr="00B55C6C" w:rsidRDefault="00607EA8" w:rsidP="00607EA8">
      <w:r w:rsidRPr="00B55C6C">
        <w:t>Turns the image into this output</w:t>
      </w:r>
      <w:r w:rsidR="00315908" w:rsidRPr="00B55C6C">
        <w:t>: “</w:t>
      </w:r>
      <w:r w:rsidRPr="00B55C6C">
        <w:t>Hello world, coding is magical”</w:t>
      </w:r>
    </w:p>
    <w:p w14:paraId="6A292FAD" w14:textId="294FAF46" w:rsidR="00607EA8" w:rsidRPr="00B55C6C" w:rsidRDefault="00607EA8" w:rsidP="00607EA8">
      <w:r w:rsidRPr="00B55C6C">
        <w:t>Which is then passed into the classifier which tests the text for hate speech and offensive content. The output of which is</w:t>
      </w:r>
      <w:r w:rsidR="00541D77">
        <w:t xml:space="preserve"> 95% confidence on neither</w:t>
      </w:r>
      <w:r w:rsidRPr="00B55C6C">
        <w:t xml:space="preserve">: </w:t>
      </w:r>
    </w:p>
    <w:p w14:paraId="59A40187" w14:textId="621AF53B" w:rsidR="00DA0D60" w:rsidRPr="00B55C6C" w:rsidRDefault="00541D77" w:rsidP="00DA0D60">
      <w:pPr>
        <w:keepNext/>
      </w:pPr>
      <w:r w:rsidRPr="00541D77">
        <w:rPr>
          <w:noProof/>
        </w:rPr>
        <w:drawing>
          <wp:inline distT="0" distB="0" distL="0" distR="0" wp14:anchorId="37F18589" wp14:editId="704C5B0C">
            <wp:extent cx="5854722" cy="82813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32682" cy="839162"/>
                    </a:xfrm>
                    <a:prstGeom prst="rect">
                      <a:avLst/>
                    </a:prstGeom>
                  </pic:spPr>
                </pic:pic>
              </a:graphicData>
            </a:graphic>
          </wp:inline>
        </w:drawing>
      </w:r>
    </w:p>
    <w:p w14:paraId="2474AA02" w14:textId="012F6185" w:rsidR="00DA0D60" w:rsidRPr="00B55C6C" w:rsidRDefault="00DA0D60" w:rsidP="00DA0D60">
      <w:pPr>
        <w:pStyle w:val="Caption"/>
      </w:pPr>
      <w:bookmarkStart w:id="128" w:name="_Toc100325694"/>
      <w:r w:rsidRPr="00B55C6C">
        <w:t xml:space="preserve">Figure </w:t>
      </w:r>
      <w:r w:rsidRPr="00B55C6C">
        <w:fldChar w:fldCharType="begin"/>
      </w:r>
      <w:r w:rsidRPr="00B55C6C">
        <w:instrText xml:space="preserve"> SEQ Figure \* ARABIC </w:instrText>
      </w:r>
      <w:r w:rsidRPr="00B55C6C">
        <w:fldChar w:fldCharType="separate"/>
      </w:r>
      <w:r w:rsidR="0045415E">
        <w:rPr>
          <w:noProof/>
        </w:rPr>
        <w:t>44</w:t>
      </w:r>
      <w:r w:rsidRPr="00B55C6C">
        <w:fldChar w:fldCharType="end"/>
      </w:r>
      <w:r w:rsidRPr="00B55C6C">
        <w:t xml:space="preserve"> prediction on image</w:t>
      </w:r>
      <w:bookmarkEnd w:id="128"/>
    </w:p>
    <w:p w14:paraId="4C38B8CB" w14:textId="03DEE916" w:rsidR="00607EA8" w:rsidRPr="00B55C6C" w:rsidRDefault="00607EA8" w:rsidP="00607EA8">
      <w:r w:rsidRPr="00B55C6C">
        <w:t>And with just sending the exact text through discord, the output is the same</w:t>
      </w:r>
      <w:r w:rsidR="004A48B2" w:rsidRPr="00B55C6C">
        <w:t xml:space="preserve">. </w:t>
      </w:r>
      <w:r w:rsidRPr="00B55C6C">
        <w:t xml:space="preserve">Here is the result when the classifier detects offensive </w:t>
      </w:r>
      <w:r w:rsidR="00492DD3" w:rsidRPr="00B55C6C">
        <w:t>language (the red circle emoji signifying that the classifier detected offensive language)</w:t>
      </w:r>
      <w:r w:rsidRPr="00B55C6C">
        <w:t xml:space="preserve">: </w:t>
      </w:r>
      <w:r w:rsidR="00541D77">
        <w:t>with another 95% accuracy</w:t>
      </w:r>
    </w:p>
    <w:p w14:paraId="5104210C" w14:textId="45AFAB09" w:rsidR="00492DD3" w:rsidRPr="00B55C6C" w:rsidRDefault="00B72496" w:rsidP="00607EA8">
      <w:r>
        <w:rPr>
          <w:b/>
          <w:bCs/>
          <w:noProof/>
        </w:rPr>
        <mc:AlternateContent>
          <mc:Choice Requires="wps">
            <w:drawing>
              <wp:anchor distT="0" distB="0" distL="114300" distR="114300" simplePos="0" relativeHeight="251694080" behindDoc="0" locked="0" layoutInCell="1" allowOverlap="1" wp14:anchorId="5C4DACF5" wp14:editId="04FF801A">
                <wp:simplePos x="0" y="0"/>
                <wp:positionH relativeFrom="column">
                  <wp:posOffset>923026</wp:posOffset>
                </wp:positionH>
                <wp:positionV relativeFrom="paragraph">
                  <wp:posOffset>752679</wp:posOffset>
                </wp:positionV>
                <wp:extent cx="293299" cy="43132"/>
                <wp:effectExtent l="0" t="0" r="31115" b="33655"/>
                <wp:wrapNone/>
                <wp:docPr id="100" name="Straight Connector 100"/>
                <wp:cNvGraphicFramePr/>
                <a:graphic xmlns:a="http://schemas.openxmlformats.org/drawingml/2006/main">
                  <a:graphicData uri="http://schemas.microsoft.com/office/word/2010/wordprocessingShape">
                    <wps:wsp>
                      <wps:cNvCnPr/>
                      <wps:spPr>
                        <a:xfrm>
                          <a:off x="0" y="0"/>
                          <a:ext cx="293299" cy="43132"/>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B9C49C" id="Straight Connector 100" o:spid="_x0000_s1026" style="position:absolute;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7pt,59.25pt" to="95.8pt,6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" strokecolor="black [3200]" strokeweight="1.5pt">
                <v:stroke joinstyle="miter"/>
              </v:line>
            </w:pict>
          </mc:Fallback>
        </mc:AlternateContent>
      </w:r>
      <w:r w:rsidR="00101B1F">
        <w:rPr>
          <w:b/>
          <w:bCs/>
          <w:noProof/>
        </w:rPr>
        <mc:AlternateContent>
          <mc:Choice Requires="wps">
            <w:drawing>
              <wp:anchor distT="0" distB="0" distL="114300" distR="114300" simplePos="0" relativeHeight="251683840" behindDoc="0" locked="0" layoutInCell="1" allowOverlap="1" wp14:anchorId="31F93CA7" wp14:editId="6BB3252F">
                <wp:simplePos x="0" y="0"/>
                <wp:positionH relativeFrom="column">
                  <wp:posOffset>4005580</wp:posOffset>
                </wp:positionH>
                <wp:positionV relativeFrom="paragraph">
                  <wp:posOffset>517585</wp:posOffset>
                </wp:positionV>
                <wp:extent cx="225631" cy="17590"/>
                <wp:effectExtent l="0" t="0" r="22225" b="20955"/>
                <wp:wrapNone/>
                <wp:docPr id="95" name="Straight Connector 95"/>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98F2FDF" id="Straight Connector 95"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315.4pt,40.75pt" to="333.15pt,4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" strokecolor="black [3200]" strokeweight="1.5pt">
                <v:stroke joinstyle="miter"/>
              </v:line>
            </w:pict>
          </mc:Fallback>
        </mc:AlternateContent>
      </w:r>
      <w:r w:rsidR="00101B1F">
        <w:rPr>
          <w:b/>
          <w:bCs/>
          <w:noProof/>
        </w:rPr>
        <mc:AlternateContent>
          <mc:Choice Requires="wps">
            <w:drawing>
              <wp:anchor distT="0" distB="0" distL="114300" distR="114300" simplePos="0" relativeHeight="251681792" behindDoc="0" locked="0" layoutInCell="1" allowOverlap="1" wp14:anchorId="3075FFC1" wp14:editId="62677C61">
                <wp:simplePos x="0" y="0"/>
                <wp:positionH relativeFrom="column">
                  <wp:posOffset>928048</wp:posOffset>
                </wp:positionH>
                <wp:positionV relativeFrom="paragraph">
                  <wp:posOffset>638620</wp:posOffset>
                </wp:positionV>
                <wp:extent cx="259307" cy="61415"/>
                <wp:effectExtent l="0" t="0" r="26670" b="34290"/>
                <wp:wrapNone/>
                <wp:docPr id="94" name="Straight Connector 94"/>
                <wp:cNvGraphicFramePr/>
                <a:graphic xmlns:a="http://schemas.openxmlformats.org/drawingml/2006/main">
                  <a:graphicData uri="http://schemas.microsoft.com/office/word/2010/wordprocessingShape">
                    <wps:wsp>
                      <wps:cNvCnPr/>
                      <wps:spPr>
                        <a:xfrm>
                          <a:off x="0" y="0"/>
                          <a:ext cx="259307" cy="6141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EDB036" id="Straight Connector 94"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05pt,50.3pt" to="93.45pt,5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" strokecolor="black [3200]" strokeweight="1.5pt">
                <v:stroke joinstyle="miter"/>
              </v:line>
            </w:pict>
          </mc:Fallback>
        </mc:AlternateContent>
      </w:r>
      <w:r w:rsidR="00492DD3" w:rsidRPr="00B55C6C">
        <w:rPr>
          <w:noProof/>
        </w:rPr>
        <w:drawing>
          <wp:inline distT="0" distB="0" distL="0" distR="0" wp14:anchorId="3D6E7EB7" wp14:editId="5058F6FA">
            <wp:extent cx="2763852" cy="84538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938705" cy="898871"/>
                    </a:xfrm>
                    <a:prstGeom prst="rect">
                      <a:avLst/>
                    </a:prstGeom>
                  </pic:spPr>
                </pic:pic>
              </a:graphicData>
            </a:graphic>
          </wp:inline>
        </w:drawing>
      </w:r>
      <w:r w:rsidR="00492DD3" w:rsidRPr="00B55C6C">
        <w:rPr>
          <w:noProof/>
        </w:rPr>
        <w:drawing>
          <wp:inline distT="0" distB="0" distL="0" distR="0" wp14:anchorId="2C588922" wp14:editId="1085B07E">
            <wp:extent cx="2876176" cy="957532"/>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941776" cy="979371"/>
                    </a:xfrm>
                    <a:prstGeom prst="rect">
                      <a:avLst/>
                    </a:prstGeom>
                  </pic:spPr>
                </pic:pic>
              </a:graphicData>
            </a:graphic>
          </wp:inline>
        </w:drawing>
      </w:r>
    </w:p>
    <w:p w14:paraId="471034D1" w14:textId="5DE29D55" w:rsidR="00DA0D60" w:rsidRPr="00B55C6C" w:rsidRDefault="00B72496" w:rsidP="00DA0D60">
      <w:pPr>
        <w:keepNext/>
      </w:pPr>
      <w:r>
        <w:rPr>
          <w:b/>
          <w:bCs/>
          <w:noProof/>
        </w:rPr>
        <mc:AlternateContent>
          <mc:Choice Requires="wps">
            <w:drawing>
              <wp:anchor distT="0" distB="0" distL="114300" distR="114300" simplePos="0" relativeHeight="251696128" behindDoc="0" locked="0" layoutInCell="1" allowOverlap="1" wp14:anchorId="7735ECA2" wp14:editId="108CE37F">
                <wp:simplePos x="0" y="0"/>
                <wp:positionH relativeFrom="margin">
                  <wp:posOffset>1690777</wp:posOffset>
                </wp:positionH>
                <wp:positionV relativeFrom="paragraph">
                  <wp:posOffset>116241</wp:posOffset>
                </wp:positionV>
                <wp:extent cx="345057" cy="51759"/>
                <wp:effectExtent l="0" t="0" r="36195" b="24765"/>
                <wp:wrapNone/>
                <wp:docPr id="101" name="Straight Connector 101"/>
                <wp:cNvGraphicFramePr/>
                <a:graphic xmlns:a="http://schemas.openxmlformats.org/drawingml/2006/main">
                  <a:graphicData uri="http://schemas.microsoft.com/office/word/2010/wordprocessingShape">
                    <wps:wsp>
                      <wps:cNvCnPr/>
                      <wps:spPr>
                        <a:xfrm>
                          <a:off x="0" y="0"/>
                          <a:ext cx="345057" cy="51759"/>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4EE969" id="Straight Connector 101" o:spid="_x0000_s1026" style="position:absolute;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3.15pt,9.15pt" to="160.3pt,1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" strokecolor="black [3200]" strokeweight="1.5pt">
                <v:stroke joinstyle="miter"/>
                <w10:wrap anchorx="margin"/>
              </v:line>
            </w:pict>
          </mc:Fallback>
        </mc:AlternateContent>
      </w:r>
      <w:r w:rsidR="00541D77" w:rsidRPr="00541D77">
        <w:drawing>
          <wp:inline distT="0" distB="0" distL="0" distR="0" wp14:anchorId="5B84A7B4" wp14:editId="4AFFE7E2">
            <wp:extent cx="6069457" cy="345057"/>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6241593" cy="354843"/>
                    </a:xfrm>
                    <a:prstGeom prst="rect">
                      <a:avLst/>
                    </a:prstGeom>
                  </pic:spPr>
                </pic:pic>
              </a:graphicData>
            </a:graphic>
          </wp:inline>
        </w:drawing>
      </w:r>
    </w:p>
    <w:p w14:paraId="53606619" w14:textId="6B944138" w:rsidR="00DA0D60" w:rsidRPr="00B55C6C" w:rsidRDefault="00DA0D60" w:rsidP="006B7B35">
      <w:pPr>
        <w:pStyle w:val="Caption"/>
      </w:pPr>
      <w:bookmarkStart w:id="129" w:name="_Toc100325695"/>
      <w:r w:rsidRPr="00B55C6C">
        <w:t xml:space="preserve">Figure </w:t>
      </w:r>
      <w:r w:rsidRPr="00B55C6C">
        <w:fldChar w:fldCharType="begin"/>
      </w:r>
      <w:r w:rsidRPr="00B55C6C">
        <w:instrText xml:space="preserve"> SEQ Figure \* ARABIC </w:instrText>
      </w:r>
      <w:r w:rsidRPr="00B55C6C">
        <w:fldChar w:fldCharType="separate"/>
      </w:r>
      <w:r w:rsidR="0045415E">
        <w:rPr>
          <w:noProof/>
        </w:rPr>
        <w:t>45</w:t>
      </w:r>
      <w:r w:rsidRPr="00B55C6C">
        <w:fldChar w:fldCharType="end"/>
      </w:r>
      <w:r w:rsidRPr="00B55C6C">
        <w:t xml:space="preserve"> offensive language prediction on image</w:t>
      </w:r>
      <w:bookmarkEnd w:id="129"/>
    </w:p>
    <w:p w14:paraId="4803A203" w14:textId="3B36B239" w:rsidR="00492DD3" w:rsidRPr="00B55C6C" w:rsidRDefault="00492DD3" w:rsidP="00607EA8">
      <w:r w:rsidRPr="00B55C6C">
        <w:t>Furthermore, the image processing and text classification works with screenshots of tweets as shown below using a tweet from the onion:</w:t>
      </w:r>
      <w:r w:rsidR="00AE4E37" w:rsidRPr="00B55C6C">
        <w:fldChar w:fldCharType="begin"/>
      </w:r>
      <w:r w:rsidR="00D77535">
        <w:instrText xml:space="preserve"> ADDIN ZOTERO_ITEM CSL_CITATION {"citationID":"LFTBgml7","properties":{"formattedCitation":"(31)","plainCitation":"(31)","noteIndex":0},"citationItems":[{"id":1,"uris":["http://zotero.org/users/8862477/items/69BYPRRT"],"itemData":{"id":1,"type":"post","container-title":"Twitter","genre":"Tweet","language":"en","title":"It Instantly Clear Girlfriend Used To Fuck Guy Being Mentioned In Anecdote https://bit.ly/3r5AiO0 https://t.co/T9d2VqHFS3","URL":"https://twitter.com/TheOnion/status/1511501449028640770","author":[{"literal":"The Onion [@TheOnion]"}],"accessed":{"date-parts":[["2022",4,6]]},"issued":{"date-parts":[["2022",4,6]]}}}],"schema":"https://github.com/citation-style-language/schema/raw/master/csl-citation.json"} </w:instrText>
      </w:r>
      <w:r w:rsidR="00AE4E37" w:rsidRPr="00B55C6C">
        <w:fldChar w:fldCharType="separate"/>
      </w:r>
      <w:r w:rsidR="00D77535" w:rsidRPr="00D77535">
        <w:rPr>
          <w:rFonts w:ascii="Calibri" w:hAnsi="Calibri" w:cs="Calibri"/>
        </w:rPr>
        <w:t>(31)</w:t>
      </w:r>
      <w:r w:rsidR="00AE4E37" w:rsidRPr="00B55C6C">
        <w:fldChar w:fldCharType="end"/>
      </w:r>
    </w:p>
    <w:p w14:paraId="7BE9A978" w14:textId="3DAB34D6" w:rsidR="00492DD3" w:rsidRPr="00B55C6C" w:rsidRDefault="00101B1F" w:rsidP="00607EA8">
      <w:pPr>
        <w:rPr>
          <w:lang w:val="en-GB"/>
        </w:rPr>
      </w:pPr>
      <w:r>
        <w:rPr>
          <w:b/>
          <w:bCs/>
          <w:noProof/>
        </w:rPr>
        <mc:AlternateContent>
          <mc:Choice Requires="wps">
            <w:drawing>
              <wp:anchor distT="0" distB="0" distL="114300" distR="114300" simplePos="0" relativeHeight="251679744" behindDoc="0" locked="0" layoutInCell="1" allowOverlap="1" wp14:anchorId="4C6AC895" wp14:editId="002D83DA">
                <wp:simplePos x="0" y="0"/>
                <wp:positionH relativeFrom="column">
                  <wp:posOffset>4237630</wp:posOffset>
                </wp:positionH>
                <wp:positionV relativeFrom="paragraph">
                  <wp:posOffset>191287</wp:posOffset>
                </wp:positionV>
                <wp:extent cx="184245" cy="40943"/>
                <wp:effectExtent l="0" t="0" r="25400" b="35560"/>
                <wp:wrapNone/>
                <wp:docPr id="93" name="Straight Connector 93"/>
                <wp:cNvGraphicFramePr/>
                <a:graphic xmlns:a="http://schemas.openxmlformats.org/drawingml/2006/main">
                  <a:graphicData uri="http://schemas.microsoft.com/office/word/2010/wordprocessingShape">
                    <wps:wsp>
                      <wps:cNvCnPr/>
                      <wps:spPr>
                        <a:xfrm>
                          <a:off x="0" y="0"/>
                          <a:ext cx="184245" cy="40943"/>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1F323E" id="Straight Connector 93"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3.65pt,15.05pt" to="348.1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" strokecolor="black [3200]" strokeweight="1.5pt">
                <v:stroke joinstyle="miter"/>
              </v:line>
            </w:pict>
          </mc:Fallback>
        </mc:AlternateContent>
      </w:r>
      <w:r>
        <w:rPr>
          <w:b/>
          <w:bCs/>
          <w:noProof/>
        </w:rPr>
        <mc:AlternateContent>
          <mc:Choice Requires="wps">
            <w:drawing>
              <wp:anchor distT="0" distB="0" distL="114300" distR="114300" simplePos="0" relativeHeight="251675648" behindDoc="0" locked="0" layoutInCell="1" allowOverlap="1" wp14:anchorId="0E1B29D0" wp14:editId="008E1C38">
                <wp:simplePos x="0" y="0"/>
                <wp:positionH relativeFrom="column">
                  <wp:posOffset>1433015</wp:posOffset>
                </wp:positionH>
                <wp:positionV relativeFrom="paragraph">
                  <wp:posOffset>225407</wp:posOffset>
                </wp:positionV>
                <wp:extent cx="150125" cy="0"/>
                <wp:effectExtent l="0" t="0" r="0" b="0"/>
                <wp:wrapNone/>
                <wp:docPr id="90" name="Straight Connector 90"/>
                <wp:cNvGraphicFramePr/>
                <a:graphic xmlns:a="http://schemas.openxmlformats.org/drawingml/2006/main">
                  <a:graphicData uri="http://schemas.microsoft.com/office/word/2010/wordprocessingShape">
                    <wps:wsp>
                      <wps:cNvCnPr/>
                      <wps:spPr>
                        <a:xfrm>
                          <a:off x="0" y="0"/>
                          <a:ext cx="1501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11D8DF" id="Straight Connector 90"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85pt,17.75pt" to="124.65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" strokecolor="black [3200]" strokeweight="1.5pt">
                <v:stroke joinstyle="miter"/>
              </v:line>
            </w:pict>
          </mc:Fallback>
        </mc:AlternateContent>
      </w:r>
      <w:r w:rsidR="00492DD3" w:rsidRPr="00B55C6C">
        <w:rPr>
          <w:noProof/>
        </w:rPr>
        <w:drawing>
          <wp:inline distT="0" distB="0" distL="0" distR="0" wp14:anchorId="51A53876" wp14:editId="3D78C584">
            <wp:extent cx="2770909" cy="1938249"/>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785322" cy="1948331"/>
                    </a:xfrm>
                    <a:prstGeom prst="rect">
                      <a:avLst/>
                    </a:prstGeom>
                  </pic:spPr>
                </pic:pic>
              </a:graphicData>
            </a:graphic>
          </wp:inline>
        </w:drawing>
      </w:r>
      <w:r>
        <w:rPr>
          <w:b/>
          <w:bCs/>
          <w:noProof/>
        </w:rPr>
        <mc:AlternateContent>
          <mc:Choice Requires="wps">
            <w:drawing>
              <wp:anchor distT="0" distB="0" distL="114300" distR="114300" simplePos="0" relativeHeight="251677696" behindDoc="0" locked="0" layoutInCell="1" allowOverlap="1" wp14:anchorId="4D2FDF41" wp14:editId="40949116">
                <wp:simplePos x="0" y="0"/>
                <wp:positionH relativeFrom="column">
                  <wp:posOffset>2770496</wp:posOffset>
                </wp:positionH>
                <wp:positionV relativeFrom="paragraph">
                  <wp:posOffset>218</wp:posOffset>
                </wp:positionV>
                <wp:extent cx="225631" cy="17590"/>
                <wp:effectExtent l="0" t="0" r="22225" b="20955"/>
                <wp:wrapNone/>
                <wp:docPr id="91" name="Straight Connector 91"/>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83A9CFC" id="Straight Connector 91"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18.15pt,0" to="235.9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" strokecolor="black [3200]" strokeweight="1.5pt">
                <v:stroke joinstyle="miter"/>
              </v:line>
            </w:pict>
          </mc:Fallback>
        </mc:AlternateContent>
      </w:r>
      <w:r w:rsidR="009E4E65" w:rsidRPr="00B55C6C">
        <w:rPr>
          <w:noProof/>
          <w:lang w:val="en-GB"/>
        </w:rPr>
        <w:drawing>
          <wp:inline distT="0" distB="0" distL="0" distR="0" wp14:anchorId="5248EFD2" wp14:editId="1A262FBA">
            <wp:extent cx="2839182" cy="19495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894565" cy="1987599"/>
                    </a:xfrm>
                    <a:prstGeom prst="rect">
                      <a:avLst/>
                    </a:prstGeom>
                  </pic:spPr>
                </pic:pic>
              </a:graphicData>
            </a:graphic>
          </wp:inline>
        </w:drawing>
      </w:r>
    </w:p>
    <w:p w14:paraId="36CA6AFB" w14:textId="7031E8F9" w:rsidR="00492DD3" w:rsidRPr="00B55C6C" w:rsidRDefault="00101B1F" w:rsidP="00262F7B">
      <w:pPr>
        <w:jc w:val="center"/>
        <w:rPr>
          <w:lang w:val="en-GB"/>
        </w:rPr>
      </w:pPr>
      <w:r>
        <w:rPr>
          <w:b/>
          <w:bCs/>
          <w:noProof/>
        </w:rPr>
        <w:lastRenderedPageBreak/>
        <mc:AlternateContent>
          <mc:Choice Requires="wps">
            <w:drawing>
              <wp:anchor distT="0" distB="0" distL="114300" distR="114300" simplePos="0" relativeHeight="251673600" behindDoc="0" locked="0" layoutInCell="1" allowOverlap="1" wp14:anchorId="5B53014F" wp14:editId="6F7CDCC1">
                <wp:simplePos x="0" y="0"/>
                <wp:positionH relativeFrom="column">
                  <wp:posOffset>2965533</wp:posOffset>
                </wp:positionH>
                <wp:positionV relativeFrom="paragraph">
                  <wp:posOffset>340995</wp:posOffset>
                </wp:positionV>
                <wp:extent cx="135172" cy="7951"/>
                <wp:effectExtent l="0" t="0" r="36830" b="30480"/>
                <wp:wrapNone/>
                <wp:docPr id="89" name="Straight Connector 89"/>
                <wp:cNvGraphicFramePr/>
                <a:graphic xmlns:a="http://schemas.openxmlformats.org/drawingml/2006/main">
                  <a:graphicData uri="http://schemas.microsoft.com/office/word/2010/wordprocessingShape">
                    <wps:wsp>
                      <wps:cNvCnPr/>
                      <wps:spPr>
                        <a:xfrm>
                          <a:off x="0" y="0"/>
                          <a:ext cx="135172" cy="7951"/>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63BA48" id="Straight Connector 89"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3.5pt,26.85pt" to="244.15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" strokecolor="black [3200]" strokeweight="1.5pt">
                <v:stroke joinstyle="miter"/>
              </v:line>
            </w:pict>
          </mc:Fallback>
        </mc:AlternateContent>
      </w:r>
      <w:r w:rsidR="009E4E65" w:rsidRPr="00B55C6C">
        <w:rPr>
          <w:noProof/>
          <w:lang w:val="en-GB"/>
        </w:rPr>
        <w:drawing>
          <wp:inline distT="0" distB="0" distL="0" distR="0" wp14:anchorId="5F7637E2" wp14:editId="0E2B587E">
            <wp:extent cx="3314397" cy="2001329"/>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447817" cy="2081892"/>
                    </a:xfrm>
                    <a:prstGeom prst="rect">
                      <a:avLst/>
                    </a:prstGeom>
                  </pic:spPr>
                </pic:pic>
              </a:graphicData>
            </a:graphic>
          </wp:inline>
        </w:drawing>
      </w:r>
    </w:p>
    <w:p w14:paraId="29D9215B" w14:textId="68B8293C" w:rsidR="00F27E84" w:rsidRPr="00B55C6C" w:rsidRDefault="00101B1F" w:rsidP="00DA0D60">
      <w:pPr>
        <w:keepNext/>
      </w:pPr>
      <w:r>
        <w:rPr>
          <w:noProof/>
        </w:rPr>
        <mc:AlternateContent>
          <mc:Choice Requires="wps">
            <w:drawing>
              <wp:anchor distT="0" distB="0" distL="114300" distR="114300" simplePos="0" relativeHeight="251671552" behindDoc="0" locked="0" layoutInCell="1" allowOverlap="1" wp14:anchorId="18A9FC40" wp14:editId="5019A425">
                <wp:simplePos x="0" y="0"/>
                <wp:positionH relativeFrom="column">
                  <wp:posOffset>2417197</wp:posOffset>
                </wp:positionH>
                <wp:positionV relativeFrom="paragraph">
                  <wp:posOffset>83185</wp:posOffset>
                </wp:positionV>
                <wp:extent cx="119269" cy="23854"/>
                <wp:effectExtent l="0" t="0" r="33655" b="33655"/>
                <wp:wrapNone/>
                <wp:docPr id="88" name="Straight Connector 88"/>
                <wp:cNvGraphicFramePr/>
                <a:graphic xmlns:a="http://schemas.openxmlformats.org/drawingml/2006/main">
                  <a:graphicData uri="http://schemas.microsoft.com/office/word/2010/wordprocessingShape">
                    <wps:wsp>
                      <wps:cNvCnPr/>
                      <wps:spPr>
                        <a:xfrm>
                          <a:off x="0" y="0"/>
                          <a:ext cx="119269" cy="2385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74D83ED" id="Straight Connector 88"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190.35pt,6.55pt" to="199.7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" strokecolor="black [3200]" strokeweight=".5pt">
                <v:stroke joinstyle="miter"/>
              </v:line>
            </w:pict>
          </mc:Fallback>
        </mc:AlternateContent>
      </w:r>
      <w:r w:rsidR="00541D77" w:rsidRPr="00541D77">
        <w:drawing>
          <wp:inline distT="0" distB="0" distL="0" distR="0" wp14:anchorId="2689358B" wp14:editId="204F8806">
            <wp:extent cx="5731510" cy="189230"/>
            <wp:effectExtent l="0" t="0" r="2540" b="127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31510" cy="189230"/>
                    </a:xfrm>
                    <a:prstGeom prst="rect">
                      <a:avLst/>
                    </a:prstGeom>
                  </pic:spPr>
                </pic:pic>
              </a:graphicData>
            </a:graphic>
          </wp:inline>
        </w:drawing>
      </w:r>
    </w:p>
    <w:p w14:paraId="51A79271" w14:textId="20DC18C0" w:rsidR="00492DD3" w:rsidRPr="00B55C6C" w:rsidRDefault="00DA0D60" w:rsidP="00DA0D60">
      <w:pPr>
        <w:pStyle w:val="Caption"/>
      </w:pPr>
      <w:bookmarkStart w:id="130" w:name="_Toc100325696"/>
      <w:r w:rsidRPr="00B55C6C">
        <w:t xml:space="preserve">Figure </w:t>
      </w:r>
      <w:r w:rsidRPr="00B55C6C">
        <w:fldChar w:fldCharType="begin"/>
      </w:r>
      <w:r w:rsidRPr="00B55C6C">
        <w:instrText xml:space="preserve"> SEQ Figure \* ARABIC </w:instrText>
      </w:r>
      <w:r w:rsidRPr="00B55C6C">
        <w:fldChar w:fldCharType="separate"/>
      </w:r>
      <w:r w:rsidR="0045415E">
        <w:rPr>
          <w:noProof/>
        </w:rPr>
        <w:t>46</w:t>
      </w:r>
      <w:r w:rsidRPr="00B55C6C">
        <w:fldChar w:fldCharType="end"/>
      </w:r>
      <w:r w:rsidRPr="00B55C6C">
        <w:t xml:space="preserve"> Prediction on tweet screenshot</w:t>
      </w:r>
      <w:bookmarkEnd w:id="130"/>
    </w:p>
    <w:p w14:paraId="78630A8C" w14:textId="4DADADDD" w:rsidR="00F27E84" w:rsidRPr="00B55C6C" w:rsidRDefault="00F27E84" w:rsidP="00F27E84">
      <w:r w:rsidRPr="00B55C6C">
        <w:t xml:space="preserve">Prediction being offensive content at </w:t>
      </w:r>
      <w:r w:rsidR="00362DB4" w:rsidRPr="00B55C6C">
        <w:t>an</w:t>
      </w:r>
      <w:r w:rsidRPr="00B55C6C">
        <w:t xml:space="preserve"> 88% confidence </w:t>
      </w:r>
    </w:p>
    <w:p w14:paraId="546D0B24" w14:textId="52058549" w:rsidR="00492DD3" w:rsidRPr="00B55C6C" w:rsidRDefault="00492DD3" w:rsidP="00607EA8">
      <w:r w:rsidRPr="00B55C6C">
        <w:t>Without the pre-processing, pytesseract would pick up more of the text such as the username and time when the message was sent if it was a screenshot of a discord message. And with the tweet it would also pick up the numbers, how long ago the tweet was sent</w:t>
      </w:r>
      <w:r w:rsidR="000203A2" w:rsidRPr="00B55C6C">
        <w:t xml:space="preserve">, </w:t>
      </w:r>
      <w:r w:rsidRPr="00B55C6C">
        <w:t xml:space="preserve">the </w:t>
      </w:r>
      <w:r w:rsidR="004A48B2" w:rsidRPr="00B55C6C">
        <w:t>twitter handle</w:t>
      </w:r>
      <w:r w:rsidR="000203A2" w:rsidRPr="00B55C6C">
        <w:t xml:space="preserve"> and the URL</w:t>
      </w:r>
      <w:r w:rsidR="004A48B2" w:rsidRPr="00B55C6C">
        <w:t>.</w:t>
      </w:r>
    </w:p>
    <w:p w14:paraId="49BA9396" w14:textId="40F4495D" w:rsidR="00AE4E37" w:rsidRPr="00B55C6C" w:rsidRDefault="004A48B2" w:rsidP="00607EA8">
      <w:r w:rsidRPr="00B55C6C">
        <w:t>Here is the code snippet of the code within the client code.</w:t>
      </w:r>
    </w:p>
    <w:bookmarkStart w:id="131" w:name="_MON_1710714749"/>
    <w:bookmarkEnd w:id="131"/>
    <w:p w14:paraId="25C4AC1A" w14:textId="6EFED941" w:rsidR="006B7B35" w:rsidRPr="00B55C6C" w:rsidRDefault="00A87085" w:rsidP="006B7B35">
      <w:pPr>
        <w:keepNext/>
      </w:pPr>
      <w:r w:rsidRPr="00B55C6C">
        <w:object w:dxaOrig="9881" w:dyaOrig="3990" w14:anchorId="3A15EED8">
          <v:shape id="_x0000_i1272" type="#_x0000_t75" style="width:493.8pt;height:199.7pt" o:ole="">
            <v:imagedata r:id="rId85" o:title=""/>
          </v:shape>
          <o:OLEObject Type="Embed" ProgID="Word.Document.12" ShapeID="_x0000_i1272" DrawAspect="Content" ObjectID="_1710940898" r:id="rId86">
            <o:FieldCodes>\s</o:FieldCodes>
          </o:OLEObject>
        </w:object>
      </w:r>
    </w:p>
    <w:p w14:paraId="1BD1C399" w14:textId="69A70382" w:rsidR="006B7B35" w:rsidRPr="00B55C6C" w:rsidRDefault="006B7B35" w:rsidP="006B7B35">
      <w:pPr>
        <w:pStyle w:val="Caption"/>
        <w:jc w:val="left"/>
      </w:pPr>
      <w:bookmarkStart w:id="132" w:name="_Toc100325697"/>
      <w:r w:rsidRPr="00B55C6C">
        <w:t xml:space="preserve">Figure </w:t>
      </w:r>
      <w:r w:rsidRPr="00B55C6C">
        <w:fldChar w:fldCharType="begin"/>
      </w:r>
      <w:r w:rsidRPr="00B55C6C">
        <w:instrText xml:space="preserve"> SEQ Figure \* ARABIC </w:instrText>
      </w:r>
      <w:r w:rsidRPr="00B55C6C">
        <w:fldChar w:fldCharType="separate"/>
      </w:r>
      <w:r w:rsidR="0045415E">
        <w:rPr>
          <w:noProof/>
        </w:rPr>
        <w:t>47</w:t>
      </w:r>
      <w:r w:rsidRPr="00B55C6C">
        <w:fldChar w:fldCharType="end"/>
      </w:r>
      <w:r w:rsidRPr="00B55C6C">
        <w:t xml:space="preserve"> image prediction code</w:t>
      </w:r>
      <w:bookmarkEnd w:id="132"/>
    </w:p>
    <w:p w14:paraId="3797EE13" w14:textId="7886E9CA" w:rsidR="00AD4BCA" w:rsidRDefault="00AD4BCA" w:rsidP="00607EA8">
      <w:r w:rsidRPr="00B55C6C">
        <w:t xml:space="preserve">The performance of pytesseract in combination with the classification is very reasonable with it taking on average 1-2seconds to get the prediction. </w:t>
      </w:r>
    </w:p>
    <w:p w14:paraId="6AC3E3D7" w14:textId="225A382C" w:rsidR="001B1327" w:rsidRDefault="001B1327" w:rsidP="00607EA8"/>
    <w:p w14:paraId="7A29C639" w14:textId="7D4ABABA" w:rsidR="001B1327" w:rsidRDefault="001B1327" w:rsidP="00607EA8"/>
    <w:p w14:paraId="36EA6B08" w14:textId="65485C1B" w:rsidR="001B1327" w:rsidRDefault="001B1327" w:rsidP="00607EA8"/>
    <w:p w14:paraId="24027457" w14:textId="64D991B9" w:rsidR="001B1327" w:rsidRDefault="001B1327" w:rsidP="00607EA8"/>
    <w:p w14:paraId="09B84525" w14:textId="77777777" w:rsidR="001B1327" w:rsidRPr="00B55C6C" w:rsidRDefault="001B1327" w:rsidP="00607EA8"/>
    <w:p w14:paraId="42A74A6F" w14:textId="7BDAD9B4" w:rsidR="009E4AFE" w:rsidRPr="00B55C6C" w:rsidRDefault="001F5BAA" w:rsidP="009E4AFE">
      <w:pPr>
        <w:pStyle w:val="Heading2"/>
      </w:pPr>
      <w:bookmarkStart w:id="133" w:name="_Toc100325762"/>
      <w:r>
        <w:lastRenderedPageBreak/>
        <w:t>5</w:t>
      </w:r>
      <w:r w:rsidR="009E4AFE" w:rsidRPr="00B55C6C">
        <w:t xml:space="preserve">.6. </w:t>
      </w:r>
      <w:r w:rsidR="009E4AFE" w:rsidRPr="00B55C6C">
        <w:t>Data collection and reporting false flags</w:t>
      </w:r>
      <w:bookmarkEnd w:id="133"/>
    </w:p>
    <w:p w14:paraId="222F931C" w14:textId="5A740452" w:rsidR="003D1442" w:rsidRPr="00B55C6C" w:rsidRDefault="00225B49" w:rsidP="003D1442">
      <w:r w:rsidRPr="00B55C6C">
        <w:t xml:space="preserve">Machine learning models are never 100% accurate and that is the same with my model. Through extensive use of the model in my discord server running and predicting hundreds of messages a day there were a small number of messages that were being false flagged as offensive when they did not contain any offensive language. To address this issue, I added a simple way users can report messages that were incorrectly flagged. This was done by allowing the user to add an emoji reaction to a message and depending on the reaction, the bot saves the message and adds it to a collection. </w:t>
      </w:r>
    </w:p>
    <w:p w14:paraId="5DBB7987" w14:textId="6DC675CF" w:rsidR="00225B49" w:rsidRPr="00B55C6C" w:rsidRDefault="00225B49" w:rsidP="003D1442">
      <w:r w:rsidRPr="00B55C6C">
        <w:t>This is done using the</w:t>
      </w:r>
      <w:r w:rsidRPr="00B55C6C">
        <w:t xml:space="preserve"> on_raw_reaction_</w:t>
      </w:r>
      <w:proofErr w:type="gramStart"/>
      <w:r w:rsidRPr="00B55C6C">
        <w:t>add</w:t>
      </w:r>
      <w:r w:rsidRPr="00B55C6C">
        <w:t>(</w:t>
      </w:r>
      <w:proofErr w:type="gramEnd"/>
      <w:r w:rsidRPr="00B55C6C">
        <w:t xml:space="preserve">) function in the discord API. The user has an option between 3 different emojis, with each emoji for the different </w:t>
      </w:r>
      <w:r w:rsidR="000A06AA" w:rsidRPr="00B55C6C">
        <w:t>classifications</w:t>
      </w:r>
      <w:r w:rsidRPr="00B55C6C">
        <w:t xml:space="preserve">, </w:t>
      </w:r>
    </w:p>
    <w:p w14:paraId="312E10E8" w14:textId="4A1CA64F" w:rsidR="00225B49" w:rsidRPr="00B55C6C" w:rsidRDefault="00225B49" w:rsidP="00225B49">
      <w:pPr>
        <w:pStyle w:val="ListParagraph"/>
        <w:numPr>
          <w:ilvl w:val="0"/>
          <w:numId w:val="22"/>
        </w:numPr>
      </w:pPr>
      <w:r w:rsidRPr="00B55C6C">
        <w:rPr>
          <w:rFonts w:ascii="Segoe UI Emoji" w:hAnsi="Segoe UI Emoji" w:cs="Segoe UI Emoji"/>
        </w:rPr>
        <w:t>❗</w:t>
      </w:r>
      <w:r w:rsidRPr="00B55C6C">
        <w:rPr>
          <w:rFonts w:ascii="Segoe UI Emoji" w:hAnsi="Segoe UI Emoji" w:cs="Segoe UI Emoji"/>
        </w:rPr>
        <w:t xml:space="preserve">if the bot misclassifies a sentence as </w:t>
      </w:r>
      <w:r w:rsidR="000A06AA" w:rsidRPr="00B55C6C">
        <w:rPr>
          <w:rFonts w:ascii="Segoe UI Emoji" w:hAnsi="Segoe UI Emoji" w:cs="Segoe UI Emoji"/>
        </w:rPr>
        <w:t>hate speech</w:t>
      </w:r>
      <w:r w:rsidRPr="00B55C6C">
        <w:rPr>
          <w:rFonts w:ascii="Segoe UI Emoji" w:hAnsi="Segoe UI Emoji" w:cs="Segoe UI Emoji"/>
        </w:rPr>
        <w:t xml:space="preserve"> or offensive and is neither</w:t>
      </w:r>
    </w:p>
    <w:p w14:paraId="4BF04894" w14:textId="6FEC3571" w:rsidR="00225B49" w:rsidRPr="00B55C6C" w:rsidRDefault="00225B49" w:rsidP="00225B49">
      <w:pPr>
        <w:pStyle w:val="ListParagraph"/>
        <w:numPr>
          <w:ilvl w:val="0"/>
          <w:numId w:val="22"/>
        </w:numPr>
      </w:pPr>
      <w:r w:rsidRPr="00B55C6C">
        <w:rPr>
          <w:rFonts w:ascii="Segoe UI Emoji" w:hAnsi="Segoe UI Emoji" w:cs="Segoe UI Emoji"/>
        </w:rPr>
        <w:t>🔴</w:t>
      </w:r>
      <w:r w:rsidRPr="00B55C6C">
        <w:rPr>
          <w:rFonts w:ascii="Segoe UI Emoji" w:hAnsi="Segoe UI Emoji" w:cs="Segoe UI Emoji"/>
        </w:rPr>
        <w:t xml:space="preserve"> </w:t>
      </w:r>
      <w:r w:rsidR="00B2000A" w:rsidRPr="00B55C6C">
        <w:rPr>
          <w:rFonts w:ascii="Segoe UI Emoji" w:hAnsi="Segoe UI Emoji" w:cs="Segoe UI Emoji"/>
        </w:rPr>
        <w:t>if the bot misclassifies a sentence as hate speech or neither and is offensive</w:t>
      </w:r>
    </w:p>
    <w:p w14:paraId="53CB144E" w14:textId="42E8B0A5" w:rsidR="00B2000A" w:rsidRPr="00B55C6C" w:rsidRDefault="00B2000A" w:rsidP="00225B49">
      <w:pPr>
        <w:pStyle w:val="ListParagraph"/>
        <w:numPr>
          <w:ilvl w:val="0"/>
          <w:numId w:val="22"/>
        </w:numPr>
      </w:pPr>
      <w:r w:rsidRPr="00B55C6C">
        <w:rPr>
          <w:rFonts w:ascii="Segoe UI Emoji" w:hAnsi="Segoe UI Emoji" w:cs="Segoe UI Emoji"/>
        </w:rPr>
        <w:t>❌</w:t>
      </w:r>
      <w:r w:rsidRPr="00B55C6C">
        <w:rPr>
          <w:rFonts w:ascii="Segoe UI Emoji" w:hAnsi="Segoe UI Emoji" w:cs="Segoe UI Emoji"/>
        </w:rPr>
        <w:t xml:space="preserve"> if the bot misclassifies a sentence as neither or offensive and contains hate speech </w:t>
      </w:r>
    </w:p>
    <w:bookmarkStart w:id="134" w:name="_MON_1710804890"/>
    <w:bookmarkEnd w:id="134"/>
    <w:p w14:paraId="6B7A2530" w14:textId="77777777" w:rsidR="00B01B4F" w:rsidRPr="00B55C6C" w:rsidRDefault="00B2000A" w:rsidP="00B01B4F">
      <w:pPr>
        <w:keepNext/>
        <w:ind w:left="360"/>
      </w:pPr>
      <w:r w:rsidRPr="00B55C6C">
        <w:object w:dxaOrig="9026" w:dyaOrig="2565" w14:anchorId="09059AD6">
          <v:shape id="_x0000_i2177" type="#_x0000_t75" style="width:451pt;height:128.4pt" o:ole="">
            <v:imagedata r:id="rId87" o:title=""/>
          </v:shape>
          <o:OLEObject Type="Embed" ProgID="Word.Document.12" ShapeID="_x0000_i2177" DrawAspect="Content" ObjectID="_1710940899" r:id="rId88">
            <o:FieldCodes>\s</o:FieldCodes>
          </o:OLEObject>
        </w:object>
      </w:r>
    </w:p>
    <w:p w14:paraId="73CD7C5C" w14:textId="20BD4738" w:rsidR="00B2000A" w:rsidRPr="00B55C6C" w:rsidRDefault="00B01B4F" w:rsidP="00B01B4F">
      <w:pPr>
        <w:pStyle w:val="Caption"/>
        <w:jc w:val="left"/>
      </w:pPr>
      <w:bookmarkStart w:id="135" w:name="_Toc100325698"/>
      <w:r w:rsidRPr="00B55C6C">
        <w:t xml:space="preserve">Figure </w:t>
      </w:r>
      <w:r w:rsidRPr="00B55C6C">
        <w:fldChar w:fldCharType="begin"/>
      </w:r>
      <w:r w:rsidRPr="00B55C6C">
        <w:instrText xml:space="preserve"> SEQ Figure \* ARABIC </w:instrText>
      </w:r>
      <w:r w:rsidRPr="00B55C6C">
        <w:fldChar w:fldCharType="separate"/>
      </w:r>
      <w:r w:rsidR="0045415E">
        <w:rPr>
          <w:noProof/>
        </w:rPr>
        <w:t>48</w:t>
      </w:r>
      <w:r w:rsidRPr="00B55C6C">
        <w:fldChar w:fldCharType="end"/>
      </w:r>
      <w:r w:rsidRPr="00B55C6C">
        <w:t xml:space="preserve"> Report false flag code</w:t>
      </w:r>
      <w:bookmarkEnd w:id="135"/>
    </w:p>
    <w:p w14:paraId="0FA7663B" w14:textId="7CC56B8B" w:rsidR="00B01B4F" w:rsidRPr="00B55C6C" w:rsidRDefault="00B2000A" w:rsidP="00B01B4F">
      <w:r w:rsidRPr="00B55C6C">
        <w:t xml:space="preserve">There are also checks in place to make sure that duplicates are not added and that the bot’s reactions are also not </w:t>
      </w:r>
      <w:r w:rsidR="000A06AA" w:rsidRPr="00B55C6C">
        <w:t>considered</w:t>
      </w:r>
      <w:r w:rsidRPr="00B55C6C">
        <w:t xml:space="preserve">. To flag a message all that needs to be done </w:t>
      </w:r>
      <w:r w:rsidR="00B01B4F" w:rsidRPr="00B55C6C">
        <w:t>is</w:t>
      </w:r>
      <w:r w:rsidRPr="00B55C6C">
        <w:t xml:space="preserve"> right click the message, click add reaction, and select the correct emoji. </w:t>
      </w:r>
      <w:r w:rsidR="00947B10" w:rsidRPr="00B55C6C">
        <w:t xml:space="preserve"> </w:t>
      </w:r>
      <w:r w:rsidR="00B01B4F" w:rsidRPr="00B55C6C">
        <w:t>This data is then taken when the model gets retrained and is added to the dataset</w:t>
      </w:r>
    </w:p>
    <w:bookmarkStart w:id="136" w:name="_MON_1710805417"/>
    <w:bookmarkEnd w:id="136"/>
    <w:p w14:paraId="15711E48" w14:textId="7733EEA0" w:rsidR="00947B10" w:rsidRPr="00B55C6C" w:rsidRDefault="00947B10" w:rsidP="00947B10">
      <w:pPr>
        <w:keepNext/>
      </w:pPr>
      <w:r w:rsidRPr="00B55C6C">
        <w:object w:dxaOrig="9026" w:dyaOrig="1710" w14:anchorId="6CB55186">
          <v:shape id="_x0000_i2193" type="#_x0000_t75" style="width:451pt;height:85.6pt" o:ole="">
            <v:imagedata r:id="rId89" o:title=""/>
          </v:shape>
          <o:OLEObject Type="Embed" ProgID="Word.Document.12" ShapeID="_x0000_i2193" DrawAspect="Content" ObjectID="_1710940900" r:id="rId90">
            <o:FieldCodes>\s</o:FieldCodes>
          </o:OLEObject>
        </w:object>
      </w:r>
    </w:p>
    <w:p w14:paraId="24547BBB" w14:textId="74602945" w:rsidR="00B01B4F" w:rsidRPr="00B55C6C" w:rsidRDefault="00947B10" w:rsidP="00947B10">
      <w:pPr>
        <w:pStyle w:val="Caption"/>
      </w:pPr>
      <w:bookmarkStart w:id="137" w:name="_Toc100325699"/>
      <w:r w:rsidRPr="00B55C6C">
        <w:t xml:space="preserve">Figure </w:t>
      </w:r>
      <w:r w:rsidRPr="00B55C6C">
        <w:fldChar w:fldCharType="begin"/>
      </w:r>
      <w:r w:rsidRPr="00B55C6C">
        <w:instrText xml:space="preserve"> SEQ Figure \* ARABIC </w:instrText>
      </w:r>
      <w:r w:rsidRPr="00B55C6C">
        <w:fldChar w:fldCharType="separate"/>
      </w:r>
      <w:r w:rsidR="0045415E">
        <w:rPr>
          <w:noProof/>
        </w:rPr>
        <w:t>49</w:t>
      </w:r>
      <w:r w:rsidRPr="00B55C6C">
        <w:fldChar w:fldCharType="end"/>
      </w:r>
      <w:r w:rsidRPr="00B55C6C">
        <w:t xml:space="preserve"> Adding false flags to training data</w:t>
      </w:r>
      <w:bookmarkEnd w:id="137"/>
    </w:p>
    <w:p w14:paraId="740C2F3B" w14:textId="77777777" w:rsidR="00F5483D" w:rsidRPr="00B55C6C" w:rsidRDefault="00F5483D" w:rsidP="003D1442"/>
    <w:p w14:paraId="61FA450C" w14:textId="02B06656" w:rsidR="00F5483D" w:rsidRPr="00B55C6C" w:rsidRDefault="00101B1F" w:rsidP="00262F7B">
      <w:pPr>
        <w:keepNext/>
      </w:pPr>
      <w:r>
        <w:rPr>
          <w:b/>
          <w:bCs/>
          <w:noProof/>
        </w:rPr>
        <w:lastRenderedPageBreak/>
        <mc:AlternateContent>
          <mc:Choice Requires="wps">
            <w:drawing>
              <wp:anchor distT="0" distB="0" distL="114300" distR="114300" simplePos="0" relativeHeight="251668480" behindDoc="0" locked="0" layoutInCell="1" allowOverlap="1" wp14:anchorId="2D4176E2" wp14:editId="031A3405">
                <wp:simplePos x="0" y="0"/>
                <wp:positionH relativeFrom="column">
                  <wp:posOffset>2088045</wp:posOffset>
                </wp:positionH>
                <wp:positionV relativeFrom="paragraph">
                  <wp:posOffset>1791063</wp:posOffset>
                </wp:positionV>
                <wp:extent cx="225631" cy="17590"/>
                <wp:effectExtent l="0" t="0" r="22225" b="20955"/>
                <wp:wrapNone/>
                <wp:docPr id="82" name="Straight Connector 82"/>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7927929" id="Straight Connector 82"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164.4pt,141.05pt" to="182.15pt,1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" strokecolor="black [3200]" strokeweight="1.5pt">
                <v:stroke joinstyle="miter"/>
              </v:line>
            </w:pict>
          </mc:Fallback>
        </mc:AlternateContent>
      </w:r>
      <w:r>
        <w:rPr>
          <w:b/>
          <w:bCs/>
          <w:noProof/>
        </w:rPr>
        <mc:AlternateContent>
          <mc:Choice Requires="wps">
            <w:drawing>
              <wp:anchor distT="0" distB="0" distL="114300" distR="114300" simplePos="0" relativeHeight="251666432" behindDoc="0" locked="0" layoutInCell="1" allowOverlap="1" wp14:anchorId="1CE86972" wp14:editId="026B9893">
                <wp:simplePos x="0" y="0"/>
                <wp:positionH relativeFrom="column">
                  <wp:posOffset>1846613</wp:posOffset>
                </wp:positionH>
                <wp:positionV relativeFrom="paragraph">
                  <wp:posOffset>528452</wp:posOffset>
                </wp:positionV>
                <wp:extent cx="225631" cy="17590"/>
                <wp:effectExtent l="0" t="0" r="22225" b="20955"/>
                <wp:wrapNone/>
                <wp:docPr id="81" name="Straight Connector 81"/>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FE8DE31" id="Straight Connector 8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45.4pt,41.6pt" to="163.1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" strokecolor="black [3200]" strokeweight="1.5pt">
                <v:stroke joinstyle="miter"/>
              </v:line>
            </w:pict>
          </mc:Fallback>
        </mc:AlternateContent>
      </w:r>
      <w:r>
        <w:rPr>
          <w:b/>
          <w:bCs/>
          <w:noProof/>
        </w:rPr>
        <mc:AlternateContent>
          <mc:Choice Requires="wps">
            <w:drawing>
              <wp:anchor distT="0" distB="0" distL="114300" distR="114300" simplePos="0" relativeHeight="251664384" behindDoc="0" locked="0" layoutInCell="1" allowOverlap="1" wp14:anchorId="5A25E18E" wp14:editId="07693829">
                <wp:simplePos x="0" y="0"/>
                <wp:positionH relativeFrom="column">
                  <wp:posOffset>2493818</wp:posOffset>
                </wp:positionH>
                <wp:positionV relativeFrom="paragraph">
                  <wp:posOffset>315364</wp:posOffset>
                </wp:positionV>
                <wp:extent cx="225631" cy="17590"/>
                <wp:effectExtent l="0" t="0" r="22225" b="20955"/>
                <wp:wrapNone/>
                <wp:docPr id="80" name="Straight Connector 80"/>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1E76A2A" id="Straight Connector 8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196.35pt,24.85pt" to="214.1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" strokecolor="black [3200]" strokeweight="1.5pt">
                <v:stroke joinstyle="miter"/>
              </v:line>
            </w:pict>
          </mc:Fallback>
        </mc:AlternateContent>
      </w:r>
      <w:r>
        <w:rPr>
          <w:b/>
          <w:bCs/>
          <w:noProof/>
        </w:rPr>
        <mc:AlternateContent>
          <mc:Choice Requires="wps">
            <w:drawing>
              <wp:anchor distT="0" distB="0" distL="114300" distR="114300" simplePos="0" relativeHeight="251662336" behindDoc="0" locked="0" layoutInCell="1" allowOverlap="1" wp14:anchorId="558E1256" wp14:editId="6BD21379">
                <wp:simplePos x="0" y="0"/>
                <wp:positionH relativeFrom="column">
                  <wp:posOffset>2041970</wp:posOffset>
                </wp:positionH>
                <wp:positionV relativeFrom="paragraph">
                  <wp:posOffset>320040</wp:posOffset>
                </wp:positionV>
                <wp:extent cx="225631" cy="17590"/>
                <wp:effectExtent l="0" t="0" r="22225" b="20955"/>
                <wp:wrapNone/>
                <wp:docPr id="79" name="Straight Connector 79"/>
                <wp:cNvGraphicFramePr/>
                <a:graphic xmlns:a="http://schemas.openxmlformats.org/drawingml/2006/main">
                  <a:graphicData uri="http://schemas.microsoft.com/office/word/2010/wordprocessingShape">
                    <wps:wsp>
                      <wps:cNvCnPr/>
                      <wps:spPr>
                        <a:xfrm>
                          <a:off x="0" y="0"/>
                          <a:ext cx="225631" cy="175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C3E258C" id="Straight Connector 79"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60.8pt,25.2pt" to="178.55pt,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" strokecolor="black [3200]" strokeweight="1.5pt">
                <v:stroke joinstyle="miter"/>
              </v:line>
            </w:pict>
          </mc:Fallback>
        </mc:AlternateContent>
      </w:r>
      <w:r>
        <w:rPr>
          <w:b/>
          <w:bCs/>
          <w:noProof/>
        </w:rPr>
        <mc:AlternateContent>
          <mc:Choice Requires="wps">
            <w:drawing>
              <wp:anchor distT="0" distB="0" distL="114300" distR="114300" simplePos="0" relativeHeight="251661312" behindDoc="0" locked="0" layoutInCell="1" allowOverlap="1" wp14:anchorId="1E1EAA1E" wp14:editId="45209EC9">
                <wp:simplePos x="0" y="0"/>
                <wp:positionH relativeFrom="column">
                  <wp:posOffset>2030681</wp:posOffset>
                </wp:positionH>
                <wp:positionV relativeFrom="paragraph">
                  <wp:posOffset>332509</wp:posOffset>
                </wp:positionV>
                <wp:extent cx="219693" cy="5938"/>
                <wp:effectExtent l="0" t="0" r="28575" b="32385"/>
                <wp:wrapNone/>
                <wp:docPr id="78" name="Straight Connector 78"/>
                <wp:cNvGraphicFramePr/>
                <a:graphic xmlns:a="http://schemas.openxmlformats.org/drawingml/2006/main">
                  <a:graphicData uri="http://schemas.microsoft.com/office/word/2010/wordprocessingShape">
                    <wps:wsp>
                      <wps:cNvCnPr/>
                      <wps:spPr>
                        <a:xfrm>
                          <a:off x="0" y="0"/>
                          <a:ext cx="219693" cy="593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E1D159" id="Straight Connector 7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59.9pt,26.2pt" to="177.2pt,2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" strokecolor="black [3200]" strokeweight=".5pt">
                <v:stroke joinstyle="miter"/>
              </v:line>
            </w:pict>
          </mc:Fallback>
        </mc:AlternateContent>
      </w:r>
      <w:r w:rsidR="00262F7B" w:rsidRPr="00262F7B">
        <w:rPr>
          <w:b/>
          <w:bCs/>
        </w:rPr>
        <w:drawing>
          <wp:inline distT="0" distB="0" distL="0" distR="0" wp14:anchorId="794A44C3" wp14:editId="1B36F652">
            <wp:extent cx="3424687" cy="2735976"/>
            <wp:effectExtent l="0" t="0" r="4445"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436206" cy="2745178"/>
                    </a:xfrm>
                    <a:prstGeom prst="rect">
                      <a:avLst/>
                    </a:prstGeom>
                  </pic:spPr>
                </pic:pic>
              </a:graphicData>
            </a:graphic>
          </wp:inline>
        </w:drawing>
      </w:r>
      <w:r w:rsidR="00F27E84" w:rsidRPr="00B55C6C">
        <w:tab/>
      </w:r>
    </w:p>
    <w:p w14:paraId="59DB54A8" w14:textId="0FF3209E" w:rsidR="00F5483D" w:rsidRPr="00B55C6C" w:rsidRDefault="00F5483D" w:rsidP="000A06AA">
      <w:pPr>
        <w:pStyle w:val="Caption"/>
        <w:rPr>
          <w:b/>
          <w:bCs/>
        </w:rPr>
      </w:pPr>
      <w:bookmarkStart w:id="138" w:name="_Toc100325700"/>
      <w:r w:rsidRPr="00B55C6C">
        <w:t xml:space="preserve">Figure </w:t>
      </w:r>
      <w:r w:rsidRPr="00B55C6C">
        <w:fldChar w:fldCharType="begin"/>
      </w:r>
      <w:r w:rsidRPr="00B55C6C">
        <w:instrText xml:space="preserve"> SEQ Figure \* ARABIC </w:instrText>
      </w:r>
      <w:r w:rsidRPr="00B55C6C">
        <w:fldChar w:fldCharType="separate"/>
      </w:r>
      <w:r w:rsidR="0045415E">
        <w:rPr>
          <w:noProof/>
        </w:rPr>
        <w:t>50</w:t>
      </w:r>
      <w:r w:rsidRPr="00B55C6C">
        <w:fldChar w:fldCharType="end"/>
      </w:r>
      <w:r w:rsidRPr="00B55C6C">
        <w:t xml:space="preserve"> Neither getting added to the data frame for training</w:t>
      </w:r>
      <w:bookmarkEnd w:id="138"/>
    </w:p>
    <w:p w14:paraId="15EB8CBD" w14:textId="10E874BF" w:rsidR="003D1442" w:rsidRPr="00B55C6C" w:rsidRDefault="00947B10" w:rsidP="003D1442">
      <w:r w:rsidRPr="00B55C6C">
        <w:t>This is done for hate speech and offensive afterwards. The original dataset is never altered.</w:t>
      </w:r>
      <w:r w:rsidR="00053A2C" w:rsidRPr="00B55C6C">
        <w:t xml:space="preserve"> From approximately month of running and having this feature only around 50 sentences were flagged as neither and around 5 as offensive</w:t>
      </w:r>
      <w:r w:rsidR="00F50155" w:rsidRPr="00B55C6C">
        <w:t xml:space="preserve">. </w:t>
      </w:r>
    </w:p>
    <w:p w14:paraId="20178DCA" w14:textId="66FB7037" w:rsidR="009E4AFE" w:rsidRPr="00B55C6C" w:rsidRDefault="001F5BAA" w:rsidP="00D43B1A">
      <w:pPr>
        <w:pStyle w:val="Heading2"/>
      </w:pPr>
      <w:bookmarkStart w:id="139" w:name="_Toc100325763"/>
      <w:r>
        <w:t>5</w:t>
      </w:r>
      <w:r w:rsidR="009E4AFE" w:rsidRPr="00B55C6C">
        <w:t>.7. Multiple Language support</w:t>
      </w:r>
      <w:bookmarkEnd w:id="139"/>
    </w:p>
    <w:p w14:paraId="2EF87E87" w14:textId="6129FD77" w:rsidR="00B42D7E" w:rsidRPr="00B55C6C" w:rsidRDefault="00950EDE" w:rsidP="00B42D7E">
      <w:r w:rsidRPr="00B55C6C">
        <w:t>The last feature developed for this project was support for multiple languages</w:t>
      </w:r>
      <w:r w:rsidR="00F27E84" w:rsidRPr="00B55C6C">
        <w:t xml:space="preserve">. With </w:t>
      </w:r>
      <w:proofErr w:type="spellStart"/>
      <w:r w:rsidR="00F27E84" w:rsidRPr="00B55C6C">
        <w:t>there</w:t>
      </w:r>
      <w:proofErr w:type="spellEnd"/>
      <w:r w:rsidR="00F27E84" w:rsidRPr="00B55C6C">
        <w:t xml:space="preserve"> only being </w:t>
      </w:r>
      <w:r w:rsidR="00B42D7E" w:rsidRPr="00B55C6C">
        <w:t xml:space="preserve">approximately </w:t>
      </w:r>
      <w:r w:rsidR="00F27E84" w:rsidRPr="00B55C6C">
        <w:t>1.5 billion total English speakers.</w:t>
      </w:r>
      <w:r w:rsidR="00B42D7E" w:rsidRPr="00B55C6C">
        <w:fldChar w:fldCharType="begin"/>
      </w:r>
      <w:r w:rsidR="00D77535">
        <w:instrText xml:space="preserve"> ADDIN ZOTERO_ITEM CSL_CITATION {"citationID":"aHULZ4rJ","properties":{"formattedCitation":"(32)","plainCitation":"(32)","noteIndex":0},"citationItems":[{"id":59,"uris":["http://zotero.org/users/8862477/items/4CYFB53X"],"itemData":{"id":59,"type":"webpage","abstract":"The World Economic Forum is an independent international organization committed to improving the state of the world by engaging business, political, academic and other leaders of society to shape global, regional and industry agendas. Incorporated as a not-for-profit foundation in 1971, and headquartered in Geneva, Switzerland, the Forum is tied to no political, partisan or national interests.","container-title":"World Economic Forum","language":"en","title":"Which languages are most widely spoken?","URL":"https://www.weforum.org/agenda/2015/10/which-languages-are-most-widely-spoken/","accessed":{"date-parts":[["2022",4,7]]}}}],"schema":"https://github.com/citation-style-language/schema/raw/master/csl-citation.json"} </w:instrText>
      </w:r>
      <w:r w:rsidR="00B42D7E" w:rsidRPr="00B55C6C">
        <w:fldChar w:fldCharType="separate"/>
      </w:r>
      <w:r w:rsidR="00D77535" w:rsidRPr="00D77535">
        <w:rPr>
          <w:rFonts w:ascii="Calibri" w:hAnsi="Calibri" w:cs="Calibri"/>
        </w:rPr>
        <w:t>(32)</w:t>
      </w:r>
      <w:r w:rsidR="00B42D7E" w:rsidRPr="00B55C6C">
        <w:fldChar w:fldCharType="end"/>
      </w:r>
      <w:r w:rsidR="00F27E84" w:rsidRPr="00B55C6C">
        <w:t xml:space="preserve"> Leaving over 70 percent of the population unable to take full advantage of th</w:t>
      </w:r>
      <w:r w:rsidR="00B42D7E" w:rsidRPr="00B55C6C">
        <w:t xml:space="preserve">is project. </w:t>
      </w:r>
      <w:r w:rsidR="00B42D7E" w:rsidRPr="00B55C6C">
        <w:t>aim of this project was always to provide</w:t>
      </w:r>
    </w:p>
    <w:p w14:paraId="0E1AD3B1" w14:textId="176375A3" w:rsidR="00B42D7E" w:rsidRPr="00B55C6C" w:rsidRDefault="00B42D7E" w:rsidP="00B42D7E">
      <w:r w:rsidRPr="00B55C6C">
        <w:t>a system that would flag offensive text and having it limited to only 1/</w:t>
      </w:r>
      <w:r w:rsidRPr="00B55C6C">
        <w:t>5</w:t>
      </w:r>
      <w:r w:rsidRPr="00B55C6C">
        <w:t xml:space="preserve">th of the </w:t>
      </w:r>
    </w:p>
    <w:p w14:paraId="3637EE31" w14:textId="326EB4CB" w:rsidR="00B42D7E" w:rsidRPr="00B55C6C" w:rsidRDefault="00B42D7E" w:rsidP="00B42D7E">
      <w:r w:rsidRPr="00B55C6C">
        <w:t xml:space="preserve">population did not seem enough. </w:t>
      </w:r>
      <w:r w:rsidRPr="00B55C6C">
        <w:t>T</w:t>
      </w:r>
      <w:r w:rsidRPr="00B55C6C">
        <w:t>his implementation</w:t>
      </w:r>
      <w:r w:rsidRPr="00B55C6C">
        <w:t xml:space="preserve"> began by</w:t>
      </w:r>
      <w:r w:rsidRPr="00B55C6C">
        <w:t xml:space="preserve"> </w:t>
      </w:r>
      <w:r w:rsidRPr="00B55C6C">
        <w:t>researching</w:t>
      </w:r>
      <w:r w:rsidRPr="00B55C6C">
        <w:t xml:space="preserve"> other</w:t>
      </w:r>
    </w:p>
    <w:p w14:paraId="26397937" w14:textId="0D3E6987" w:rsidR="00B42D7E" w:rsidRPr="00B55C6C" w:rsidRDefault="00B42D7E" w:rsidP="00B42D7E">
      <w:r w:rsidRPr="00B55C6C">
        <w:t>datasets</w:t>
      </w:r>
      <w:r w:rsidRPr="00B55C6C">
        <w:t xml:space="preserve"> that would allow me to implement the multilingual support. </w:t>
      </w:r>
      <w:r w:rsidRPr="00B55C6C">
        <w:t xml:space="preserve">However, I was not able to find any multilingual datasets. Doing more research into the pretrained BERT models I came across a universal sentence encoder that has support for over 100 languages. </w:t>
      </w:r>
      <w:r w:rsidR="00F40B57" w:rsidRPr="00B55C6C">
        <w:t>These sentence embeddings have support for test classification and semantic similarity.</w:t>
      </w:r>
      <w:r w:rsidR="00F40B57" w:rsidRPr="00B55C6C">
        <w:fldChar w:fldCharType="begin"/>
      </w:r>
      <w:r w:rsidR="00D77535">
        <w:instrText xml:space="preserve"> ADDIN ZOTERO_ITEM CSL_CITATION {"citationID":"GV0409W9","properties":{"formattedCitation":"(33)","plainCitation":"(33)","noteIndex":0},"citationItems":[{"id":63,"uris":["http://zotero.org/users/8862477/items/86YWFMYT"],"itemData":{"id":63,"type":"paper-conference","abstract":"This paper presents a novel training method, Conditional Masked Language Modeling (CMLM), to effectively learn sentence representations on large scale unlabeled corpora. CMLM integrates sentence representation learning into MLM training by conditioning on the encoded vectors of adjacent sentences. Our English CMLM model achieves state-of-the-art performance on SentEval, even outperforming models learned using supervised signals. As a fully unsupervised learning method, CMLM can be conveniently extended to a broad range of languages and domains. We find that a multilingual CMLM model co-trained with bitext retrieval (BR) and natural language inference (NLI) tasks outperforms the previous state-of-the-art multilingual models by a large margin, e.g. 10% improvement upon baseline models on cross-lingual semantic search. We explore the same language bias of the learned representations, and propose a simple, post-training and model agnostic approach to remove the language identifying information from the representation while still retaining sentence semantics.","container-title":"Proceedings of the 2021 Conference on Empirical Methods in Natural Language Processing","DOI":"10.18653/v1/2021.emnlp-main.502","event":"EMNLP 2021","event-place":"Online and Punta Cana, Dominican Republic","page":"6216–6228","publisher":"Association for Computational Linguistics","publisher-place":"Online and Punta Cana, Dominican Republic","source":"ACLWeb","title":"Universal Sentence Representation Learning with Conditional Masked Language Model","URL":"https://aclanthology.org/2021.emnlp-main.502","author":[{"family":"Yang","given":"Ziyi"},{"family":"Yang","given":"Yinfei"},{"family":"Cer","given":"Daniel"},{"family":"Law","given":"Jax"},{"family":"Darve","given":"Eric"}],"accessed":{"date-parts":[["2022",4,7]]},"issued":{"date-parts":[["2021",11]]}}}],"schema":"https://github.com/citation-style-language/schema/raw/master/csl-citation.json"} </w:instrText>
      </w:r>
      <w:r w:rsidR="00F40B57" w:rsidRPr="00B55C6C">
        <w:fldChar w:fldCharType="separate"/>
      </w:r>
      <w:r w:rsidR="00D77535" w:rsidRPr="00D77535">
        <w:rPr>
          <w:rFonts w:ascii="Calibri" w:hAnsi="Calibri" w:cs="Calibri"/>
        </w:rPr>
        <w:t>(33)</w:t>
      </w:r>
      <w:r w:rsidR="00F40B57" w:rsidRPr="00B55C6C">
        <w:fldChar w:fldCharType="end"/>
      </w:r>
      <w:r w:rsidR="00F40B57" w:rsidRPr="00B55C6C">
        <w:t xml:space="preserve"> Therefore it was perfect for this project.</w:t>
      </w:r>
      <w:r w:rsidR="00F03D4B" w:rsidRPr="00B55C6C">
        <w:t xml:space="preserve"> </w:t>
      </w:r>
    </w:p>
    <w:p w14:paraId="05EBF9A4" w14:textId="3082E20D" w:rsidR="00B42D7E" w:rsidRPr="00B55C6C" w:rsidRDefault="00F03D4B" w:rsidP="006E14FC">
      <w:pPr>
        <w:tabs>
          <w:tab w:val="left" w:pos="5787"/>
        </w:tabs>
      </w:pPr>
      <w:r w:rsidRPr="00B55C6C">
        <w:t xml:space="preserve">Implementing this feature took very little changing of code however the big change was in training times. Changing from 40 minutes per epoch to 60-70 minutes per epoch. Once again with optimal epochs being at around 8-15. Model size also increased by approximately double from less than 1GB to 1.7GB. </w:t>
      </w:r>
      <w:r w:rsidR="00B42D7E" w:rsidRPr="00B55C6C">
        <w:t>After adding this feature, I expanded the reach of this system from 1.5billion to over</w:t>
      </w:r>
    </w:p>
    <w:p w14:paraId="48D4C711" w14:textId="77777777" w:rsidR="00B42D7E" w:rsidRPr="00B55C6C" w:rsidRDefault="00B42D7E" w:rsidP="00B42D7E">
      <w:r w:rsidRPr="00B55C6C">
        <w:t xml:space="preserve">6 billion people around the world. I understand that many of the people wont </w:t>
      </w:r>
    </w:p>
    <w:p w14:paraId="25E5C3C0" w14:textId="77777777" w:rsidR="00B42D7E" w:rsidRPr="00B55C6C" w:rsidRDefault="00B42D7E" w:rsidP="00B42D7E">
      <w:r w:rsidRPr="00B55C6C">
        <w:t xml:space="preserve">be able to use this system, however, I hope that it can be implemented in many </w:t>
      </w:r>
    </w:p>
    <w:p w14:paraId="1A3240B2" w14:textId="786208BB" w:rsidR="00AE4E37" w:rsidRPr="00B55C6C" w:rsidRDefault="00B42D7E" w:rsidP="00B42D7E">
      <w:r w:rsidRPr="00B55C6C">
        <w:t>places that can assist human moderation and allow the creation of healthier environment</w:t>
      </w:r>
      <w:r w:rsidR="006E14FC" w:rsidRPr="00B55C6C">
        <w:t>.</w:t>
      </w:r>
    </w:p>
    <w:p w14:paraId="4DB36388" w14:textId="4252776D" w:rsidR="00B55C6C" w:rsidRPr="00B55C6C" w:rsidRDefault="006E14FC" w:rsidP="00B42D7E">
      <w:r w:rsidRPr="00B55C6C">
        <w:lastRenderedPageBreak/>
        <w:t xml:space="preserve">This feature was extensively tested on a discord server where the primary language was Croatian. Polish was also tested at a lesser extent.  </w:t>
      </w:r>
      <w:r w:rsidR="00B55C6C" w:rsidRPr="00B55C6C">
        <w:t xml:space="preserve">Putting the confidence threshold is also required to be but at a lower level from 85% to 75%.  Here are some screenshots of the bot detecting offensive sentences written in Croatian: </w:t>
      </w:r>
    </w:p>
    <w:p w14:paraId="064172A1" w14:textId="1FD4125D" w:rsidR="00B55C6C" w:rsidRPr="00B55C6C" w:rsidRDefault="00101B1F" w:rsidP="00B55C6C">
      <w:pPr>
        <w:keepNext/>
      </w:pPr>
      <w:r>
        <w:rPr>
          <w:noProof/>
        </w:rPr>
        <mc:AlternateContent>
          <mc:Choice Requires="wps">
            <w:drawing>
              <wp:anchor distT="0" distB="0" distL="114300" distR="114300" simplePos="0" relativeHeight="251670528" behindDoc="0" locked="0" layoutInCell="1" allowOverlap="1" wp14:anchorId="25D12EC3" wp14:editId="1B4714E2">
                <wp:simplePos x="0" y="0"/>
                <wp:positionH relativeFrom="column">
                  <wp:posOffset>4508390</wp:posOffset>
                </wp:positionH>
                <wp:positionV relativeFrom="paragraph">
                  <wp:posOffset>1058711</wp:posOffset>
                </wp:positionV>
                <wp:extent cx="842838" cy="270344"/>
                <wp:effectExtent l="0" t="0" r="14605" b="15875"/>
                <wp:wrapNone/>
                <wp:docPr id="87" name="Oval 87"/>
                <wp:cNvGraphicFramePr/>
                <a:graphic xmlns:a="http://schemas.openxmlformats.org/drawingml/2006/main">
                  <a:graphicData uri="http://schemas.microsoft.com/office/word/2010/wordprocessingShape">
                    <wps:wsp>
                      <wps:cNvSpPr/>
                      <wps:spPr>
                        <a:xfrm>
                          <a:off x="0" y="0"/>
                          <a:ext cx="842838" cy="270344"/>
                        </a:xfrm>
                        <a:prstGeom prst="ellipse">
                          <a:avLst/>
                        </a:prstGeom>
                        <a:noFill/>
                        <a:ln w="9525" cap="flat" cmpd="sng" algn="ctr">
                          <a:solidFill>
                            <a:schemeClr val="accent4"/>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4EBC2D2" id="Oval 87" o:spid="_x0000_s1026" style="position:absolute;margin-left:355pt;margin-top:83.35pt;width:66.35pt;height:21.3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" filled="f" strokecolor="#ffc000 [3207]"/>
            </w:pict>
          </mc:Fallback>
        </mc:AlternateContent>
      </w:r>
      <w:r w:rsidR="00B55C6C" w:rsidRPr="00B55C6C">
        <w:drawing>
          <wp:inline distT="0" distB="0" distL="0" distR="0" wp14:anchorId="516C2DD9" wp14:editId="5D0AE5FB">
            <wp:extent cx="2838308" cy="983411"/>
            <wp:effectExtent l="0" t="0" r="635"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2879697" cy="997751"/>
                    </a:xfrm>
                    <a:prstGeom prst="rect">
                      <a:avLst/>
                    </a:prstGeom>
                  </pic:spPr>
                </pic:pic>
              </a:graphicData>
            </a:graphic>
          </wp:inline>
        </w:drawing>
      </w:r>
      <w:r w:rsidR="00B55C6C" w:rsidRPr="00B55C6C">
        <w:rPr>
          <w:noProof/>
        </w:rPr>
        <w:t xml:space="preserve"> </w:t>
      </w:r>
      <w:r w:rsidR="00B55C6C" w:rsidRPr="00B55C6C">
        <w:rPr>
          <w:noProof/>
        </w:rPr>
        <w:drawing>
          <wp:inline distT="0" distB="0" distL="0" distR="0" wp14:anchorId="1A2F015C" wp14:editId="7929B0CB">
            <wp:extent cx="2811780" cy="960332"/>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2834476" cy="968084"/>
                    </a:xfrm>
                    <a:prstGeom prst="rect">
                      <a:avLst/>
                    </a:prstGeom>
                  </pic:spPr>
                </pic:pic>
              </a:graphicData>
            </a:graphic>
          </wp:inline>
        </w:drawing>
      </w:r>
    </w:p>
    <w:p w14:paraId="3FD46113" w14:textId="1CCADF22" w:rsidR="00B55C6C" w:rsidRPr="00B55C6C" w:rsidRDefault="00B55C6C" w:rsidP="00B55C6C">
      <w:pPr>
        <w:keepNext/>
      </w:pPr>
      <w:r w:rsidRPr="00B55C6C">
        <w:drawing>
          <wp:inline distT="0" distB="0" distL="0" distR="0" wp14:anchorId="42A57D46" wp14:editId="5B96DFCF">
            <wp:extent cx="6227175" cy="21566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6410376" cy="222005"/>
                    </a:xfrm>
                    <a:prstGeom prst="rect">
                      <a:avLst/>
                    </a:prstGeom>
                  </pic:spPr>
                </pic:pic>
              </a:graphicData>
            </a:graphic>
          </wp:inline>
        </w:drawing>
      </w:r>
    </w:p>
    <w:p w14:paraId="1A362534" w14:textId="71F00EB4" w:rsidR="00B55C6C" w:rsidRPr="00B55C6C" w:rsidRDefault="00101B1F" w:rsidP="00B55C6C">
      <w:pPr>
        <w:keepNext/>
      </w:pPr>
      <w:r>
        <w:rPr>
          <w:noProof/>
        </w:rPr>
        <mc:AlternateContent>
          <mc:Choice Requires="wps">
            <w:drawing>
              <wp:anchor distT="0" distB="0" distL="114300" distR="114300" simplePos="0" relativeHeight="251669504" behindDoc="0" locked="0" layoutInCell="1" allowOverlap="1" wp14:anchorId="2171160A" wp14:editId="5ED1AB63">
                <wp:simplePos x="0" y="0"/>
                <wp:positionH relativeFrom="column">
                  <wp:posOffset>4372776</wp:posOffset>
                </wp:positionH>
                <wp:positionV relativeFrom="paragraph">
                  <wp:posOffset>28575</wp:posOffset>
                </wp:positionV>
                <wp:extent cx="1049572" cy="310101"/>
                <wp:effectExtent l="0" t="0" r="17780" b="13970"/>
                <wp:wrapNone/>
                <wp:docPr id="86" name="Oval 86"/>
                <wp:cNvGraphicFramePr/>
                <a:graphic xmlns:a="http://schemas.openxmlformats.org/drawingml/2006/main">
                  <a:graphicData uri="http://schemas.microsoft.com/office/word/2010/wordprocessingShape">
                    <wps:wsp>
                      <wps:cNvSpPr/>
                      <wps:spPr>
                        <a:xfrm>
                          <a:off x="0" y="0"/>
                          <a:ext cx="1049572" cy="310101"/>
                        </a:xfrm>
                        <a:prstGeom prst="ellipse">
                          <a:avLst/>
                        </a:prstGeom>
                        <a:noFill/>
                        <a:ln w="9525" cap="flat" cmpd="sng" algn="ctr">
                          <a:solidFill>
                            <a:schemeClr val="accent4"/>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5EDFCF9" id="Oval 86" o:spid="_x0000_s1026" style="position:absolute;margin-left:344.3pt;margin-top:2.25pt;width:82.65pt;height:24.4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" filled="f" strokecolor="#ffc000 [3207]"/>
            </w:pict>
          </mc:Fallback>
        </mc:AlternateContent>
      </w:r>
      <w:r w:rsidR="00B55C6C" w:rsidRPr="00B55C6C">
        <w:drawing>
          <wp:inline distT="0" distB="0" distL="0" distR="0" wp14:anchorId="4D39B086" wp14:editId="1CA1AA9B">
            <wp:extent cx="6283118" cy="284672"/>
            <wp:effectExtent l="0" t="0" r="381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6429440" cy="291301"/>
                    </a:xfrm>
                    <a:prstGeom prst="rect">
                      <a:avLst/>
                    </a:prstGeom>
                  </pic:spPr>
                </pic:pic>
              </a:graphicData>
            </a:graphic>
          </wp:inline>
        </w:drawing>
      </w:r>
    </w:p>
    <w:p w14:paraId="0FA27B0B" w14:textId="7A1C62AE" w:rsidR="00B55C6C" w:rsidRDefault="00B55C6C" w:rsidP="008C0359">
      <w:pPr>
        <w:pStyle w:val="Caption"/>
      </w:pPr>
      <w:bookmarkStart w:id="140" w:name="_Toc100325701"/>
      <w:r w:rsidRPr="00B55C6C">
        <w:t xml:space="preserve">Figure </w:t>
      </w:r>
      <w:r w:rsidRPr="00B55C6C">
        <w:fldChar w:fldCharType="begin"/>
      </w:r>
      <w:r w:rsidRPr="00B55C6C">
        <w:instrText xml:space="preserve"> SEQ Figure \* ARABIC </w:instrText>
      </w:r>
      <w:r w:rsidRPr="00B55C6C">
        <w:fldChar w:fldCharType="separate"/>
      </w:r>
      <w:r w:rsidR="0045415E">
        <w:rPr>
          <w:noProof/>
        </w:rPr>
        <w:t>51</w:t>
      </w:r>
      <w:r w:rsidRPr="00B55C6C">
        <w:fldChar w:fldCharType="end"/>
      </w:r>
      <w:r w:rsidRPr="00B55C6C">
        <w:t xml:space="preserve"> offensive content in Croatian</w:t>
      </w:r>
      <w:bookmarkEnd w:id="140"/>
    </w:p>
    <w:p w14:paraId="5D2C464A" w14:textId="7DBD9C5D" w:rsidR="008C0359" w:rsidRDefault="008C0359" w:rsidP="008C0359"/>
    <w:p w14:paraId="20587C0A" w14:textId="22CFC66B" w:rsidR="005B05E7" w:rsidRDefault="005B05E7" w:rsidP="008C0359"/>
    <w:p w14:paraId="53B5CCE6" w14:textId="69EC6491" w:rsidR="003C75BB" w:rsidRDefault="003C75BB" w:rsidP="008C0359"/>
    <w:p w14:paraId="659A258E" w14:textId="049FA3DC" w:rsidR="003C75BB" w:rsidRDefault="003C75BB" w:rsidP="008C0359"/>
    <w:p w14:paraId="6C462897" w14:textId="22AED2EC" w:rsidR="003C75BB" w:rsidRDefault="003C75BB" w:rsidP="008C0359"/>
    <w:p w14:paraId="3A38940A" w14:textId="54D83DCE" w:rsidR="003C75BB" w:rsidRDefault="003C75BB" w:rsidP="008C0359"/>
    <w:p w14:paraId="06C7DBD6" w14:textId="3CBA5C2A" w:rsidR="003C75BB" w:rsidRDefault="003C75BB" w:rsidP="008C0359"/>
    <w:p w14:paraId="546E8927" w14:textId="43B36398" w:rsidR="003C75BB" w:rsidRDefault="003C75BB" w:rsidP="008C0359"/>
    <w:p w14:paraId="5400A5FE" w14:textId="5ECB319B" w:rsidR="003C75BB" w:rsidRDefault="003C75BB" w:rsidP="008C0359"/>
    <w:p w14:paraId="343AF694" w14:textId="64CCEB55" w:rsidR="003C75BB" w:rsidRDefault="003C75BB" w:rsidP="008C0359"/>
    <w:p w14:paraId="246D0442" w14:textId="52C28F88" w:rsidR="003C75BB" w:rsidRDefault="003C75BB" w:rsidP="008C0359"/>
    <w:p w14:paraId="0D092781" w14:textId="2C952895" w:rsidR="003C75BB" w:rsidRDefault="003C75BB" w:rsidP="008C0359"/>
    <w:p w14:paraId="7142B1EB" w14:textId="13F39E7F" w:rsidR="003C75BB" w:rsidRDefault="003C75BB" w:rsidP="008C0359"/>
    <w:p w14:paraId="0414383F" w14:textId="194228E8" w:rsidR="003C75BB" w:rsidRDefault="003C75BB" w:rsidP="008C0359"/>
    <w:p w14:paraId="1A27FC50" w14:textId="65F4610F" w:rsidR="003C75BB" w:rsidRDefault="003C75BB" w:rsidP="008C0359"/>
    <w:p w14:paraId="6B3C771B" w14:textId="4D53F3DB" w:rsidR="003C75BB" w:rsidRDefault="003C75BB" w:rsidP="008C0359"/>
    <w:p w14:paraId="0938F681" w14:textId="6384CD41" w:rsidR="003C75BB" w:rsidRDefault="003C75BB" w:rsidP="008C0359"/>
    <w:p w14:paraId="78C33277" w14:textId="77777777" w:rsidR="003C75BB" w:rsidRPr="008C0359" w:rsidRDefault="003C75BB" w:rsidP="008C0359"/>
    <w:p w14:paraId="710D9F00" w14:textId="1C8952EC" w:rsidR="00DC1139" w:rsidRPr="00B55C6C" w:rsidRDefault="001F5BAA" w:rsidP="008E6D00">
      <w:pPr>
        <w:pStyle w:val="Heading1"/>
      </w:pPr>
      <w:bookmarkStart w:id="141" w:name="_Toc100325764"/>
      <w:r>
        <w:lastRenderedPageBreak/>
        <w:t>6</w:t>
      </w:r>
      <w:r w:rsidR="00DC1139" w:rsidRPr="00B55C6C">
        <w:t>. Testing and Evaluation</w:t>
      </w:r>
      <w:bookmarkEnd w:id="141"/>
    </w:p>
    <w:p w14:paraId="3299C60D" w14:textId="159D5618" w:rsidR="00DC1139" w:rsidRPr="00B55C6C" w:rsidRDefault="001F5BAA" w:rsidP="00A8276D">
      <w:pPr>
        <w:pStyle w:val="Heading2"/>
      </w:pPr>
      <w:bookmarkStart w:id="142" w:name="_Toc100325765"/>
      <w:r>
        <w:t>6</w:t>
      </w:r>
      <w:r w:rsidR="00DC1139" w:rsidRPr="00B55C6C">
        <w:t>.1. Introduction</w:t>
      </w:r>
      <w:bookmarkEnd w:id="142"/>
    </w:p>
    <w:p w14:paraId="504FAEB9" w14:textId="77777777" w:rsidR="00DC1139" w:rsidRPr="00B55C6C" w:rsidRDefault="00DC1139" w:rsidP="00DC1139">
      <w:r w:rsidRPr="00B55C6C">
        <w:t>In this section, I am going to discuss the method for testing and evaluating this project. From using multiple models to test accuracy and getting feedback from users, I will be attempting to make the model more accurate as the development continues.</w:t>
      </w:r>
    </w:p>
    <w:p w14:paraId="1BEECC6C" w14:textId="5020CAA0" w:rsidR="00DC1139" w:rsidRPr="00B55C6C" w:rsidRDefault="001F5BAA" w:rsidP="00A8276D">
      <w:pPr>
        <w:pStyle w:val="Heading2"/>
      </w:pPr>
      <w:bookmarkStart w:id="143" w:name="_Toc100325766"/>
      <w:r>
        <w:t>6.</w:t>
      </w:r>
      <w:r w:rsidR="00DC1139" w:rsidRPr="00B55C6C">
        <w:t>2. Plan for Testing</w:t>
      </w:r>
      <w:r w:rsidR="005B05E7">
        <w:t xml:space="preserve"> and Evaluation</w:t>
      </w:r>
      <w:bookmarkEnd w:id="143"/>
    </w:p>
    <w:p w14:paraId="3324FD36" w14:textId="31526DCE" w:rsidR="00DC1139" w:rsidRPr="00B55C6C" w:rsidRDefault="00DC1139" w:rsidP="00DC1139">
      <w:r w:rsidRPr="00B55C6C">
        <w:t xml:space="preserve">The project will be tested all the time thought the entire development cycle. </w:t>
      </w:r>
      <w:r w:rsidR="007B1B95" w:rsidRPr="00B55C6C">
        <w:t>From the speed of the model training</w:t>
      </w:r>
      <w:r w:rsidRPr="00B55C6C">
        <w:t xml:space="preserve"> to the accuracy to make sure that it is working correctly. </w:t>
      </w:r>
    </w:p>
    <w:p w14:paraId="2D12E061" w14:textId="0A962C8D" w:rsidR="00DC1139" w:rsidRPr="00B55C6C" w:rsidRDefault="00DC1139" w:rsidP="00DC1139">
      <w:r w:rsidRPr="00B55C6C">
        <w:t xml:space="preserve">To make sure that the project is never completely lost, I will be using GitHub for backup and version control. This will make sure that if there are any major issues that end up </w:t>
      </w:r>
      <w:r w:rsidR="007B1B95" w:rsidRPr="00B55C6C">
        <w:t>breaking</w:t>
      </w:r>
      <w:r w:rsidRPr="00B55C6C">
        <w:t xml:space="preserve"> the project, the changes could be rolled back. It will also prevent any issue occurring with any accidental deletion of any files.</w:t>
      </w:r>
    </w:p>
    <w:p w14:paraId="381483AB" w14:textId="1144C36F" w:rsidR="008E6D00" w:rsidRPr="00B55C6C" w:rsidRDefault="00DC1139" w:rsidP="00DC1139">
      <w:r w:rsidRPr="00B55C6C">
        <w:t xml:space="preserve">The project will also be continuously tested and evaluated by user feedback. I plan on asking multiple large discord servers to use the bot and report with any feedback and issues that they see with the bot. Doing this will help me find issues that I alone will not be able to find. </w:t>
      </w:r>
      <w:r w:rsidR="008C0359">
        <w:t xml:space="preserve"> </w:t>
      </w:r>
      <w:r w:rsidR="007B1B95" w:rsidRPr="00B55C6C">
        <w:t>Furthermore,</w:t>
      </w:r>
      <w:r w:rsidRPr="00B55C6C">
        <w:t xml:space="preserve"> I will also be comparing if the solution is more effective than having human perform the exact same task. </w:t>
      </w:r>
    </w:p>
    <w:p w14:paraId="0F603172" w14:textId="13D57350" w:rsidR="00DC1139" w:rsidRPr="00B55C6C" w:rsidRDefault="009C5765" w:rsidP="00DC1139">
      <w:pPr>
        <w:pStyle w:val="Heading3"/>
      </w:pPr>
      <w:bookmarkStart w:id="144" w:name="_Toc100325767"/>
      <w:r>
        <w:t xml:space="preserve">6.2.1 </w:t>
      </w:r>
      <w:r w:rsidR="00DC1139" w:rsidRPr="00B55C6C">
        <w:t>User feedback</w:t>
      </w:r>
      <w:bookmarkEnd w:id="144"/>
    </w:p>
    <w:p w14:paraId="0EF753CE" w14:textId="485C325C" w:rsidR="000203A2" w:rsidRPr="00B55C6C" w:rsidRDefault="00DC1139" w:rsidP="000203A2">
      <w:r w:rsidRPr="00B55C6C">
        <w:t>I will also be using user feedback to test the model. This will be for finetuning and making sure that the bot will not be under sensitive or over sensitive. For evaluation of the project, I will be taking a combination of user feedback, model accuracy and error scores, and finally comparing on whether the bot does a better job on detecting and dealing with messages than a human can. Both on a large scale and on a small scale.</w:t>
      </w:r>
    </w:p>
    <w:p w14:paraId="57862E40" w14:textId="1729762E" w:rsidR="00DC1139" w:rsidRDefault="00DC1139" w:rsidP="00DC1139"/>
    <w:p w14:paraId="0D6221F1" w14:textId="40E5691C" w:rsidR="005B05E7" w:rsidRPr="00B55C6C" w:rsidRDefault="001F5BAA" w:rsidP="005B05E7">
      <w:pPr>
        <w:pStyle w:val="Heading2"/>
      </w:pPr>
      <w:bookmarkStart w:id="145" w:name="_Toc100325768"/>
      <w:r>
        <w:t>6</w:t>
      </w:r>
      <w:r w:rsidR="005B05E7" w:rsidRPr="00B55C6C">
        <w:t>.</w:t>
      </w:r>
      <w:r>
        <w:t>3</w:t>
      </w:r>
      <w:r w:rsidR="005B05E7" w:rsidRPr="00B55C6C">
        <w:t xml:space="preserve">. </w:t>
      </w:r>
      <w:r w:rsidR="005B05E7">
        <w:t>Testing of project</w:t>
      </w:r>
      <w:bookmarkEnd w:id="145"/>
    </w:p>
    <w:p w14:paraId="6D451A5E" w14:textId="2D4D8013" w:rsidR="005B05E7" w:rsidRDefault="005B05E7" w:rsidP="00DC1139">
      <w:r>
        <w:t xml:space="preserve">Testing of the project was guided using a test plan along every process during development to make sure everything would work as expected in the end. The project was tested using </w:t>
      </w:r>
      <w:r w:rsidR="00AE0295">
        <w:t xml:space="preserve">both </w:t>
      </w:r>
      <w:r>
        <w:t>black</w:t>
      </w:r>
      <w:r w:rsidR="00AE0295">
        <w:t xml:space="preserve"> and Gray</w:t>
      </w:r>
      <w:r>
        <w:t xml:space="preserve"> testing depending on the user. </w:t>
      </w:r>
    </w:p>
    <w:p w14:paraId="113713CD" w14:textId="77777777" w:rsidR="00FA0FAC" w:rsidRDefault="00FA0FAC" w:rsidP="00DC1139"/>
    <w:p w14:paraId="77B73F94" w14:textId="2B42E706" w:rsidR="00AE0295" w:rsidRDefault="00D27D98" w:rsidP="00AE0295">
      <w:pPr>
        <w:pStyle w:val="Heading3"/>
      </w:pPr>
      <w:bookmarkStart w:id="146" w:name="_Toc100325769"/>
      <w:r>
        <w:t xml:space="preserve">6.3.1 </w:t>
      </w:r>
      <w:r w:rsidR="00AE0295">
        <w:t>Blackbox Testing</w:t>
      </w:r>
      <w:bookmarkEnd w:id="146"/>
    </w:p>
    <w:p w14:paraId="3913BA6C" w14:textId="2A661FE0" w:rsidR="00FA0FAC" w:rsidRDefault="00FA0FAC" w:rsidP="005B05E7">
      <w:r w:rsidRPr="00FA0FAC">
        <w:t>Black Box Testing is a software testing method that involves testing the functions of software applications</w:t>
      </w:r>
      <w:r>
        <w:t xml:space="preserve"> without looking at the written code</w:t>
      </w:r>
      <w:r w:rsidRPr="00FA0FAC">
        <w:t xml:space="preserve">, implementation </w:t>
      </w:r>
      <w:r>
        <w:t>method</w:t>
      </w:r>
      <w:r w:rsidRPr="00FA0FAC">
        <w:t>, or</w:t>
      </w:r>
      <w:r>
        <w:t xml:space="preserve"> how the program works</w:t>
      </w:r>
      <w:r w:rsidRPr="00FA0FAC">
        <w:t xml:space="preserve">. </w:t>
      </w:r>
      <w:r w:rsidRPr="00FA0FAC">
        <w:lastRenderedPageBreak/>
        <w:t>Black Box Testing is a type of software testing that focuses on the input and output of software applications and is driven by software requirements and specifications.</w:t>
      </w:r>
      <w:r>
        <w:t xml:space="preserve"> There are 3 types of black box testing</w:t>
      </w:r>
    </w:p>
    <w:p w14:paraId="2AE19E55" w14:textId="27CD92A3" w:rsidR="00FA0FAC" w:rsidRDefault="00FA0FAC" w:rsidP="00FA0FAC">
      <w:pPr>
        <w:pStyle w:val="ListParagraph"/>
        <w:numPr>
          <w:ilvl w:val="0"/>
          <w:numId w:val="23"/>
        </w:numPr>
      </w:pPr>
      <w:r w:rsidRPr="00FA0FAC">
        <w:t>Functional testing</w:t>
      </w:r>
      <w:r>
        <w:t xml:space="preserve"> – testing different functions of the project</w:t>
      </w:r>
    </w:p>
    <w:p w14:paraId="1C19A8E9" w14:textId="5D821896" w:rsidR="00FA0FAC" w:rsidRDefault="00FA0FAC" w:rsidP="00FA0FAC">
      <w:pPr>
        <w:pStyle w:val="ListParagraph"/>
        <w:numPr>
          <w:ilvl w:val="0"/>
          <w:numId w:val="23"/>
        </w:numPr>
      </w:pPr>
      <w:r>
        <w:t xml:space="preserve">Non - </w:t>
      </w:r>
      <w:r w:rsidRPr="00FA0FAC">
        <w:t>Functional testing</w:t>
      </w:r>
      <w:r>
        <w:t xml:space="preserve"> – testing of performance, scalability, and usability</w:t>
      </w:r>
    </w:p>
    <w:p w14:paraId="41248F9C" w14:textId="1C8BDAE2" w:rsidR="00FA0FAC" w:rsidRDefault="00FA0FAC" w:rsidP="00FA0FAC">
      <w:pPr>
        <w:pStyle w:val="ListParagraph"/>
        <w:numPr>
          <w:ilvl w:val="0"/>
          <w:numId w:val="23"/>
        </w:numPr>
      </w:pPr>
      <w:r w:rsidRPr="00FA0FAC">
        <w:t>Regression testing</w:t>
      </w:r>
      <w:r>
        <w:t xml:space="preserve"> – testing after code changes to make sure new code does not affect existing code</w:t>
      </w:r>
    </w:p>
    <w:p w14:paraId="06A723CF" w14:textId="114908E4" w:rsidR="00FA0FAC" w:rsidRDefault="00FA0FAC" w:rsidP="00FA0FAC">
      <w:r>
        <w:t xml:space="preserve">For this project, all 3 types of testing were used due to the nature of this project. Functional testing was used mainly on the text classification as it was the main feature of the project. Making sure that the prediction was correct was extremely important and lots of time was invested into testing it. Non- functional testing was also used hand in hand with functional testing to make sure performance was always at an acceptable level and there </w:t>
      </w:r>
      <w:r w:rsidR="00B00093">
        <w:t>were</w:t>
      </w:r>
      <w:r>
        <w:t xml:space="preserve"> no delays. This was </w:t>
      </w:r>
      <w:r w:rsidR="00B00093">
        <w:t xml:space="preserve">very important for the image processing as if done inefficiently, getting a prediction could take a long time.  Lastly, regression testing was used every time the code was changed to make sure nothing was lost or effected negatively in the process. </w:t>
      </w:r>
    </w:p>
    <w:p w14:paraId="07584F53" w14:textId="77777777" w:rsidR="00D55094" w:rsidRDefault="00D55094" w:rsidP="00D55094">
      <w:pPr>
        <w:keepNext/>
      </w:pPr>
      <w:r>
        <w:rPr>
          <w:noProof/>
        </w:rPr>
        <w:drawing>
          <wp:inline distT="0" distB="0" distL="0" distR="0" wp14:anchorId="5BC4FEAA" wp14:editId="4A88E967">
            <wp:extent cx="5731510" cy="3263265"/>
            <wp:effectExtent l="0" t="0" r="2540" b="0"/>
            <wp:docPr id="42" name="Picture 42" descr="What is Black Box Testing | Techniques &amp; Examples | Imper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8" descr="What is Black Box Testing | Techniques &amp; Examples | Imperva"/>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731510" cy="3263265"/>
                    </a:xfrm>
                    <a:prstGeom prst="rect">
                      <a:avLst/>
                    </a:prstGeom>
                    <a:noFill/>
                    <a:ln>
                      <a:noFill/>
                    </a:ln>
                  </pic:spPr>
                </pic:pic>
              </a:graphicData>
            </a:graphic>
          </wp:inline>
        </w:drawing>
      </w:r>
    </w:p>
    <w:p w14:paraId="39E6BFF0" w14:textId="27AA0E76" w:rsidR="00D55094" w:rsidRDefault="00D55094" w:rsidP="00D55094">
      <w:pPr>
        <w:pStyle w:val="Caption"/>
        <w:jc w:val="left"/>
      </w:pPr>
      <w:bookmarkStart w:id="147" w:name="_Toc100325702"/>
      <w:r>
        <w:t xml:space="preserve">Figure </w:t>
      </w:r>
      <w:r>
        <w:fldChar w:fldCharType="begin"/>
      </w:r>
      <w:r>
        <w:instrText xml:space="preserve"> SEQ Figure \* ARABIC </w:instrText>
      </w:r>
      <w:r>
        <w:fldChar w:fldCharType="separate"/>
      </w:r>
      <w:r w:rsidR="0045415E">
        <w:rPr>
          <w:noProof/>
        </w:rPr>
        <w:t>52</w:t>
      </w:r>
      <w:r>
        <w:fldChar w:fldCharType="end"/>
      </w:r>
      <w:r>
        <w:t xml:space="preserve"> Black Box Testing</w:t>
      </w:r>
      <w:r>
        <w:fldChar w:fldCharType="begin"/>
      </w:r>
      <w:r w:rsidR="00D77535">
        <w:instrText xml:space="preserve"> ADDIN ZOTERO_ITEM CSL_CITATION {"citationID":"SgP41Yij","properties":{"formattedCitation":"(34)","plainCitation":"(34)","noteIndex":0},"citationItems":[{"id":67,"uris":["http://zotero.org/users/8862477/items/F2FMTLSZ"],"itemData":{"id":67,"type":"post-weblog","abstract":"Black box testing helps discover critical issues and functionality gaps with no prior knowledge of the system's internal workings. Learn how.","container-title":"Learning Center","language":"en-US","title":"What is Black Box Testing | Techniques &amp; Examples | Imperva","URL":"https://www.imperva.com/learn/application-security/black-box-testing/","accessed":{"date-parts":[["2022",4,8]]}}}],"schema":"https://github.com/citation-style-language/schema/raw/master/csl-citation.json"} </w:instrText>
      </w:r>
      <w:r>
        <w:fldChar w:fldCharType="separate"/>
      </w:r>
      <w:r w:rsidR="00D77535" w:rsidRPr="00D77535">
        <w:rPr>
          <w:rFonts w:ascii="Calibri" w:hAnsi="Calibri" w:cs="Calibri"/>
        </w:rPr>
        <w:t>(34)</w:t>
      </w:r>
      <w:bookmarkEnd w:id="147"/>
      <w:r>
        <w:fldChar w:fldCharType="end"/>
      </w:r>
    </w:p>
    <w:p w14:paraId="19DC32F3" w14:textId="77777777" w:rsidR="00D55094" w:rsidRDefault="00D55094" w:rsidP="00FA0FAC"/>
    <w:p w14:paraId="04F44B8A" w14:textId="26450B0E" w:rsidR="00AE0295" w:rsidRDefault="00792750" w:rsidP="00AE0295">
      <w:pPr>
        <w:pStyle w:val="Heading3"/>
      </w:pPr>
      <w:bookmarkStart w:id="148" w:name="_Toc100325770"/>
      <w:r>
        <w:t xml:space="preserve">6.3.2 </w:t>
      </w:r>
      <w:r w:rsidR="00B00093">
        <w:t>Grey box</w:t>
      </w:r>
      <w:r w:rsidR="00AE0295">
        <w:t xml:space="preserve"> Testing</w:t>
      </w:r>
      <w:bookmarkEnd w:id="148"/>
    </w:p>
    <w:p w14:paraId="6CC9E229" w14:textId="4B14953A" w:rsidR="005B05E7" w:rsidRDefault="000A74FD" w:rsidP="005B05E7">
      <w:r w:rsidRPr="000A74FD">
        <w:t xml:space="preserve">Grey Box Testing is a software testing technique that involves testing a software product or application with just a limited </w:t>
      </w:r>
      <w:r>
        <w:t>view</w:t>
      </w:r>
      <w:r w:rsidRPr="000A74FD">
        <w:t xml:space="preserve"> of the application's </w:t>
      </w:r>
      <w:r>
        <w:t>written code</w:t>
      </w:r>
      <w:r w:rsidRPr="000A74FD">
        <w:t>. Grey box testing is used to look for and discover flaws caused by poor code structure or application usage.</w:t>
      </w:r>
      <w:r>
        <w:t xml:space="preserve"> Grey box testing uses a </w:t>
      </w:r>
      <w:r>
        <w:lastRenderedPageBreak/>
        <w:t xml:space="preserve">combination of both white box and black box testing. This gives it the ability to test </w:t>
      </w:r>
      <w:r w:rsidR="00A12787">
        <w:t>both</w:t>
      </w:r>
      <w:r>
        <w:t xml:space="preserve"> sides of an application; what the end user sees and what makes it all work. </w:t>
      </w:r>
      <w:r w:rsidR="00E8774F">
        <w:t xml:space="preserve">Gray box testing is the main method used for testing and understanding the predictions for hate speech and offensive language classification. Especially when dealing with false positives understanding where the cut off point for each class is. This is where the 85% and 50% confidence levels for offensive language and hate speech were found. </w:t>
      </w:r>
    </w:p>
    <w:p w14:paraId="1835BE17" w14:textId="35AF7F12" w:rsidR="005B05E7" w:rsidRPr="00B55C6C" w:rsidRDefault="005E285B" w:rsidP="005B05E7">
      <w:pPr>
        <w:pStyle w:val="Heading3"/>
      </w:pPr>
      <w:bookmarkStart w:id="149" w:name="_Toc100325771"/>
      <w:r>
        <w:t xml:space="preserve">6.3.3 </w:t>
      </w:r>
      <w:r w:rsidR="005B05E7" w:rsidRPr="00B55C6C">
        <w:t>Test plan</w:t>
      </w:r>
      <w:bookmarkEnd w:id="149"/>
    </w:p>
    <w:p w14:paraId="60CA2EAD" w14:textId="4C400756" w:rsidR="005B05E7" w:rsidRPr="00B55C6C" w:rsidRDefault="004410FE" w:rsidP="005B05E7">
      <w:r>
        <w:t>A test plan was created to test the model to see if it was performing as expected</w:t>
      </w:r>
    </w:p>
    <w:tbl>
      <w:tblPr>
        <w:tblStyle w:val="3"/>
        <w:tblW w:w="972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53"/>
        <w:gridCol w:w="5091"/>
        <w:gridCol w:w="2929"/>
        <w:gridCol w:w="850"/>
      </w:tblGrid>
      <w:tr w:rsidR="005B05E7" w:rsidRPr="00B55C6C" w14:paraId="0FAAE3A5" w14:textId="77777777" w:rsidTr="00CC03CB">
        <w:trPr>
          <w:trHeight w:val="397"/>
          <w:jc w:val="center"/>
        </w:trPr>
        <w:tc>
          <w:tcPr>
            <w:tcW w:w="853" w:type="dxa"/>
            <w:shd w:val="clear" w:color="auto" w:fill="auto"/>
            <w:tcMar>
              <w:top w:w="100" w:type="dxa"/>
              <w:left w:w="100" w:type="dxa"/>
              <w:bottom w:w="100" w:type="dxa"/>
              <w:right w:w="100" w:type="dxa"/>
            </w:tcMar>
          </w:tcPr>
          <w:p w14:paraId="476D9723"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Test No.</w:t>
            </w:r>
          </w:p>
        </w:tc>
        <w:tc>
          <w:tcPr>
            <w:tcW w:w="5091" w:type="dxa"/>
            <w:shd w:val="clear" w:color="auto" w:fill="auto"/>
            <w:tcMar>
              <w:top w:w="100" w:type="dxa"/>
              <w:left w:w="100" w:type="dxa"/>
              <w:bottom w:w="100" w:type="dxa"/>
              <w:right w:w="100" w:type="dxa"/>
            </w:tcMar>
          </w:tcPr>
          <w:p w14:paraId="524BEFF5"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Test Description</w:t>
            </w:r>
          </w:p>
        </w:tc>
        <w:tc>
          <w:tcPr>
            <w:tcW w:w="2929" w:type="dxa"/>
            <w:shd w:val="clear" w:color="auto" w:fill="auto"/>
            <w:tcMar>
              <w:top w:w="100" w:type="dxa"/>
              <w:left w:w="100" w:type="dxa"/>
              <w:bottom w:w="100" w:type="dxa"/>
              <w:right w:w="100" w:type="dxa"/>
            </w:tcMar>
          </w:tcPr>
          <w:p w14:paraId="46416677"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Expected Outcome</w:t>
            </w:r>
          </w:p>
        </w:tc>
        <w:tc>
          <w:tcPr>
            <w:tcW w:w="850" w:type="dxa"/>
            <w:shd w:val="clear" w:color="auto" w:fill="auto"/>
            <w:tcMar>
              <w:top w:w="100" w:type="dxa"/>
              <w:left w:w="100" w:type="dxa"/>
              <w:bottom w:w="100" w:type="dxa"/>
              <w:right w:w="100" w:type="dxa"/>
            </w:tcMar>
          </w:tcPr>
          <w:p w14:paraId="5604C29D" w14:textId="77777777" w:rsidR="005B05E7" w:rsidRPr="00B55C6C" w:rsidRDefault="005B05E7" w:rsidP="00CD2780">
            <w:pPr>
              <w:widowControl w:val="0"/>
              <w:pBdr>
                <w:top w:val="nil"/>
                <w:left w:val="nil"/>
                <w:bottom w:val="nil"/>
                <w:right w:val="nil"/>
                <w:between w:val="nil"/>
              </w:pBdr>
              <w:rPr>
                <w:b/>
                <w:sz w:val="22"/>
                <w:szCs w:val="22"/>
              </w:rPr>
            </w:pPr>
            <w:r w:rsidRPr="00B55C6C">
              <w:rPr>
                <w:b/>
                <w:sz w:val="22"/>
                <w:szCs w:val="22"/>
              </w:rPr>
              <w:t>Pass?</w:t>
            </w:r>
          </w:p>
        </w:tc>
      </w:tr>
      <w:tr w:rsidR="005B05E7" w:rsidRPr="00B55C6C" w14:paraId="1241AA70" w14:textId="77777777" w:rsidTr="00CC03CB">
        <w:trPr>
          <w:trHeight w:val="1800"/>
          <w:jc w:val="center"/>
        </w:trPr>
        <w:tc>
          <w:tcPr>
            <w:tcW w:w="853" w:type="dxa"/>
            <w:shd w:val="clear" w:color="auto" w:fill="auto"/>
            <w:tcMar>
              <w:top w:w="100" w:type="dxa"/>
              <w:left w:w="100" w:type="dxa"/>
              <w:bottom w:w="100" w:type="dxa"/>
              <w:right w:w="100" w:type="dxa"/>
            </w:tcMar>
          </w:tcPr>
          <w:p w14:paraId="29EBE5EB"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1</w:t>
            </w:r>
          </w:p>
        </w:tc>
        <w:tc>
          <w:tcPr>
            <w:tcW w:w="5091" w:type="dxa"/>
            <w:shd w:val="clear" w:color="auto" w:fill="auto"/>
            <w:tcMar>
              <w:top w:w="100" w:type="dxa"/>
              <w:left w:w="100" w:type="dxa"/>
              <w:bottom w:w="100" w:type="dxa"/>
              <w:right w:w="100" w:type="dxa"/>
            </w:tcMar>
          </w:tcPr>
          <w:p w14:paraId="59E02BF5" w14:textId="008E2A30" w:rsidR="005B05E7" w:rsidRPr="00B55C6C" w:rsidRDefault="005B05E7" w:rsidP="00CD2780">
            <w:pPr>
              <w:widowControl w:val="0"/>
              <w:pBdr>
                <w:top w:val="nil"/>
                <w:left w:val="nil"/>
                <w:bottom w:val="nil"/>
                <w:right w:val="nil"/>
                <w:between w:val="nil"/>
              </w:pBdr>
              <w:rPr>
                <w:sz w:val="22"/>
                <w:szCs w:val="22"/>
              </w:rPr>
            </w:pPr>
            <w:r w:rsidRPr="00B55C6C">
              <w:rPr>
                <w:sz w:val="22"/>
                <w:szCs w:val="22"/>
              </w:rPr>
              <w:t xml:space="preserve">Does the classifier </w:t>
            </w:r>
            <w:r w:rsidR="00EB0109">
              <w:rPr>
                <w:sz w:val="22"/>
                <w:szCs w:val="22"/>
              </w:rPr>
              <w:t>detect</w:t>
            </w:r>
            <w:r w:rsidRPr="00B55C6C">
              <w:rPr>
                <w:sz w:val="22"/>
                <w:szCs w:val="22"/>
              </w:rPr>
              <w:t xml:space="preserve"> hate speech</w:t>
            </w:r>
            <w:r w:rsidR="00EB0109">
              <w:rPr>
                <w:sz w:val="22"/>
                <w:szCs w:val="22"/>
              </w:rPr>
              <w:t xml:space="preserve"> at a greater than 90% accuracy</w:t>
            </w:r>
          </w:p>
        </w:tc>
        <w:tc>
          <w:tcPr>
            <w:tcW w:w="2929" w:type="dxa"/>
            <w:shd w:val="clear" w:color="auto" w:fill="auto"/>
            <w:tcMar>
              <w:top w:w="100" w:type="dxa"/>
              <w:left w:w="100" w:type="dxa"/>
              <w:bottom w:w="100" w:type="dxa"/>
              <w:right w:w="100" w:type="dxa"/>
            </w:tcMar>
          </w:tcPr>
          <w:p w14:paraId="080329B4" w14:textId="77777777" w:rsidR="005B05E7" w:rsidRPr="005B05E7" w:rsidRDefault="005B05E7" w:rsidP="00CD2780">
            <w:pPr>
              <w:widowControl w:val="0"/>
              <w:pBdr>
                <w:top w:val="nil"/>
                <w:left w:val="nil"/>
                <w:bottom w:val="nil"/>
                <w:right w:val="nil"/>
                <w:between w:val="nil"/>
              </w:pBdr>
              <w:rPr>
                <w:sz w:val="22"/>
                <w:szCs w:val="22"/>
              </w:rPr>
            </w:pPr>
            <w:r w:rsidRPr="005B05E7">
              <w:rPr>
                <w:sz w:val="22"/>
                <w:szCs w:val="22"/>
              </w:rPr>
              <w:t>Will predict hate speech at an adequate speed and deal with it adequately. By either removing the message, warning the user, muting the user, etc</w:t>
            </w:r>
          </w:p>
        </w:tc>
        <w:tc>
          <w:tcPr>
            <w:tcW w:w="850" w:type="dxa"/>
            <w:shd w:val="clear" w:color="auto" w:fill="70AD47" w:themeFill="accent6"/>
            <w:tcMar>
              <w:top w:w="100" w:type="dxa"/>
              <w:left w:w="100" w:type="dxa"/>
              <w:bottom w:w="100" w:type="dxa"/>
              <w:right w:w="100" w:type="dxa"/>
            </w:tcMar>
          </w:tcPr>
          <w:p w14:paraId="7C638DBE" w14:textId="77777777" w:rsidR="005B05E7" w:rsidRPr="005B05E7" w:rsidRDefault="005B05E7" w:rsidP="00CD2780">
            <w:pPr>
              <w:widowControl w:val="0"/>
              <w:pBdr>
                <w:top w:val="nil"/>
                <w:left w:val="nil"/>
                <w:bottom w:val="nil"/>
                <w:right w:val="nil"/>
                <w:between w:val="nil"/>
              </w:pBdr>
            </w:pPr>
            <w:r w:rsidRPr="005B05E7">
              <w:t>Yes</w:t>
            </w:r>
          </w:p>
        </w:tc>
      </w:tr>
      <w:tr w:rsidR="005B05E7" w:rsidRPr="00B55C6C" w14:paraId="5A21E973" w14:textId="77777777" w:rsidTr="00CC03CB">
        <w:trPr>
          <w:trHeight w:val="1452"/>
          <w:jc w:val="center"/>
        </w:trPr>
        <w:tc>
          <w:tcPr>
            <w:tcW w:w="853" w:type="dxa"/>
            <w:shd w:val="clear" w:color="auto" w:fill="auto"/>
            <w:tcMar>
              <w:top w:w="100" w:type="dxa"/>
              <w:left w:w="100" w:type="dxa"/>
              <w:bottom w:w="100" w:type="dxa"/>
              <w:right w:w="100" w:type="dxa"/>
            </w:tcMar>
          </w:tcPr>
          <w:p w14:paraId="7C343A43"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2</w:t>
            </w:r>
          </w:p>
        </w:tc>
        <w:tc>
          <w:tcPr>
            <w:tcW w:w="5091" w:type="dxa"/>
            <w:shd w:val="clear" w:color="auto" w:fill="auto"/>
            <w:tcMar>
              <w:top w:w="100" w:type="dxa"/>
              <w:left w:w="100" w:type="dxa"/>
              <w:bottom w:w="100" w:type="dxa"/>
              <w:right w:w="100" w:type="dxa"/>
            </w:tcMar>
          </w:tcPr>
          <w:p w14:paraId="7AAC29A7" w14:textId="2D59F28C" w:rsidR="005B05E7" w:rsidRPr="00B55C6C" w:rsidRDefault="005B05E7" w:rsidP="00CD2780">
            <w:pPr>
              <w:widowControl w:val="0"/>
              <w:pBdr>
                <w:top w:val="nil"/>
                <w:left w:val="nil"/>
                <w:bottom w:val="nil"/>
                <w:right w:val="nil"/>
                <w:between w:val="nil"/>
              </w:pBdr>
              <w:rPr>
                <w:sz w:val="22"/>
                <w:szCs w:val="22"/>
              </w:rPr>
            </w:pPr>
            <w:r w:rsidRPr="00B55C6C">
              <w:rPr>
                <w:sz w:val="22"/>
                <w:szCs w:val="22"/>
              </w:rPr>
              <w:t>Does the classifier predict offensive language</w:t>
            </w:r>
            <w:r w:rsidR="00EB0109">
              <w:rPr>
                <w:sz w:val="22"/>
                <w:szCs w:val="22"/>
              </w:rPr>
              <w:t xml:space="preserve"> </w:t>
            </w:r>
            <w:r w:rsidR="00EB0109">
              <w:rPr>
                <w:sz w:val="22"/>
                <w:szCs w:val="22"/>
              </w:rPr>
              <w:t>t a greater than 90% accuracy</w:t>
            </w:r>
          </w:p>
        </w:tc>
        <w:tc>
          <w:tcPr>
            <w:tcW w:w="2929" w:type="dxa"/>
            <w:shd w:val="clear" w:color="auto" w:fill="auto"/>
            <w:tcMar>
              <w:top w:w="100" w:type="dxa"/>
              <w:left w:w="100" w:type="dxa"/>
              <w:bottom w:w="100" w:type="dxa"/>
              <w:right w:w="100" w:type="dxa"/>
            </w:tcMar>
          </w:tcPr>
          <w:p w14:paraId="39C6DBB0"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 xml:space="preserve">Outcome will be like hate speech and punishment will be dealt depending on the severity and previous occurrences </w:t>
            </w:r>
          </w:p>
        </w:tc>
        <w:tc>
          <w:tcPr>
            <w:tcW w:w="850" w:type="dxa"/>
            <w:shd w:val="clear" w:color="auto" w:fill="70AD47" w:themeFill="accent6"/>
            <w:tcMar>
              <w:top w:w="100" w:type="dxa"/>
              <w:left w:w="100" w:type="dxa"/>
              <w:bottom w:w="100" w:type="dxa"/>
              <w:right w:w="100" w:type="dxa"/>
            </w:tcMar>
          </w:tcPr>
          <w:p w14:paraId="1CE6B7B2"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46663076" w14:textId="77777777" w:rsidTr="00CC03CB">
        <w:trPr>
          <w:trHeight w:val="745"/>
          <w:jc w:val="center"/>
        </w:trPr>
        <w:tc>
          <w:tcPr>
            <w:tcW w:w="853" w:type="dxa"/>
            <w:shd w:val="clear" w:color="auto" w:fill="auto"/>
            <w:tcMar>
              <w:top w:w="100" w:type="dxa"/>
              <w:left w:w="100" w:type="dxa"/>
              <w:bottom w:w="100" w:type="dxa"/>
              <w:right w:w="100" w:type="dxa"/>
            </w:tcMar>
          </w:tcPr>
          <w:p w14:paraId="6205CD0C"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3</w:t>
            </w:r>
          </w:p>
        </w:tc>
        <w:tc>
          <w:tcPr>
            <w:tcW w:w="5091" w:type="dxa"/>
            <w:shd w:val="clear" w:color="auto" w:fill="auto"/>
            <w:tcMar>
              <w:top w:w="100" w:type="dxa"/>
              <w:left w:w="100" w:type="dxa"/>
              <w:bottom w:w="100" w:type="dxa"/>
              <w:right w:w="100" w:type="dxa"/>
            </w:tcMar>
          </w:tcPr>
          <w:p w14:paraId="0EC2B78A" w14:textId="77777777" w:rsidR="00EB0109" w:rsidRDefault="005B05E7" w:rsidP="00CD2780">
            <w:pPr>
              <w:widowControl w:val="0"/>
              <w:pBdr>
                <w:top w:val="nil"/>
                <w:left w:val="nil"/>
                <w:bottom w:val="nil"/>
                <w:right w:val="nil"/>
                <w:between w:val="nil"/>
              </w:pBdr>
              <w:rPr>
                <w:sz w:val="22"/>
                <w:szCs w:val="22"/>
              </w:rPr>
            </w:pPr>
            <w:r w:rsidRPr="00B55C6C">
              <w:rPr>
                <w:sz w:val="22"/>
                <w:szCs w:val="22"/>
              </w:rPr>
              <w:t>Are there a low number of false positives?</w:t>
            </w:r>
            <w:r w:rsidR="00EB0109">
              <w:rPr>
                <w:sz w:val="22"/>
                <w:szCs w:val="22"/>
              </w:rPr>
              <w:t xml:space="preserve"> </w:t>
            </w:r>
          </w:p>
          <w:p w14:paraId="13983142" w14:textId="49343D5A" w:rsidR="00EB0109" w:rsidRPr="00B55C6C" w:rsidRDefault="00EB0109" w:rsidP="00CD2780">
            <w:pPr>
              <w:widowControl w:val="0"/>
              <w:pBdr>
                <w:top w:val="nil"/>
                <w:left w:val="nil"/>
                <w:bottom w:val="nil"/>
                <w:right w:val="nil"/>
                <w:between w:val="nil"/>
              </w:pBdr>
              <w:rPr>
                <w:sz w:val="22"/>
                <w:szCs w:val="22"/>
              </w:rPr>
            </w:pPr>
            <w:r>
              <w:rPr>
                <w:sz w:val="22"/>
                <w:szCs w:val="22"/>
              </w:rPr>
              <w:t>Less than 10%</w:t>
            </w:r>
          </w:p>
        </w:tc>
        <w:tc>
          <w:tcPr>
            <w:tcW w:w="2929" w:type="dxa"/>
            <w:shd w:val="clear" w:color="auto" w:fill="auto"/>
            <w:tcMar>
              <w:top w:w="100" w:type="dxa"/>
              <w:left w:w="100" w:type="dxa"/>
              <w:bottom w:w="100" w:type="dxa"/>
              <w:right w:w="100" w:type="dxa"/>
            </w:tcMar>
          </w:tcPr>
          <w:p w14:paraId="50A67A08"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User testing and feedback will give a yes</w:t>
            </w:r>
          </w:p>
        </w:tc>
        <w:tc>
          <w:tcPr>
            <w:tcW w:w="850" w:type="dxa"/>
            <w:shd w:val="clear" w:color="auto" w:fill="70AD47" w:themeFill="accent6"/>
            <w:tcMar>
              <w:top w:w="100" w:type="dxa"/>
              <w:left w:w="100" w:type="dxa"/>
              <w:bottom w:w="100" w:type="dxa"/>
              <w:right w:w="100" w:type="dxa"/>
            </w:tcMar>
          </w:tcPr>
          <w:p w14:paraId="1DA46292"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1038C0C7" w14:textId="77777777" w:rsidTr="00CC03CB">
        <w:trPr>
          <w:trHeight w:val="745"/>
          <w:jc w:val="center"/>
        </w:trPr>
        <w:tc>
          <w:tcPr>
            <w:tcW w:w="853" w:type="dxa"/>
            <w:shd w:val="clear" w:color="auto" w:fill="auto"/>
            <w:tcMar>
              <w:top w:w="100" w:type="dxa"/>
              <w:left w:w="100" w:type="dxa"/>
              <w:bottom w:w="100" w:type="dxa"/>
              <w:right w:w="100" w:type="dxa"/>
            </w:tcMar>
          </w:tcPr>
          <w:p w14:paraId="595E0C43"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4</w:t>
            </w:r>
          </w:p>
        </w:tc>
        <w:tc>
          <w:tcPr>
            <w:tcW w:w="5091" w:type="dxa"/>
            <w:shd w:val="clear" w:color="auto" w:fill="auto"/>
            <w:tcMar>
              <w:top w:w="100" w:type="dxa"/>
              <w:left w:w="100" w:type="dxa"/>
              <w:bottom w:w="100" w:type="dxa"/>
              <w:right w:w="100" w:type="dxa"/>
            </w:tcMar>
          </w:tcPr>
          <w:p w14:paraId="03632FFD" w14:textId="77777777" w:rsidR="005B05E7" w:rsidRDefault="005B05E7" w:rsidP="00CD2780">
            <w:pPr>
              <w:widowControl w:val="0"/>
              <w:pBdr>
                <w:top w:val="nil"/>
                <w:left w:val="nil"/>
                <w:bottom w:val="nil"/>
                <w:right w:val="nil"/>
                <w:between w:val="nil"/>
              </w:pBdr>
              <w:rPr>
                <w:sz w:val="22"/>
                <w:szCs w:val="22"/>
              </w:rPr>
            </w:pPr>
            <w:r w:rsidRPr="00B55C6C">
              <w:rPr>
                <w:sz w:val="22"/>
                <w:szCs w:val="22"/>
              </w:rPr>
              <w:t>Are there a low number of false negatives?</w:t>
            </w:r>
          </w:p>
          <w:p w14:paraId="080947AD" w14:textId="0F34B556" w:rsidR="00EB0109" w:rsidRPr="00B55C6C" w:rsidRDefault="00EB0109" w:rsidP="00CD2780">
            <w:pPr>
              <w:widowControl w:val="0"/>
              <w:pBdr>
                <w:top w:val="nil"/>
                <w:left w:val="nil"/>
                <w:bottom w:val="nil"/>
                <w:right w:val="nil"/>
                <w:between w:val="nil"/>
              </w:pBdr>
              <w:rPr>
                <w:sz w:val="22"/>
                <w:szCs w:val="22"/>
              </w:rPr>
            </w:pPr>
            <w:r>
              <w:rPr>
                <w:sz w:val="22"/>
                <w:szCs w:val="22"/>
              </w:rPr>
              <w:t>Less than 10%</w:t>
            </w:r>
          </w:p>
        </w:tc>
        <w:tc>
          <w:tcPr>
            <w:tcW w:w="2929" w:type="dxa"/>
            <w:shd w:val="clear" w:color="auto" w:fill="auto"/>
            <w:tcMar>
              <w:top w:w="100" w:type="dxa"/>
              <w:left w:w="100" w:type="dxa"/>
              <w:bottom w:w="100" w:type="dxa"/>
              <w:right w:w="100" w:type="dxa"/>
            </w:tcMar>
          </w:tcPr>
          <w:p w14:paraId="670F6973"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User testing and feedback will give a yes</w:t>
            </w:r>
          </w:p>
        </w:tc>
        <w:tc>
          <w:tcPr>
            <w:tcW w:w="850" w:type="dxa"/>
            <w:shd w:val="clear" w:color="auto" w:fill="70AD47" w:themeFill="accent6"/>
            <w:tcMar>
              <w:top w:w="100" w:type="dxa"/>
              <w:left w:w="100" w:type="dxa"/>
              <w:bottom w:w="100" w:type="dxa"/>
              <w:right w:w="100" w:type="dxa"/>
            </w:tcMar>
          </w:tcPr>
          <w:p w14:paraId="554D440E"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0CD788EC" w14:textId="77777777" w:rsidTr="00CC03CB">
        <w:trPr>
          <w:trHeight w:val="397"/>
          <w:jc w:val="center"/>
        </w:trPr>
        <w:tc>
          <w:tcPr>
            <w:tcW w:w="853" w:type="dxa"/>
            <w:shd w:val="clear" w:color="auto" w:fill="auto"/>
            <w:tcMar>
              <w:top w:w="100" w:type="dxa"/>
              <w:left w:w="100" w:type="dxa"/>
              <w:bottom w:w="100" w:type="dxa"/>
              <w:right w:w="100" w:type="dxa"/>
            </w:tcMar>
          </w:tcPr>
          <w:p w14:paraId="6C485726"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5</w:t>
            </w:r>
          </w:p>
        </w:tc>
        <w:tc>
          <w:tcPr>
            <w:tcW w:w="5091" w:type="dxa"/>
            <w:shd w:val="clear" w:color="auto" w:fill="auto"/>
            <w:tcMar>
              <w:top w:w="100" w:type="dxa"/>
              <w:left w:w="100" w:type="dxa"/>
              <w:bottom w:w="100" w:type="dxa"/>
              <w:right w:w="100" w:type="dxa"/>
            </w:tcMar>
          </w:tcPr>
          <w:p w14:paraId="2E444A3C"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Test cross validation scores</w:t>
            </w:r>
          </w:p>
        </w:tc>
        <w:tc>
          <w:tcPr>
            <w:tcW w:w="2929" w:type="dxa"/>
            <w:shd w:val="clear" w:color="auto" w:fill="auto"/>
            <w:tcMar>
              <w:top w:w="100" w:type="dxa"/>
              <w:left w:w="100" w:type="dxa"/>
              <w:bottom w:w="100" w:type="dxa"/>
              <w:right w:w="100" w:type="dxa"/>
            </w:tcMar>
          </w:tcPr>
          <w:p w14:paraId="0CE0BC56"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 xml:space="preserve">They are at an adequate level </w:t>
            </w:r>
          </w:p>
        </w:tc>
        <w:tc>
          <w:tcPr>
            <w:tcW w:w="850" w:type="dxa"/>
            <w:shd w:val="clear" w:color="auto" w:fill="70AD47" w:themeFill="accent6"/>
            <w:tcMar>
              <w:top w:w="100" w:type="dxa"/>
              <w:left w:w="100" w:type="dxa"/>
              <w:bottom w:w="100" w:type="dxa"/>
              <w:right w:w="100" w:type="dxa"/>
            </w:tcMar>
          </w:tcPr>
          <w:p w14:paraId="24A5EF3C"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3C5D0602" w14:textId="77777777" w:rsidTr="00CC03CB">
        <w:trPr>
          <w:trHeight w:val="745"/>
          <w:jc w:val="center"/>
        </w:trPr>
        <w:tc>
          <w:tcPr>
            <w:tcW w:w="853" w:type="dxa"/>
            <w:shd w:val="clear" w:color="auto" w:fill="auto"/>
            <w:tcMar>
              <w:top w:w="100" w:type="dxa"/>
              <w:left w:w="100" w:type="dxa"/>
              <w:bottom w:w="100" w:type="dxa"/>
              <w:right w:w="100" w:type="dxa"/>
            </w:tcMar>
          </w:tcPr>
          <w:p w14:paraId="43AC7B15"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6</w:t>
            </w:r>
          </w:p>
        </w:tc>
        <w:tc>
          <w:tcPr>
            <w:tcW w:w="5091" w:type="dxa"/>
            <w:shd w:val="clear" w:color="auto" w:fill="auto"/>
            <w:tcMar>
              <w:top w:w="100" w:type="dxa"/>
              <w:left w:w="100" w:type="dxa"/>
              <w:bottom w:w="100" w:type="dxa"/>
              <w:right w:w="100" w:type="dxa"/>
            </w:tcMar>
          </w:tcPr>
          <w:p w14:paraId="4AFABB0E"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Test Accuracy</w:t>
            </w:r>
          </w:p>
        </w:tc>
        <w:tc>
          <w:tcPr>
            <w:tcW w:w="2929" w:type="dxa"/>
            <w:shd w:val="clear" w:color="auto" w:fill="auto"/>
            <w:tcMar>
              <w:top w:w="100" w:type="dxa"/>
              <w:left w:w="100" w:type="dxa"/>
              <w:bottom w:w="100" w:type="dxa"/>
              <w:right w:w="100" w:type="dxa"/>
            </w:tcMar>
          </w:tcPr>
          <w:p w14:paraId="0FE6ED8B"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Make sure the model’s accuracy score is correct and not irregular</w:t>
            </w:r>
          </w:p>
        </w:tc>
        <w:tc>
          <w:tcPr>
            <w:tcW w:w="850" w:type="dxa"/>
            <w:shd w:val="clear" w:color="auto" w:fill="70AD47" w:themeFill="accent6"/>
            <w:tcMar>
              <w:top w:w="100" w:type="dxa"/>
              <w:left w:w="100" w:type="dxa"/>
              <w:bottom w:w="100" w:type="dxa"/>
              <w:right w:w="100" w:type="dxa"/>
            </w:tcMar>
          </w:tcPr>
          <w:p w14:paraId="29339EBA"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r w:rsidR="005B05E7" w:rsidRPr="00B55C6C" w14:paraId="45996BCD" w14:textId="77777777" w:rsidTr="00CC03CB">
        <w:trPr>
          <w:trHeight w:val="447"/>
          <w:jc w:val="center"/>
        </w:trPr>
        <w:tc>
          <w:tcPr>
            <w:tcW w:w="853" w:type="dxa"/>
            <w:shd w:val="clear" w:color="auto" w:fill="auto"/>
            <w:tcMar>
              <w:top w:w="100" w:type="dxa"/>
              <w:left w:w="100" w:type="dxa"/>
              <w:bottom w:w="100" w:type="dxa"/>
              <w:right w:w="100" w:type="dxa"/>
            </w:tcMar>
          </w:tcPr>
          <w:p w14:paraId="57BC5CA8"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lastRenderedPageBreak/>
              <w:t>7</w:t>
            </w:r>
          </w:p>
        </w:tc>
        <w:tc>
          <w:tcPr>
            <w:tcW w:w="5091" w:type="dxa"/>
            <w:shd w:val="clear" w:color="auto" w:fill="auto"/>
            <w:tcMar>
              <w:top w:w="100" w:type="dxa"/>
              <w:left w:w="100" w:type="dxa"/>
              <w:bottom w:w="100" w:type="dxa"/>
              <w:right w:w="100" w:type="dxa"/>
            </w:tcMar>
          </w:tcPr>
          <w:p w14:paraId="703B8261" w14:textId="1FD40546" w:rsidR="005B05E7" w:rsidRPr="00B55C6C" w:rsidRDefault="005B05E7" w:rsidP="00CD2780">
            <w:pPr>
              <w:widowControl w:val="0"/>
              <w:pBdr>
                <w:top w:val="nil"/>
                <w:left w:val="nil"/>
                <w:bottom w:val="nil"/>
                <w:right w:val="nil"/>
                <w:between w:val="nil"/>
              </w:pBdr>
              <w:rPr>
                <w:sz w:val="22"/>
                <w:szCs w:val="22"/>
              </w:rPr>
            </w:pPr>
            <w:r w:rsidRPr="00B55C6C">
              <w:rPr>
                <w:sz w:val="22"/>
                <w:szCs w:val="22"/>
              </w:rPr>
              <w:t>Test for overfitting or underfitting</w:t>
            </w:r>
          </w:p>
        </w:tc>
        <w:tc>
          <w:tcPr>
            <w:tcW w:w="2929" w:type="dxa"/>
            <w:shd w:val="clear" w:color="auto" w:fill="auto"/>
            <w:tcMar>
              <w:top w:w="100" w:type="dxa"/>
              <w:left w:w="100" w:type="dxa"/>
              <w:bottom w:w="100" w:type="dxa"/>
              <w:right w:w="100" w:type="dxa"/>
            </w:tcMar>
          </w:tcPr>
          <w:p w14:paraId="3605ABEA" w14:textId="77777777" w:rsidR="005B05E7" w:rsidRPr="00B55C6C" w:rsidRDefault="005B05E7" w:rsidP="00CD2780">
            <w:pPr>
              <w:widowControl w:val="0"/>
              <w:pBdr>
                <w:top w:val="nil"/>
                <w:left w:val="nil"/>
                <w:bottom w:val="nil"/>
                <w:right w:val="nil"/>
                <w:between w:val="nil"/>
              </w:pBdr>
              <w:rPr>
                <w:sz w:val="22"/>
                <w:szCs w:val="22"/>
              </w:rPr>
            </w:pPr>
            <w:r w:rsidRPr="00B55C6C">
              <w:rPr>
                <w:sz w:val="22"/>
                <w:szCs w:val="22"/>
              </w:rPr>
              <w:t>The dataset is correctly fitted to the model</w:t>
            </w:r>
          </w:p>
        </w:tc>
        <w:tc>
          <w:tcPr>
            <w:tcW w:w="850" w:type="dxa"/>
            <w:shd w:val="clear" w:color="auto" w:fill="70AD47" w:themeFill="accent6"/>
            <w:tcMar>
              <w:top w:w="100" w:type="dxa"/>
              <w:left w:w="100" w:type="dxa"/>
              <w:bottom w:w="100" w:type="dxa"/>
              <w:right w:w="100" w:type="dxa"/>
            </w:tcMar>
          </w:tcPr>
          <w:p w14:paraId="12A10069" w14:textId="77777777" w:rsidR="005B05E7" w:rsidRPr="00B55C6C" w:rsidRDefault="005B05E7" w:rsidP="00CD2780">
            <w:pPr>
              <w:widowControl w:val="0"/>
              <w:pBdr>
                <w:top w:val="nil"/>
                <w:left w:val="nil"/>
                <w:bottom w:val="nil"/>
                <w:right w:val="nil"/>
                <w:between w:val="nil"/>
              </w:pBdr>
              <w:rPr>
                <w:sz w:val="22"/>
                <w:szCs w:val="22"/>
              </w:rPr>
            </w:pPr>
            <w:r w:rsidRPr="005B05E7">
              <w:rPr>
                <w:sz w:val="22"/>
                <w:szCs w:val="22"/>
              </w:rPr>
              <w:t>Yes</w:t>
            </w:r>
          </w:p>
        </w:tc>
      </w:tr>
    </w:tbl>
    <w:p w14:paraId="3BB6FCDD" w14:textId="77777777" w:rsidR="00CC03CB" w:rsidRDefault="00CC03CB" w:rsidP="00DC1139"/>
    <w:p w14:paraId="60C70368" w14:textId="6418C350" w:rsidR="005B05E7" w:rsidRDefault="001F5BAA" w:rsidP="005B05E7">
      <w:pPr>
        <w:pStyle w:val="Heading2"/>
      </w:pPr>
      <w:bookmarkStart w:id="150" w:name="_Toc100325772"/>
      <w:r>
        <w:t>6</w:t>
      </w:r>
      <w:r w:rsidR="005B05E7" w:rsidRPr="00B55C6C">
        <w:t>.</w:t>
      </w:r>
      <w:r>
        <w:t>4</w:t>
      </w:r>
      <w:r w:rsidR="005B05E7" w:rsidRPr="00B55C6C">
        <w:t xml:space="preserve">. </w:t>
      </w:r>
      <w:r w:rsidR="005B05E7">
        <w:t>Model Evaluation</w:t>
      </w:r>
      <w:bookmarkEnd w:id="150"/>
    </w:p>
    <w:p w14:paraId="407D15BE" w14:textId="19B801F4" w:rsidR="004838DC" w:rsidRDefault="004410FE" w:rsidP="004410FE">
      <w:pPr>
        <w:keepNext/>
      </w:pPr>
      <w:r>
        <w:t>The model was evaluated in various ways, From user feedback to validation data from the model itself.</w:t>
      </w:r>
      <w:r w:rsidR="00F73199">
        <w:t xml:space="preserve"> </w:t>
      </w:r>
      <w:r w:rsidR="00BD53D1" w:rsidRPr="00BD53D1">
        <w:t xml:space="preserve">Accuracy is a type of evaluation metric that is commonly used for classification tasks. It </w:t>
      </w:r>
      <w:r w:rsidR="00BD53D1">
        <w:t>shows</w:t>
      </w:r>
      <w:r w:rsidR="00BD53D1" w:rsidRPr="00BD53D1">
        <w:t xml:space="preserve"> the percentage of correct predictions. It is calculated as a </w:t>
      </w:r>
      <w:r w:rsidR="00BD53D1">
        <w:t>percentage</w:t>
      </w:r>
      <w:r w:rsidR="00BD53D1" w:rsidRPr="00BD53D1">
        <w:t xml:space="preserve"> of the total number of correct predictions to the total number of predictions generated by the model.</w:t>
      </w:r>
      <w:r w:rsidR="00BD53D1">
        <w:t xml:space="preserve"> Therefore, with an accuracy of 0.86 it means out of 100 predictions there would be 14 incorrect predictions. In machine learning there is a general consensus that great models get between 70-90% accuracy</w:t>
      </w:r>
      <w:r w:rsidR="00BD53D1">
        <w:fldChar w:fldCharType="begin"/>
      </w:r>
      <w:r w:rsidR="00D77535">
        <w:instrText xml:space="preserve"> ADDIN ZOTERO_ITEM CSL_CITATION {"citationID":"jYgXvIVx","properties":{"formattedCitation":"(35)","plainCitation":"(35)","noteIndex":0},"citationItems":[{"id":69,"uris":["http://zotero.org/users/8862477/items/DTLTD75Y"],"itemData":{"id":69,"type":"webpage","abstract":"We expect machine learning models to provide accurate predictions. So how do you know if the performance of the model is any good?","language":"en","title":"How To Know if Your Machine Learning Model Has Good Performance | Obviously AI","URL":"https://www.obviously.ai/post/machine-learning-model-performance","accessed":{"date-parts":[["2022",4,8]]}}}],"schema":"https://github.com/citation-style-language/schema/raw/master/csl-citation.json"} </w:instrText>
      </w:r>
      <w:r w:rsidR="00BD53D1">
        <w:fldChar w:fldCharType="separate"/>
      </w:r>
      <w:r w:rsidR="00D77535" w:rsidRPr="00D77535">
        <w:rPr>
          <w:rFonts w:ascii="Calibri" w:hAnsi="Calibri" w:cs="Calibri"/>
        </w:rPr>
        <w:t>(35)</w:t>
      </w:r>
      <w:r w:rsidR="00BD53D1">
        <w:fldChar w:fldCharType="end"/>
      </w:r>
      <w:r w:rsidR="00BD53D1">
        <w:t xml:space="preserve">. </w:t>
      </w:r>
    </w:p>
    <w:p w14:paraId="68FB3335" w14:textId="354DCE43" w:rsidR="00282957" w:rsidRDefault="00D52E18" w:rsidP="00F121E5">
      <w:pPr>
        <w:pStyle w:val="Heading3"/>
      </w:pPr>
      <w:bookmarkStart w:id="151" w:name="_Toc100325773"/>
      <w:r>
        <w:t xml:space="preserve">6.4.1 </w:t>
      </w:r>
      <w:r w:rsidR="00F121E5">
        <w:t>Overfitting and Underfitting</w:t>
      </w:r>
      <w:bookmarkEnd w:id="151"/>
      <w:r w:rsidR="00F121E5">
        <w:t xml:space="preserve"> </w:t>
      </w:r>
    </w:p>
    <w:p w14:paraId="0723F18C" w14:textId="08F62B61" w:rsidR="00640EC0" w:rsidRDefault="00BD53D1" w:rsidP="004410FE">
      <w:pPr>
        <w:keepNext/>
      </w:pPr>
      <w:r>
        <w:t xml:space="preserve">Validation </w:t>
      </w:r>
      <w:r w:rsidR="00640EC0">
        <w:t>loss (</w:t>
      </w:r>
      <w:proofErr w:type="spellStart"/>
      <w:r w:rsidR="00640EC0">
        <w:t>val</w:t>
      </w:r>
      <w:proofErr w:type="spellEnd"/>
      <w:r w:rsidR="00640EC0">
        <w:t xml:space="preserve"> loss)</w:t>
      </w:r>
      <w:r>
        <w:t xml:space="preserve"> and loss are used to measure over fitting and under fitting. </w:t>
      </w:r>
      <w:r w:rsidR="00282957" w:rsidRPr="00282957">
        <w:t xml:space="preserve">Overfitting is a arises when a statistical model fits perfectly to its training data. When this occurs, the algorithm is unable to execute adequately against unobserved data, therefore negating its objective. The ability to </w:t>
      </w:r>
      <w:r w:rsidR="00282957">
        <w:t>use</w:t>
      </w:r>
      <w:r w:rsidR="00282957" w:rsidRPr="00282957">
        <w:t xml:space="preserve"> a model </w:t>
      </w:r>
      <w:r w:rsidR="00282957">
        <w:t>on</w:t>
      </w:r>
      <w:r w:rsidR="00282957" w:rsidRPr="00282957">
        <w:t xml:space="preserve"> new data is ultimately what enables us to utilize machine learning algorithms to make predictions and categorize data</w:t>
      </w:r>
      <w:r w:rsidR="00282957">
        <w:t xml:space="preserve">. </w:t>
      </w:r>
      <w:r w:rsidR="00640EC0">
        <w:t>Overfitting occurs when loss is less than the validation loss.</w:t>
      </w:r>
    </w:p>
    <w:p w14:paraId="78E266C6" w14:textId="36350FAF" w:rsidR="00282957" w:rsidRDefault="00282957" w:rsidP="00195B16">
      <w:r w:rsidRPr="00282957">
        <w:t xml:space="preserve">Underfitting </w:t>
      </w:r>
      <w:r w:rsidRPr="00282957">
        <w:t xml:space="preserve">is </w:t>
      </w:r>
      <w:r>
        <w:t xml:space="preserve">where </w:t>
      </w:r>
      <w:r w:rsidRPr="00282957">
        <w:t xml:space="preserve">a data model is unable to effectively represent the connection between the input and output variables, resulting in a high error rate on both the training </w:t>
      </w:r>
      <w:r>
        <w:t>data</w:t>
      </w:r>
      <w:r w:rsidRPr="00282957">
        <w:t xml:space="preserve"> and </w:t>
      </w:r>
      <w:r>
        <w:t>testing</w:t>
      </w:r>
      <w:r w:rsidRPr="00282957">
        <w:t xml:space="preserve"> data. When a model is underfitted, it is unable to </w:t>
      </w:r>
      <w:r w:rsidR="00F121E5">
        <w:t>find</w:t>
      </w:r>
      <w:r w:rsidRPr="00282957">
        <w:t xml:space="preserve"> the main </w:t>
      </w:r>
      <w:r w:rsidR="00F121E5">
        <w:t xml:space="preserve">correlation </w:t>
      </w:r>
      <w:r w:rsidR="00F121E5" w:rsidRPr="00282957">
        <w:t>in</w:t>
      </w:r>
      <w:r w:rsidRPr="00282957">
        <w:t xml:space="preserve"> the data, resulting in </w:t>
      </w:r>
      <w:r w:rsidRPr="00282957">
        <w:t xml:space="preserve">training </w:t>
      </w:r>
      <w:r>
        <w:t>mistakes</w:t>
      </w:r>
      <w:r w:rsidRPr="00282957">
        <w:t xml:space="preserve"> and poor model performance. </w:t>
      </w:r>
      <w:r w:rsidR="00F121E5">
        <w:t xml:space="preserve">Therefore, if a model is underfitted it </w:t>
      </w:r>
      <w:r w:rsidR="002D6281">
        <w:t>cannot</w:t>
      </w:r>
      <w:r w:rsidR="00F121E5">
        <w:t xml:space="preserve"> be used for classification as it will not be able to accurately predict an output. </w:t>
      </w:r>
      <w:r w:rsidR="00640EC0">
        <w:t xml:space="preserve"> Underfitting occurs when loss is greater than the validation loss. The closer both numbers are to each other, the better the model is.</w:t>
      </w:r>
    </w:p>
    <w:p w14:paraId="6B9931E2" w14:textId="6F1BA60E" w:rsidR="00640EC0" w:rsidRDefault="00282957" w:rsidP="00640EC0">
      <w:pPr>
        <w:keepNext/>
        <w:jc w:val="center"/>
      </w:pPr>
      <w:r>
        <w:rPr>
          <w:noProof/>
        </w:rPr>
        <w:drawing>
          <wp:inline distT="0" distB="0" distL="0" distR="0" wp14:anchorId="54F3CFDB" wp14:editId="556054E2">
            <wp:extent cx="6146903" cy="2432649"/>
            <wp:effectExtent l="0" t="0" r="6350" b="6350"/>
            <wp:docPr id="47" name="Picture 47" descr="visual representation of underfit model, an optimal model, and an overfit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4" descr="visual representation of underfit model, an optimal model, and an overfit model"/>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6254712" cy="2475315"/>
                    </a:xfrm>
                    <a:prstGeom prst="rect">
                      <a:avLst/>
                    </a:prstGeom>
                    <a:noFill/>
                    <a:ln>
                      <a:noFill/>
                    </a:ln>
                  </pic:spPr>
                </pic:pic>
              </a:graphicData>
            </a:graphic>
          </wp:inline>
        </w:drawing>
      </w:r>
    </w:p>
    <w:p w14:paraId="437904D9" w14:textId="7A1556FA" w:rsidR="00282957" w:rsidRDefault="00282957" w:rsidP="00282957">
      <w:pPr>
        <w:pStyle w:val="Caption"/>
      </w:pPr>
      <w:bookmarkStart w:id="152" w:name="_Toc100325703"/>
      <w:r>
        <w:t xml:space="preserve">Figure </w:t>
      </w:r>
      <w:r>
        <w:fldChar w:fldCharType="begin"/>
      </w:r>
      <w:r>
        <w:instrText xml:space="preserve"> SEQ Figure \* ARABIC </w:instrText>
      </w:r>
      <w:r>
        <w:fldChar w:fldCharType="separate"/>
      </w:r>
      <w:r w:rsidR="0045415E">
        <w:rPr>
          <w:noProof/>
        </w:rPr>
        <w:t>53</w:t>
      </w:r>
      <w:r>
        <w:fldChar w:fldCharType="end"/>
      </w:r>
      <w:r>
        <w:t xml:space="preserve"> Overfitting vs Underfitting </w:t>
      </w:r>
      <w:r>
        <w:fldChar w:fldCharType="begin"/>
      </w:r>
      <w:r w:rsidR="00D77535">
        <w:instrText xml:space="preserve"> ADDIN ZOTERO_ITEM CSL_CITATION {"citationID":"zzs68gf7","properties":{"formattedCitation":"(36)","plainCitation":"(36)","noteIndex":0},"citationItems":[{"id":71,"uris":["http://zotero.org/users/8862477/items/WLJNGH88"],"itemData":{"id":71,"type":"webpage","abstract":"Learn how to avoid overfitting, so that you can generalize data outside of your model accurately.","language":"en-us","title":"What is Overfitting?","URL":"https://www.ibm.com/cloud/learn/overfitting","accessed":{"date-parts":[["2022",4,8]]},"issued":{"date-parts":[["2021",3,6]]}}}],"schema":"https://github.com/citation-style-language/schema/raw/master/csl-citation.json"} </w:instrText>
      </w:r>
      <w:r>
        <w:fldChar w:fldCharType="separate"/>
      </w:r>
      <w:r w:rsidR="00D77535" w:rsidRPr="00D77535">
        <w:rPr>
          <w:rFonts w:ascii="Calibri" w:hAnsi="Calibri" w:cs="Calibri"/>
        </w:rPr>
        <w:t>(36)</w:t>
      </w:r>
      <w:bookmarkEnd w:id="152"/>
      <w:r>
        <w:fldChar w:fldCharType="end"/>
      </w:r>
    </w:p>
    <w:p w14:paraId="3B442972" w14:textId="3FD0D207" w:rsidR="004410FE" w:rsidRDefault="004410FE" w:rsidP="004410FE">
      <w:pPr>
        <w:keepNext/>
      </w:pPr>
      <w:r w:rsidRPr="004410FE">
        <w:lastRenderedPageBreak/>
        <w:drawing>
          <wp:inline distT="0" distB="0" distL="0" distR="0" wp14:anchorId="2A403A76" wp14:editId="7B194361">
            <wp:extent cx="5873707" cy="2863969"/>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8155" cy="2900269"/>
                    </a:xfrm>
                    <a:prstGeom prst="rect">
                      <a:avLst/>
                    </a:prstGeom>
                  </pic:spPr>
                </pic:pic>
              </a:graphicData>
            </a:graphic>
          </wp:inline>
        </w:drawing>
      </w:r>
    </w:p>
    <w:p w14:paraId="2EA16A83" w14:textId="1DFABFC1" w:rsidR="004410FE" w:rsidRDefault="004410FE" w:rsidP="004410FE">
      <w:pPr>
        <w:pStyle w:val="Caption"/>
      </w:pPr>
      <w:bookmarkStart w:id="153" w:name="_Toc100325704"/>
      <w:r>
        <w:t xml:space="preserve">Figure </w:t>
      </w:r>
      <w:r>
        <w:fldChar w:fldCharType="begin"/>
      </w:r>
      <w:r>
        <w:instrText xml:space="preserve"> SEQ Figure \* ARABIC </w:instrText>
      </w:r>
      <w:r>
        <w:fldChar w:fldCharType="separate"/>
      </w:r>
      <w:r w:rsidR="0045415E">
        <w:rPr>
          <w:noProof/>
        </w:rPr>
        <w:t>54</w:t>
      </w:r>
      <w:r>
        <w:fldChar w:fldCharType="end"/>
      </w:r>
      <w:r>
        <w:t xml:space="preserve"> Results of final model</w:t>
      </w:r>
      <w:bookmarkEnd w:id="153"/>
    </w:p>
    <w:p w14:paraId="3452BAE7" w14:textId="54CAC79F" w:rsidR="00640EC0" w:rsidRPr="00640EC0" w:rsidRDefault="00640EC0" w:rsidP="00640EC0">
      <w:r>
        <w:t xml:space="preserve">Looking at the data from the model training. Both the accuracy and losses </w:t>
      </w:r>
      <w:r w:rsidR="008948E7">
        <w:t>are very good and should lead to very good results from the model. Which is achieved as the classification of hate speech and offensive language being very good.</w:t>
      </w:r>
    </w:p>
    <w:p w14:paraId="48EBD855" w14:textId="413B0823" w:rsidR="005B05E7" w:rsidRPr="00B55C6C" w:rsidRDefault="001F5BAA" w:rsidP="005B05E7">
      <w:pPr>
        <w:pStyle w:val="Heading2"/>
      </w:pPr>
      <w:bookmarkStart w:id="154" w:name="_Toc100325774"/>
      <w:r>
        <w:t>6</w:t>
      </w:r>
      <w:r w:rsidR="005B05E7" w:rsidRPr="00B55C6C">
        <w:t>.</w:t>
      </w:r>
      <w:r>
        <w:t>5</w:t>
      </w:r>
      <w:r w:rsidR="005B05E7" w:rsidRPr="00B55C6C">
        <w:t xml:space="preserve">. </w:t>
      </w:r>
      <w:r w:rsidR="005B05E7">
        <w:t>User Feedback</w:t>
      </w:r>
      <w:bookmarkEnd w:id="154"/>
    </w:p>
    <w:p w14:paraId="37A6B03E" w14:textId="0FB287C4" w:rsidR="00CE5C91" w:rsidRDefault="00CE5C91" w:rsidP="009E1E89">
      <w:r w:rsidRPr="00CE5C91">
        <w:t xml:space="preserve">User feedback is </w:t>
      </w:r>
      <w:r>
        <w:t>where you collect data from customers on their likes, dislikes and impressions on the product or service. User feedback can be collected in various ways that include email, phone surveys and online survey forms. For this project I created a google forms with a serious of questions that the users can answer and give their thoughts on.</w:t>
      </w:r>
      <w:r w:rsidR="007652F6">
        <w:t xml:space="preserve"> The users that gave feedback were all early 20s males that use discord </w:t>
      </w:r>
      <w:proofErr w:type="gramStart"/>
      <w:r w:rsidR="007652F6">
        <w:t>on a daily basis</w:t>
      </w:r>
      <w:proofErr w:type="gramEnd"/>
      <w:r w:rsidR="007652F6">
        <w:t xml:space="preserve"> and that used the bot in their servers for over a month. </w:t>
      </w:r>
      <w:r w:rsidR="009E1E89">
        <w:t xml:space="preserve"> </w:t>
      </w:r>
      <w:r>
        <w:t>The first question that was asked was their rating of the bot out of 10</w:t>
      </w:r>
      <w:r>
        <w:rPr>
          <w:noProof/>
        </w:rPr>
        <w:drawing>
          <wp:inline distT="0" distB="0" distL="0" distR="0" wp14:anchorId="1D30A501" wp14:editId="6B29F44D">
            <wp:extent cx="5880489" cy="2794959"/>
            <wp:effectExtent l="0" t="0" r="635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5888066" cy="2798560"/>
                    </a:xfrm>
                    <a:prstGeom prst="rect">
                      <a:avLst/>
                    </a:prstGeom>
                    <a:noFill/>
                    <a:ln>
                      <a:noFill/>
                    </a:ln>
                  </pic:spPr>
                </pic:pic>
              </a:graphicData>
            </a:graphic>
          </wp:inline>
        </w:drawing>
      </w:r>
    </w:p>
    <w:p w14:paraId="67200974" w14:textId="332B4CDB" w:rsidR="00CE5C91" w:rsidRDefault="00CE5C91" w:rsidP="00CE5C91">
      <w:pPr>
        <w:pStyle w:val="Caption"/>
        <w:jc w:val="left"/>
      </w:pPr>
      <w:bookmarkStart w:id="155" w:name="_Toc100325705"/>
      <w:r>
        <w:lastRenderedPageBreak/>
        <w:t xml:space="preserve">Figure </w:t>
      </w:r>
      <w:r>
        <w:fldChar w:fldCharType="begin"/>
      </w:r>
      <w:r>
        <w:instrText xml:space="preserve"> SEQ Figure \* ARABIC </w:instrText>
      </w:r>
      <w:r>
        <w:fldChar w:fldCharType="separate"/>
      </w:r>
      <w:r w:rsidR="0045415E">
        <w:rPr>
          <w:noProof/>
        </w:rPr>
        <w:t>55</w:t>
      </w:r>
      <w:r>
        <w:fldChar w:fldCharType="end"/>
      </w:r>
      <w:r>
        <w:t xml:space="preserve"> Rating of bot out of 10</w:t>
      </w:r>
      <w:bookmarkEnd w:id="155"/>
    </w:p>
    <w:p w14:paraId="157B8F6F" w14:textId="6A2CD30E" w:rsidR="00CE5C91" w:rsidRDefault="004801AB" w:rsidP="009E1E89">
      <w:r>
        <w:t xml:space="preserve">The </w:t>
      </w:r>
      <w:proofErr w:type="gramStart"/>
      <w:r>
        <w:t>general consensus</w:t>
      </w:r>
      <w:proofErr w:type="gramEnd"/>
      <w:r>
        <w:t xml:space="preserve"> was that the bot in general was good and performed its job well. </w:t>
      </w:r>
    </w:p>
    <w:p w14:paraId="7F8E5305" w14:textId="77777777" w:rsidR="00E96A88" w:rsidRDefault="004801AB" w:rsidP="00E96A88">
      <w:pPr>
        <w:keepNext/>
      </w:pPr>
      <w:r>
        <w:rPr>
          <w:noProof/>
        </w:rPr>
        <w:drawing>
          <wp:inline distT="0" distB="0" distL="0" distR="0" wp14:anchorId="7B30EA53" wp14:editId="6B6E0EE9">
            <wp:extent cx="6061985" cy="288122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7"/>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6071279" cy="2885639"/>
                    </a:xfrm>
                    <a:prstGeom prst="rect">
                      <a:avLst/>
                    </a:prstGeom>
                    <a:noFill/>
                    <a:ln>
                      <a:noFill/>
                    </a:ln>
                  </pic:spPr>
                </pic:pic>
              </a:graphicData>
            </a:graphic>
          </wp:inline>
        </w:drawing>
      </w:r>
    </w:p>
    <w:p w14:paraId="54A9BA98" w14:textId="20809B91" w:rsidR="004801AB" w:rsidRDefault="00E96A88" w:rsidP="00E96A88">
      <w:pPr>
        <w:pStyle w:val="Caption"/>
        <w:jc w:val="left"/>
      </w:pPr>
      <w:bookmarkStart w:id="156" w:name="_Toc100325706"/>
      <w:r>
        <w:t xml:space="preserve">Figure </w:t>
      </w:r>
      <w:r>
        <w:fldChar w:fldCharType="begin"/>
      </w:r>
      <w:r>
        <w:instrText xml:space="preserve"> SEQ Figure \* ARABIC </w:instrText>
      </w:r>
      <w:r>
        <w:fldChar w:fldCharType="separate"/>
      </w:r>
      <w:r w:rsidR="0045415E">
        <w:rPr>
          <w:noProof/>
        </w:rPr>
        <w:t>56</w:t>
      </w:r>
      <w:r>
        <w:fldChar w:fldCharType="end"/>
      </w:r>
      <w:r>
        <w:t xml:space="preserve"> Feedback on hate speech detection</w:t>
      </w:r>
      <w:bookmarkEnd w:id="156"/>
    </w:p>
    <w:p w14:paraId="77D70C00" w14:textId="77777777" w:rsidR="00E96A88" w:rsidRDefault="00E96A88" w:rsidP="00E96A88">
      <w:pPr>
        <w:keepNext/>
      </w:pPr>
      <w:r>
        <w:rPr>
          <w:noProof/>
        </w:rPr>
        <w:drawing>
          <wp:inline distT="0" distB="0" distL="0" distR="0" wp14:anchorId="6F20F933" wp14:editId="559A2E59">
            <wp:extent cx="6134583" cy="2915728"/>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2"/>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6138379" cy="2917532"/>
                    </a:xfrm>
                    <a:prstGeom prst="rect">
                      <a:avLst/>
                    </a:prstGeom>
                    <a:noFill/>
                    <a:ln>
                      <a:noFill/>
                    </a:ln>
                  </pic:spPr>
                </pic:pic>
              </a:graphicData>
            </a:graphic>
          </wp:inline>
        </w:drawing>
      </w:r>
    </w:p>
    <w:p w14:paraId="29516B65" w14:textId="36C3A4B0" w:rsidR="004801AB" w:rsidRDefault="00E96A88" w:rsidP="00E96A88">
      <w:pPr>
        <w:pStyle w:val="Caption"/>
      </w:pPr>
      <w:bookmarkStart w:id="157" w:name="_Toc100325707"/>
      <w:r>
        <w:t xml:space="preserve">Figure </w:t>
      </w:r>
      <w:r>
        <w:fldChar w:fldCharType="begin"/>
      </w:r>
      <w:r>
        <w:instrText xml:space="preserve"> SEQ Figure \* ARABIC </w:instrText>
      </w:r>
      <w:r>
        <w:fldChar w:fldCharType="separate"/>
      </w:r>
      <w:r w:rsidR="0045415E">
        <w:rPr>
          <w:noProof/>
        </w:rPr>
        <w:t>57</w:t>
      </w:r>
      <w:r>
        <w:fldChar w:fldCharType="end"/>
      </w:r>
      <w:r>
        <w:t xml:space="preserve"> feedback on offensive language detection</w:t>
      </w:r>
      <w:bookmarkEnd w:id="157"/>
    </w:p>
    <w:p w14:paraId="23D243DB" w14:textId="72ADFB81" w:rsidR="00E96A88" w:rsidRDefault="00E96A88" w:rsidP="00E96A88">
      <w:r>
        <w:t xml:space="preserve">The feedback on detecting hate speech and offensive language being also very highly rated with offensive language being more highly rated just </w:t>
      </w:r>
      <w:proofErr w:type="gramStart"/>
      <w:r>
        <w:t>based on the fact that</w:t>
      </w:r>
      <w:proofErr w:type="gramEnd"/>
      <w:r>
        <w:t xml:space="preserve"> it was witnessed experienced a lot more on a daily basis as the use of swear words was high in general and the detection of it was really good. Hate speech was never detected on a regular basis and was only flagged when specifically using hate speech to test the classification. </w:t>
      </w:r>
    </w:p>
    <w:p w14:paraId="13269CA1" w14:textId="77777777" w:rsidR="00553B43" w:rsidRDefault="00553B43" w:rsidP="00553B43">
      <w:pPr>
        <w:keepNext/>
      </w:pPr>
      <w:r>
        <w:rPr>
          <w:noProof/>
        </w:rPr>
        <w:lastRenderedPageBreak/>
        <w:drawing>
          <wp:inline distT="0" distB="0" distL="0" distR="0" wp14:anchorId="6E6C7F2C" wp14:editId="7E32CE89">
            <wp:extent cx="5862339" cy="2786332"/>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0"/>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864589" cy="2787401"/>
                    </a:xfrm>
                    <a:prstGeom prst="rect">
                      <a:avLst/>
                    </a:prstGeom>
                    <a:noFill/>
                    <a:ln>
                      <a:noFill/>
                    </a:ln>
                  </pic:spPr>
                </pic:pic>
              </a:graphicData>
            </a:graphic>
          </wp:inline>
        </w:drawing>
      </w:r>
    </w:p>
    <w:p w14:paraId="179673A9" w14:textId="7D30D45D" w:rsidR="00553B43" w:rsidRDefault="00553B43" w:rsidP="00553B43">
      <w:pPr>
        <w:pStyle w:val="Caption"/>
      </w:pPr>
      <w:bookmarkStart w:id="158" w:name="_Toc100325708"/>
      <w:r>
        <w:t xml:space="preserve">Figure </w:t>
      </w:r>
      <w:r>
        <w:fldChar w:fldCharType="begin"/>
      </w:r>
      <w:r>
        <w:instrText xml:space="preserve"> SEQ Figure \* ARABIC </w:instrText>
      </w:r>
      <w:r>
        <w:fldChar w:fldCharType="separate"/>
      </w:r>
      <w:r w:rsidR="0045415E">
        <w:rPr>
          <w:noProof/>
        </w:rPr>
        <w:t>58</w:t>
      </w:r>
      <w:r>
        <w:fldChar w:fldCharType="end"/>
      </w:r>
      <w:r>
        <w:t xml:space="preserve"> Feedback on text extraction</w:t>
      </w:r>
      <w:bookmarkEnd w:id="158"/>
    </w:p>
    <w:p w14:paraId="638B50F7" w14:textId="3F01D6AC" w:rsidR="00553B43" w:rsidRDefault="00553B43" w:rsidP="00E96A88">
      <w:r>
        <w:t xml:space="preserve">The feature which </w:t>
      </w:r>
      <w:r w:rsidR="00262F7B">
        <w:t xml:space="preserve">got most praise was the text extraction and then classification. With screenshots that are high-quality and have a clear distinction between the background and text, the text extraction is works </w:t>
      </w:r>
      <w:proofErr w:type="gramStart"/>
      <w:r w:rsidR="00262F7B">
        <w:t>really well</w:t>
      </w:r>
      <w:proofErr w:type="gramEnd"/>
      <w:r w:rsidR="00262F7B">
        <w:t>.</w:t>
      </w:r>
    </w:p>
    <w:p w14:paraId="0D8F1518" w14:textId="486D31C7" w:rsidR="00553B43" w:rsidRDefault="00262F7B" w:rsidP="00E96A88">
      <w:r>
        <w:t xml:space="preserve">The next question I asked was what they liked about the bot, The responses were </w:t>
      </w:r>
    </w:p>
    <w:p w14:paraId="4CD6FF22" w14:textId="77777777" w:rsidR="00D173D7" w:rsidRDefault="00D173D7" w:rsidP="00D173D7">
      <w:pPr>
        <w:keepNext/>
      </w:pPr>
      <w:r w:rsidRPr="00D173D7">
        <w:drawing>
          <wp:inline distT="0" distB="0" distL="0" distR="0" wp14:anchorId="5097677F" wp14:editId="350C98A0">
            <wp:extent cx="6464964" cy="2786332"/>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6481439" cy="2793432"/>
                    </a:xfrm>
                    <a:prstGeom prst="rect">
                      <a:avLst/>
                    </a:prstGeom>
                  </pic:spPr>
                </pic:pic>
              </a:graphicData>
            </a:graphic>
          </wp:inline>
        </w:drawing>
      </w:r>
    </w:p>
    <w:p w14:paraId="201B6940" w14:textId="7F243996" w:rsidR="00D173D7" w:rsidRDefault="00D173D7" w:rsidP="00D173D7">
      <w:pPr>
        <w:pStyle w:val="Caption"/>
        <w:jc w:val="left"/>
      </w:pPr>
      <w:bookmarkStart w:id="159" w:name="_Toc100325709"/>
      <w:r>
        <w:t xml:space="preserve">Figure </w:t>
      </w:r>
      <w:r>
        <w:fldChar w:fldCharType="begin"/>
      </w:r>
      <w:r>
        <w:instrText xml:space="preserve"> SEQ Figure \* ARABIC </w:instrText>
      </w:r>
      <w:r>
        <w:fldChar w:fldCharType="separate"/>
      </w:r>
      <w:r w:rsidR="0045415E">
        <w:rPr>
          <w:noProof/>
        </w:rPr>
        <w:t>59</w:t>
      </w:r>
      <w:r>
        <w:fldChar w:fldCharType="end"/>
      </w:r>
      <w:r>
        <w:t xml:space="preserve"> What users liked about the bot</w:t>
      </w:r>
      <w:bookmarkEnd w:id="159"/>
    </w:p>
    <w:p w14:paraId="75786551" w14:textId="73DC4CBC" w:rsidR="00D173D7" w:rsidRDefault="00D173D7" w:rsidP="00E96A88">
      <w:r>
        <w:t xml:space="preserve">The users really liked the accuracy and performance of the classification. This allows them to </w:t>
      </w:r>
      <w:proofErr w:type="gramStart"/>
      <w:r>
        <w:t>take action</w:t>
      </w:r>
      <w:proofErr w:type="gramEnd"/>
      <w:r>
        <w:t xml:space="preserve"> </w:t>
      </w:r>
      <w:r w:rsidR="002303B7">
        <w:t>as soon as possible</w:t>
      </w:r>
      <w:r>
        <w:t xml:space="preserve"> and deal with messages that could break any rules that they have in their discord server. </w:t>
      </w:r>
    </w:p>
    <w:p w14:paraId="271B1B9D" w14:textId="41385021" w:rsidR="00D173D7" w:rsidRDefault="00D173D7" w:rsidP="00E96A88"/>
    <w:p w14:paraId="2866D5AF" w14:textId="77777777" w:rsidR="0024372C" w:rsidRDefault="0024372C" w:rsidP="00E96A88"/>
    <w:p w14:paraId="3F5D70DC" w14:textId="26D3D18F" w:rsidR="00553B43" w:rsidRDefault="00D173D7" w:rsidP="00E96A88">
      <w:r>
        <w:lastRenderedPageBreak/>
        <w:t xml:space="preserve">And the negatives: </w:t>
      </w:r>
    </w:p>
    <w:p w14:paraId="5B792842" w14:textId="77777777" w:rsidR="00D173D7" w:rsidRDefault="00D173D7" w:rsidP="00D173D7">
      <w:pPr>
        <w:keepNext/>
      </w:pPr>
      <w:r w:rsidRPr="00D173D7">
        <w:drawing>
          <wp:inline distT="0" distB="0" distL="0" distR="0" wp14:anchorId="07792630" wp14:editId="4DBAB29D">
            <wp:extent cx="4883401" cy="2241665"/>
            <wp:effectExtent l="0" t="0" r="0" b="635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4883401" cy="2241665"/>
                    </a:xfrm>
                    <a:prstGeom prst="rect">
                      <a:avLst/>
                    </a:prstGeom>
                  </pic:spPr>
                </pic:pic>
              </a:graphicData>
            </a:graphic>
          </wp:inline>
        </w:drawing>
      </w:r>
    </w:p>
    <w:p w14:paraId="14D18647" w14:textId="3E10D388" w:rsidR="00D173D7" w:rsidRDefault="00D173D7" w:rsidP="00D173D7">
      <w:pPr>
        <w:pStyle w:val="Caption"/>
      </w:pPr>
      <w:bookmarkStart w:id="160" w:name="_Toc100325710"/>
      <w:r>
        <w:t xml:space="preserve">Figure </w:t>
      </w:r>
      <w:r>
        <w:fldChar w:fldCharType="begin"/>
      </w:r>
      <w:r>
        <w:instrText xml:space="preserve"> SEQ Figure \* ARABIC </w:instrText>
      </w:r>
      <w:r>
        <w:fldChar w:fldCharType="separate"/>
      </w:r>
      <w:r w:rsidR="0045415E">
        <w:rPr>
          <w:noProof/>
        </w:rPr>
        <w:t>60</w:t>
      </w:r>
      <w:r>
        <w:fldChar w:fldCharType="end"/>
      </w:r>
      <w:r>
        <w:t xml:space="preserve"> Feedback on dislikes</w:t>
      </w:r>
      <w:bookmarkEnd w:id="160"/>
    </w:p>
    <w:p w14:paraId="279BE943" w14:textId="52AE07EC" w:rsidR="002303B7" w:rsidRPr="002303B7" w:rsidRDefault="002303B7" w:rsidP="002303B7">
      <w:r>
        <w:t xml:space="preserve">Most of the negatives came with the bot classifying sentences as offensive when they were </w:t>
      </w:r>
      <w:r w:rsidR="00A10C50">
        <w:t xml:space="preserve">not. From extensive testing it was discovered that this happened using extremely short sentences or when sentences included slang. A way to </w:t>
      </w:r>
      <w:r w:rsidR="00DB2C8C">
        <w:t>overcome</w:t>
      </w:r>
      <w:r w:rsidR="00A10C50">
        <w:t xml:space="preserve"> this is to increase the amount of such sentences in the dataset. Furthermore, the reactions can also get annoying with extensive classifications which can be once again fixed with a more tailored dataset.</w:t>
      </w:r>
    </w:p>
    <w:p w14:paraId="10823AD5" w14:textId="77777777" w:rsidR="008948E7" w:rsidRDefault="008948E7" w:rsidP="00DC1139"/>
    <w:p w14:paraId="19655563" w14:textId="51D67C22" w:rsidR="005B05E7" w:rsidRDefault="001F5BAA" w:rsidP="00AC7D0B">
      <w:pPr>
        <w:pStyle w:val="Heading2"/>
      </w:pPr>
      <w:bookmarkStart w:id="161" w:name="_Toc100325775"/>
      <w:r>
        <w:t>6</w:t>
      </w:r>
      <w:r w:rsidR="005B05E7" w:rsidRPr="00B55C6C">
        <w:t>.</w:t>
      </w:r>
      <w:r w:rsidR="00F2706E">
        <w:t>6</w:t>
      </w:r>
      <w:r w:rsidR="005B05E7" w:rsidRPr="00B55C6C">
        <w:t xml:space="preserve">. </w:t>
      </w:r>
      <w:r w:rsidR="005B05E7">
        <w:t>Conclusion</w:t>
      </w:r>
      <w:bookmarkEnd w:id="161"/>
    </w:p>
    <w:p w14:paraId="025DB698" w14:textId="59F91205" w:rsidR="005B05E7" w:rsidRDefault="008D4349" w:rsidP="00DC1139">
      <w:r w:rsidRPr="008D4349">
        <w:t xml:space="preserve">in conclusion the feedback was generally positive. The bot was able to classify hate speech and offensive language and the accuracy was very good. The bot was able to extract text from images and classify it as well. </w:t>
      </w:r>
      <w:r w:rsidR="00AC7D0B" w:rsidRPr="00AC7D0B">
        <w:t>The biggest issue was the false flagging of sentences that did not contain any offensive language. This was mainly due to the use of slang and short sentences.</w:t>
      </w:r>
      <w:r w:rsidR="00AC7D0B">
        <w:t xml:space="preserve"> </w:t>
      </w:r>
      <w:r w:rsidR="00AC7D0B" w:rsidRPr="00AC7D0B">
        <w:t>which can be solved by flagging those sentences and then adding them to the dataset and then retrain the model</w:t>
      </w:r>
      <w:r w:rsidR="00CF4B77">
        <w:t>.</w:t>
      </w:r>
    </w:p>
    <w:p w14:paraId="2AA3326F" w14:textId="7DCF666D" w:rsidR="005B05E7" w:rsidRDefault="005B05E7" w:rsidP="00DC1139"/>
    <w:p w14:paraId="18995D0F" w14:textId="4A8D8E3F" w:rsidR="005B05E7" w:rsidRDefault="005B05E7" w:rsidP="00DC1139"/>
    <w:p w14:paraId="3396DD0E" w14:textId="0763954D" w:rsidR="005B05E7" w:rsidRDefault="005B05E7" w:rsidP="00DC1139"/>
    <w:p w14:paraId="1263638C" w14:textId="70F639A2" w:rsidR="005B05E7" w:rsidRDefault="005B05E7" w:rsidP="00CF4B77"/>
    <w:p w14:paraId="310DE4AD" w14:textId="092CC2A8" w:rsidR="005B05E7" w:rsidRDefault="005B05E7" w:rsidP="00CF4B77"/>
    <w:p w14:paraId="15344CF3" w14:textId="0319DB71" w:rsidR="005B05E7" w:rsidRDefault="005B05E7" w:rsidP="00CF4B77"/>
    <w:p w14:paraId="2A49E336" w14:textId="6578ADD3" w:rsidR="005B05E7" w:rsidRDefault="005B05E7" w:rsidP="00CF4B77"/>
    <w:p w14:paraId="79C8FDBD" w14:textId="77777777" w:rsidR="00A12787" w:rsidRPr="00B55C6C" w:rsidRDefault="00A12787" w:rsidP="00CF4B77"/>
    <w:p w14:paraId="51A92524" w14:textId="4852DD84" w:rsidR="00DC1139" w:rsidRPr="00B55C6C" w:rsidRDefault="001F5BAA" w:rsidP="006701D1">
      <w:pPr>
        <w:pStyle w:val="Heading1"/>
      </w:pPr>
      <w:bookmarkStart w:id="162" w:name="_Toc100325776"/>
      <w:r>
        <w:lastRenderedPageBreak/>
        <w:t>7</w:t>
      </w:r>
      <w:r w:rsidR="00DC1139" w:rsidRPr="00B55C6C">
        <w:t xml:space="preserve">. </w:t>
      </w:r>
      <w:r w:rsidR="006B079D">
        <w:t>Conclusion</w:t>
      </w:r>
      <w:r w:rsidR="00DC1139" w:rsidRPr="00B55C6C">
        <w:t xml:space="preserve"> and Future Work</w:t>
      </w:r>
      <w:bookmarkEnd w:id="162"/>
    </w:p>
    <w:p w14:paraId="0B39D1C8" w14:textId="1386207D" w:rsidR="00DC1139" w:rsidRDefault="00DC1139" w:rsidP="001F5BAA">
      <w:pPr>
        <w:pStyle w:val="Heading2"/>
        <w:numPr>
          <w:ilvl w:val="1"/>
          <w:numId w:val="26"/>
        </w:numPr>
      </w:pPr>
      <w:bookmarkStart w:id="163" w:name="_Toc100325777"/>
      <w:r w:rsidRPr="00B55C6C">
        <w:t>Introduction</w:t>
      </w:r>
      <w:bookmarkEnd w:id="163"/>
    </w:p>
    <w:p w14:paraId="1B9908F8" w14:textId="6F8E74ED" w:rsidR="009C032A" w:rsidRPr="009C032A" w:rsidRDefault="009C032A" w:rsidP="009C032A">
      <w:r>
        <w:t>In this section I am going to discuss</w:t>
      </w:r>
      <w:r w:rsidR="00D4462E">
        <w:t xml:space="preserve"> everything I learned and achieved throughout this project. </w:t>
      </w:r>
      <w:r w:rsidR="00D4462E" w:rsidRPr="00D4462E">
        <w:t>I will also discuss the issues that I encountered and the ways I solved them and any future work that that could be done to make the project better.</w:t>
      </w:r>
    </w:p>
    <w:p w14:paraId="443199E2" w14:textId="295179A3" w:rsidR="00DC1139" w:rsidRPr="00B55C6C" w:rsidRDefault="00DC1139" w:rsidP="001F5BAA">
      <w:pPr>
        <w:pStyle w:val="Heading2"/>
        <w:numPr>
          <w:ilvl w:val="1"/>
          <w:numId w:val="25"/>
        </w:numPr>
      </w:pPr>
      <w:bookmarkStart w:id="164" w:name="_Toc100325778"/>
      <w:r w:rsidRPr="00B55C6C">
        <w:t>Issues and Risks</w:t>
      </w:r>
      <w:r w:rsidR="00D4462E">
        <w:t xml:space="preserve"> dealt within the project</w:t>
      </w:r>
      <w:bookmarkEnd w:id="164"/>
    </w:p>
    <w:p w14:paraId="3DE93DBB" w14:textId="0FF21BEC" w:rsidR="00DC1139" w:rsidRPr="00B55C6C" w:rsidRDefault="00DC1139" w:rsidP="00DC1139">
      <w:pPr>
        <w:ind w:firstLine="360"/>
      </w:pPr>
      <w:r w:rsidRPr="00B55C6C">
        <w:t xml:space="preserve">The challenges </w:t>
      </w:r>
      <w:r w:rsidR="00D4462E">
        <w:t>arose during the development of the project</w:t>
      </w:r>
      <w:r w:rsidRPr="00B55C6C">
        <w:t>:</w:t>
      </w:r>
    </w:p>
    <w:p w14:paraId="37F2057A" w14:textId="77777777" w:rsidR="00DC1139" w:rsidRPr="00B55C6C" w:rsidRDefault="00DC1139" w:rsidP="00DC1139">
      <w:pPr>
        <w:pStyle w:val="ListParagraph"/>
        <w:numPr>
          <w:ilvl w:val="0"/>
          <w:numId w:val="12"/>
        </w:numPr>
      </w:pPr>
      <w:r w:rsidRPr="00B55C6C">
        <w:t>Developing the model and classifier</w:t>
      </w:r>
    </w:p>
    <w:p w14:paraId="5AC8EB4A" w14:textId="77777777" w:rsidR="00DC1139" w:rsidRPr="00B55C6C" w:rsidRDefault="00DC1139" w:rsidP="00DC1139">
      <w:pPr>
        <w:pStyle w:val="ListParagraph"/>
        <w:numPr>
          <w:ilvl w:val="0"/>
          <w:numId w:val="12"/>
        </w:numPr>
      </w:pPr>
      <w:r w:rsidRPr="00B55C6C">
        <w:t xml:space="preserve">Ensuring that the model is fast </w:t>
      </w:r>
    </w:p>
    <w:p w14:paraId="68F76B25" w14:textId="77777777" w:rsidR="00DC1139" w:rsidRPr="00B55C6C" w:rsidRDefault="00DC1139" w:rsidP="00DC1139">
      <w:pPr>
        <w:pStyle w:val="ListParagraph"/>
        <w:numPr>
          <w:ilvl w:val="0"/>
          <w:numId w:val="12"/>
        </w:numPr>
      </w:pPr>
      <w:r w:rsidRPr="00B55C6C">
        <w:t>Working with the discord API and connecting all the features</w:t>
      </w:r>
    </w:p>
    <w:p w14:paraId="76D64E8B" w14:textId="77777777" w:rsidR="00DC1139" w:rsidRPr="00B55C6C" w:rsidRDefault="00DC1139" w:rsidP="00DC1139">
      <w:pPr>
        <w:pStyle w:val="ListParagraph"/>
        <w:numPr>
          <w:ilvl w:val="0"/>
          <w:numId w:val="12"/>
        </w:numPr>
      </w:pPr>
      <w:r w:rsidRPr="00B55C6C">
        <w:t>ethical and moral dilemmas in working on such a project</w:t>
      </w:r>
    </w:p>
    <w:p w14:paraId="16901E1D" w14:textId="6367795C" w:rsidR="00DC1139" w:rsidRPr="00B55C6C" w:rsidRDefault="00DC1139" w:rsidP="00DC1139">
      <w:pPr>
        <w:ind w:left="360"/>
      </w:pPr>
      <w:r w:rsidRPr="00B55C6C">
        <w:t xml:space="preserve">How </w:t>
      </w:r>
      <w:r w:rsidR="00D4462E">
        <w:t>the challenges were overcome</w:t>
      </w:r>
      <w:r w:rsidRPr="00B55C6C">
        <w:t>:</w:t>
      </w:r>
    </w:p>
    <w:p w14:paraId="31DFFC81" w14:textId="13A7A17B" w:rsidR="00DC1139" w:rsidRPr="00B55C6C" w:rsidRDefault="00DC1139" w:rsidP="00DC1139">
      <w:pPr>
        <w:pStyle w:val="ListParagraph"/>
        <w:numPr>
          <w:ilvl w:val="0"/>
          <w:numId w:val="13"/>
        </w:numPr>
      </w:pPr>
      <w:r w:rsidRPr="00B55C6C">
        <w:t>Complete</w:t>
      </w:r>
      <w:r w:rsidR="00D4462E">
        <w:t>d</w:t>
      </w:r>
      <w:r w:rsidRPr="00B55C6C">
        <w:t xml:space="preserve"> adequate research and complete an online NLP course</w:t>
      </w:r>
    </w:p>
    <w:p w14:paraId="78E69CA7" w14:textId="77777777" w:rsidR="00DC1139" w:rsidRPr="00B55C6C" w:rsidRDefault="00DC1139" w:rsidP="00DC1139">
      <w:pPr>
        <w:pStyle w:val="ListParagraph"/>
        <w:numPr>
          <w:ilvl w:val="0"/>
          <w:numId w:val="13"/>
        </w:numPr>
      </w:pPr>
      <w:r w:rsidRPr="00B55C6C">
        <w:t>Testing between different training methods, train on different machines</w:t>
      </w:r>
    </w:p>
    <w:p w14:paraId="4214B0EC" w14:textId="77777777" w:rsidR="00DC1139" w:rsidRPr="00B55C6C" w:rsidRDefault="00DC1139" w:rsidP="00DC1139">
      <w:pPr>
        <w:pStyle w:val="ListParagraph"/>
        <w:numPr>
          <w:ilvl w:val="0"/>
          <w:numId w:val="13"/>
        </w:numPr>
      </w:pPr>
      <w:r w:rsidRPr="00B55C6C">
        <w:t>Continue working with the discord API and continue learning its features</w:t>
      </w:r>
    </w:p>
    <w:p w14:paraId="2ED42A1F" w14:textId="77777777" w:rsidR="00DC1139" w:rsidRPr="00B55C6C" w:rsidRDefault="00DC1139" w:rsidP="00DC1139">
      <w:pPr>
        <w:pStyle w:val="ListParagraph"/>
        <w:numPr>
          <w:ilvl w:val="0"/>
          <w:numId w:val="13"/>
        </w:numPr>
      </w:pPr>
      <w:r w:rsidRPr="00B55C6C">
        <w:t>Read research papers and articles dealing with the issue</w:t>
      </w:r>
    </w:p>
    <w:p w14:paraId="1C60BFAE" w14:textId="245C1B26" w:rsidR="00DC1139" w:rsidRPr="00B55C6C" w:rsidRDefault="00DC1139" w:rsidP="00DC1139">
      <w:pPr>
        <w:ind w:left="360"/>
      </w:pPr>
      <w:r w:rsidRPr="00B55C6C">
        <w:t xml:space="preserve">Risks that may </w:t>
      </w:r>
      <w:r w:rsidR="00D4462E">
        <w:t>have come</w:t>
      </w:r>
      <w:r w:rsidRPr="00B55C6C">
        <w:t xml:space="preserve"> up in the project:</w:t>
      </w:r>
    </w:p>
    <w:p w14:paraId="46A63693" w14:textId="77777777" w:rsidR="00DC1139" w:rsidRPr="00B55C6C" w:rsidRDefault="00DC1139" w:rsidP="00DC1139">
      <w:pPr>
        <w:pStyle w:val="ListParagraph"/>
        <w:numPr>
          <w:ilvl w:val="0"/>
          <w:numId w:val="14"/>
        </w:numPr>
      </w:pPr>
      <w:r w:rsidRPr="00B55C6C">
        <w:t>Developing a model with long training speeds</w:t>
      </w:r>
    </w:p>
    <w:p w14:paraId="7188805D" w14:textId="77777777" w:rsidR="00DC1139" w:rsidRPr="00B55C6C" w:rsidRDefault="00DC1139" w:rsidP="00DC1139">
      <w:pPr>
        <w:pStyle w:val="ListParagraph"/>
        <w:numPr>
          <w:ilvl w:val="0"/>
          <w:numId w:val="14"/>
        </w:numPr>
      </w:pPr>
      <w:r w:rsidRPr="00B55C6C">
        <w:t>Not completing the project in time.</w:t>
      </w:r>
    </w:p>
    <w:p w14:paraId="1CB15D42" w14:textId="002F1649" w:rsidR="00DC1139" w:rsidRPr="00B55C6C" w:rsidRDefault="00D4462E" w:rsidP="00DC1139">
      <w:pPr>
        <w:ind w:left="360"/>
      </w:pPr>
      <w:r>
        <w:t>How the risks were overcome</w:t>
      </w:r>
      <w:r w:rsidR="00DC1139" w:rsidRPr="00B55C6C">
        <w:t>:</w:t>
      </w:r>
    </w:p>
    <w:p w14:paraId="5B536EFD" w14:textId="1204374D" w:rsidR="00DC1139" w:rsidRPr="00B55C6C" w:rsidRDefault="00DC1139" w:rsidP="00DC1139">
      <w:pPr>
        <w:pStyle w:val="ListParagraph"/>
        <w:numPr>
          <w:ilvl w:val="0"/>
          <w:numId w:val="15"/>
        </w:numPr>
      </w:pPr>
      <w:r w:rsidRPr="00B55C6C">
        <w:t>Train the model less frequently, save the model to a file so</w:t>
      </w:r>
      <w:r w:rsidR="00133253">
        <w:t xml:space="preserve"> the model doesn’t need to be retrained</w:t>
      </w:r>
    </w:p>
    <w:p w14:paraId="64692ABD" w14:textId="1BC7C10E" w:rsidR="00DC1139" w:rsidRDefault="00DC1139" w:rsidP="00133253">
      <w:pPr>
        <w:pStyle w:val="ListParagraph"/>
        <w:numPr>
          <w:ilvl w:val="0"/>
          <w:numId w:val="15"/>
        </w:numPr>
      </w:pPr>
      <w:r w:rsidRPr="00B55C6C">
        <w:t>Stick</w:t>
      </w:r>
      <w:r w:rsidR="00133253">
        <w:t>ed</w:t>
      </w:r>
      <w:r w:rsidRPr="00B55C6C">
        <w:t xml:space="preserve"> to the schedule and split the work into smaller chunks that </w:t>
      </w:r>
      <w:r w:rsidR="00133253">
        <w:t>were</w:t>
      </w:r>
      <w:r w:rsidRPr="00B55C6C">
        <w:t xml:space="preserve"> easier to do.</w:t>
      </w:r>
    </w:p>
    <w:p w14:paraId="5945F95F" w14:textId="77777777" w:rsidR="00133253" w:rsidRPr="00B55C6C" w:rsidRDefault="00133253" w:rsidP="00133253">
      <w:pPr>
        <w:pStyle w:val="ListParagraph"/>
        <w:ind w:left="1080"/>
      </w:pPr>
    </w:p>
    <w:p w14:paraId="31998534" w14:textId="313A1D4D" w:rsidR="00DC1139" w:rsidRDefault="00DC1139" w:rsidP="00F2706E">
      <w:pPr>
        <w:pStyle w:val="Heading2"/>
        <w:numPr>
          <w:ilvl w:val="1"/>
          <w:numId w:val="25"/>
        </w:numPr>
      </w:pPr>
      <w:bookmarkStart w:id="165" w:name="_Toc100325779"/>
      <w:r w:rsidRPr="00B55C6C">
        <w:t>Plans and Future Work</w:t>
      </w:r>
      <w:bookmarkEnd w:id="165"/>
    </w:p>
    <w:p w14:paraId="4B094083" w14:textId="61D351A3" w:rsidR="00133253" w:rsidRDefault="00133253" w:rsidP="00133253">
      <w:pPr>
        <w:rPr>
          <w:rFonts w:cstheme="minorHAnsi"/>
          <w:lang w:val="en-GB" w:eastAsia="en-GB"/>
        </w:rPr>
      </w:pPr>
      <w:r w:rsidRPr="00133253">
        <w:rPr>
          <w:rFonts w:eastAsia="Times New Roman" w:cstheme="minorHAnsi"/>
          <w:color w:val="000000"/>
          <w:lang w:val="en-GB" w:eastAsia="en-GB"/>
        </w:rPr>
        <w:t xml:space="preserve">The main part of the project that would still need working on is perfecting </w:t>
      </w:r>
      <w:r w:rsidRPr="00133253">
        <w:rPr>
          <w:rFonts w:cstheme="minorHAnsi"/>
          <w:lang w:val="en-GB" w:eastAsia="en-GB"/>
        </w:rPr>
        <w:t xml:space="preserve">the model. this would </w:t>
      </w:r>
      <w:r w:rsidRPr="00133253">
        <w:rPr>
          <w:rFonts w:cstheme="minorHAnsi"/>
        </w:rPr>
        <w:t>be accomplished</w:t>
      </w:r>
      <w:r w:rsidRPr="00133253">
        <w:rPr>
          <w:rFonts w:cstheme="minorHAnsi"/>
          <w:lang w:val="en-GB" w:eastAsia="en-GB"/>
        </w:rPr>
        <w:t xml:space="preserve"> by continuing to use the bot and continue flagging the incorrectly classified sentences.</w:t>
      </w:r>
      <w:r w:rsidRPr="00133253">
        <w:t xml:space="preserve"> </w:t>
      </w:r>
      <w:r w:rsidRPr="00133253">
        <w:rPr>
          <w:rFonts w:cstheme="minorHAnsi"/>
          <w:lang w:val="en-GB" w:eastAsia="en-GB"/>
        </w:rPr>
        <w:t>Furthermore,</w:t>
      </w:r>
      <w:r w:rsidRPr="00133253">
        <w:rPr>
          <w:rFonts w:cstheme="minorHAnsi"/>
          <w:lang w:val="en-GB" w:eastAsia="en-GB"/>
        </w:rPr>
        <w:t xml:space="preserve"> proper development of moderation tools and dealing with users that get flagged frequently such as automatically muting them and or warning them</w:t>
      </w:r>
      <w:r>
        <w:rPr>
          <w:rFonts w:cstheme="minorHAnsi"/>
          <w:lang w:val="en-GB" w:eastAsia="en-GB"/>
        </w:rPr>
        <w:t xml:space="preserve">. </w:t>
      </w:r>
      <w:r w:rsidR="00155C47">
        <w:rPr>
          <w:rFonts w:cstheme="minorHAnsi"/>
          <w:lang w:val="en-GB" w:eastAsia="en-GB"/>
        </w:rPr>
        <w:t xml:space="preserve">A big undertaking would be attempting to connect the BERT model to other instant messaging applications and see if it would work as expected. </w:t>
      </w:r>
    </w:p>
    <w:p w14:paraId="02EFBDF3" w14:textId="246303FE" w:rsidR="00E258D4" w:rsidRPr="00133253" w:rsidRDefault="00E258D4" w:rsidP="00133253">
      <w:pPr>
        <w:rPr>
          <w:rFonts w:cstheme="minorHAnsi"/>
          <w:lang w:val="en-GB" w:eastAsia="en-GB"/>
        </w:rPr>
      </w:pPr>
      <w:r>
        <w:rPr>
          <w:rFonts w:cstheme="minorHAnsi"/>
          <w:lang w:val="en-GB" w:eastAsia="en-GB"/>
        </w:rPr>
        <w:lastRenderedPageBreak/>
        <w:t xml:space="preserve">Finishing the features that were not completed would also be important such as detecting spam, having to be able to </w:t>
      </w:r>
      <w:r w:rsidR="00E165BA">
        <w:rPr>
          <w:rFonts w:cstheme="minorHAnsi"/>
          <w:lang w:val="en-GB" w:eastAsia="en-GB"/>
        </w:rPr>
        <w:t>choose</w:t>
      </w:r>
      <w:r>
        <w:rPr>
          <w:rFonts w:cstheme="minorHAnsi"/>
          <w:lang w:val="en-GB" w:eastAsia="en-GB"/>
        </w:rPr>
        <w:t xml:space="preserve"> how strict the detections are and lastly have every time a user gets flagged as being offensive or write hate speech be logged. </w:t>
      </w:r>
    </w:p>
    <w:p w14:paraId="3CFCC266" w14:textId="77777777" w:rsidR="00133253" w:rsidRPr="00133253" w:rsidRDefault="00133253" w:rsidP="00133253">
      <w:pPr>
        <w:shd w:val="clear" w:color="auto" w:fill="FFFFFF"/>
        <w:spacing w:after="0" w:line="285" w:lineRule="atLeast"/>
        <w:rPr>
          <w:rFonts w:ascii="Consolas" w:eastAsia="Times New Roman" w:hAnsi="Consolas" w:cs="Times New Roman"/>
          <w:color w:val="000000"/>
          <w:sz w:val="21"/>
          <w:szCs w:val="21"/>
          <w:lang w:val="en-GB" w:eastAsia="en-GB"/>
        </w:rPr>
      </w:pPr>
    </w:p>
    <w:p w14:paraId="3369CBF7" w14:textId="5AA0CC24" w:rsidR="00133253" w:rsidRDefault="00133253" w:rsidP="00133253">
      <w:pPr>
        <w:pStyle w:val="Heading2"/>
        <w:numPr>
          <w:ilvl w:val="1"/>
          <w:numId w:val="25"/>
        </w:numPr>
        <w:ind w:left="444" w:hanging="444"/>
      </w:pPr>
      <w:bookmarkStart w:id="166" w:name="_Toc100325780"/>
      <w:r>
        <w:t>Conclusion</w:t>
      </w:r>
      <w:bookmarkEnd w:id="166"/>
    </w:p>
    <w:p w14:paraId="03729C81" w14:textId="038F918B" w:rsidR="00FC68ED" w:rsidRDefault="00E258D4" w:rsidP="00A877E6">
      <w:pPr>
        <w:rPr>
          <w:lang w:val="en-GB" w:eastAsia="en-GB"/>
        </w:rPr>
      </w:pPr>
      <w:r w:rsidRPr="00E258D4">
        <w:rPr>
          <w:lang w:val="en-GB" w:eastAsia="en-GB"/>
        </w:rPr>
        <w:t xml:space="preserve">In conclusion the outcome of this project was very </w:t>
      </w:r>
      <w:r w:rsidRPr="00E258D4">
        <w:rPr>
          <w:lang w:val="en-GB" w:eastAsia="en-GB"/>
        </w:rPr>
        <w:t>positive</w:t>
      </w:r>
      <w:r w:rsidRPr="00E258D4">
        <w:rPr>
          <w:lang w:val="en-GB" w:eastAsia="en-GB"/>
        </w:rPr>
        <w:t>. The bot was able to classify hate speech and offensive language and the accuracy was very good. The bot was able to extract text from images and classify it as well. The biggest issue was the false flagging of sentences that did not contain any offensive language. This was mainly due to the use of slang and short sentences. which can be solved by flagging those sentences and then adding them to the dataset and then retraining the model.</w:t>
      </w:r>
      <w:r>
        <w:rPr>
          <w:lang w:val="en-GB" w:eastAsia="en-GB"/>
        </w:rPr>
        <w:t xml:space="preserve"> </w:t>
      </w:r>
      <w:r w:rsidRPr="00E258D4">
        <w:rPr>
          <w:lang w:val="en-GB" w:eastAsia="en-GB"/>
        </w:rPr>
        <w:t xml:space="preserve">It is a very good starting point in the </w:t>
      </w:r>
      <w:r w:rsidRPr="00E258D4">
        <w:rPr>
          <w:lang w:val="en-GB" w:eastAsia="en-GB"/>
        </w:rPr>
        <w:t>ever-growing</w:t>
      </w:r>
      <w:r w:rsidRPr="00E258D4">
        <w:rPr>
          <w:lang w:val="en-GB" w:eastAsia="en-GB"/>
        </w:rPr>
        <w:t xml:space="preserve"> field of machine learning and natural language processing. Especially when it comes to dealing with offensive and toxic content being sent in instant messaging applications</w:t>
      </w:r>
      <w:r>
        <w:rPr>
          <w:lang w:val="en-GB" w:eastAsia="en-GB"/>
        </w:rPr>
        <w:t>.</w:t>
      </w:r>
      <w:r w:rsidR="00FC68ED">
        <w:rPr>
          <w:lang w:val="en-GB" w:eastAsia="en-GB"/>
        </w:rPr>
        <w:t xml:space="preserve"> Comparing the predictions to the other papers looked at in this thesis, the results were matching, if not exceeding them.</w:t>
      </w:r>
    </w:p>
    <w:p w14:paraId="697C0397" w14:textId="77777777" w:rsidR="00A877E6" w:rsidRDefault="00A877E6" w:rsidP="00A877E6"/>
    <w:p w14:paraId="5C961EFA" w14:textId="77777777" w:rsidR="00A877E6" w:rsidRDefault="00A877E6" w:rsidP="00A877E6"/>
    <w:p w14:paraId="5D2299A0" w14:textId="77777777" w:rsidR="00A877E6" w:rsidRDefault="00A877E6" w:rsidP="00A877E6"/>
    <w:p w14:paraId="41DB33B4" w14:textId="77777777" w:rsidR="00A877E6" w:rsidRDefault="00A877E6" w:rsidP="00A877E6"/>
    <w:p w14:paraId="51E3D3AD" w14:textId="059CE10C" w:rsidR="00A877E6" w:rsidRDefault="00A877E6" w:rsidP="00A877E6"/>
    <w:p w14:paraId="6E723E8E" w14:textId="2FD6CC71" w:rsidR="00E165BA" w:rsidRDefault="00E165BA" w:rsidP="00A877E6"/>
    <w:p w14:paraId="5E6DD275" w14:textId="362FB051" w:rsidR="00E165BA" w:rsidRDefault="00E165BA" w:rsidP="00A877E6"/>
    <w:p w14:paraId="5E8BD6C9" w14:textId="35BBC22C" w:rsidR="00E165BA" w:rsidRDefault="00E165BA" w:rsidP="00A877E6"/>
    <w:p w14:paraId="7F14F410" w14:textId="61E40119" w:rsidR="00E165BA" w:rsidRDefault="00E165BA" w:rsidP="00A877E6"/>
    <w:p w14:paraId="030AFC85" w14:textId="57862506" w:rsidR="00E165BA" w:rsidRDefault="00E165BA" w:rsidP="00A877E6"/>
    <w:p w14:paraId="5047458D" w14:textId="5944120E" w:rsidR="00E165BA" w:rsidRDefault="00E165BA" w:rsidP="00A877E6"/>
    <w:p w14:paraId="23758924" w14:textId="6F1AECB0" w:rsidR="00E165BA" w:rsidRDefault="00E165BA" w:rsidP="00A877E6"/>
    <w:p w14:paraId="76F70822" w14:textId="7DFFE547" w:rsidR="00E165BA" w:rsidRDefault="00E165BA" w:rsidP="00A877E6"/>
    <w:p w14:paraId="5D0BC868" w14:textId="2814221D" w:rsidR="00E165BA" w:rsidRDefault="00E165BA" w:rsidP="00A877E6"/>
    <w:p w14:paraId="276D6E54" w14:textId="2C2E6468" w:rsidR="00E165BA" w:rsidRDefault="00E165BA" w:rsidP="00A877E6"/>
    <w:p w14:paraId="0ACEC619" w14:textId="3992582B" w:rsidR="00E165BA" w:rsidRDefault="00E165BA" w:rsidP="00A877E6"/>
    <w:p w14:paraId="3E4D2E1B" w14:textId="31EE9C66" w:rsidR="00E165BA" w:rsidRDefault="00E165BA" w:rsidP="00A877E6"/>
    <w:p w14:paraId="654DC387" w14:textId="77777777" w:rsidR="00D4462E" w:rsidRPr="00362DB4" w:rsidRDefault="00D4462E" w:rsidP="00362DB4"/>
    <w:p w14:paraId="3BD24997" w14:textId="3D5FC45A" w:rsidR="00DC1139" w:rsidRPr="00B55C6C" w:rsidRDefault="00DC1139" w:rsidP="006701D1">
      <w:pPr>
        <w:pStyle w:val="Heading1"/>
      </w:pPr>
      <w:bookmarkStart w:id="167" w:name="_Toc100325781"/>
      <w:r w:rsidRPr="00B55C6C">
        <w:lastRenderedPageBreak/>
        <w:t>Bibliography</w:t>
      </w:r>
      <w:bookmarkEnd w:id="167"/>
      <w:r w:rsidRPr="00B55C6C">
        <w:t xml:space="preserve"> </w:t>
      </w:r>
    </w:p>
    <w:p w14:paraId="0D5E0CF6" w14:textId="77777777" w:rsidR="00DC1139" w:rsidRPr="00B55C6C" w:rsidRDefault="00DC1139" w:rsidP="00DC1139"/>
    <w:p w14:paraId="34B3CA57" w14:textId="77777777" w:rsidR="00E95C35" w:rsidRPr="00E95C35" w:rsidRDefault="00DC1139" w:rsidP="00E95C35">
      <w:pPr>
        <w:pStyle w:val="Bibliography"/>
      </w:pPr>
      <w:r w:rsidRPr="00B55C6C">
        <w:fldChar w:fldCharType="begin"/>
      </w:r>
      <w:r w:rsidR="00E95C35">
        <w:instrText xml:space="preserve"> ADDIN ZOTERO_BIBL {"uncited":[],"omitted":[],"custom":[]} CSL_BIBLIOGRAPHY </w:instrText>
      </w:r>
      <w:r w:rsidRPr="00B55C6C">
        <w:fldChar w:fldCharType="separate"/>
      </w:r>
      <w:r w:rsidR="00E95C35" w:rsidRPr="00E95C35">
        <w:t xml:space="preserve">1. </w:t>
      </w:r>
      <w:r w:rsidR="00E95C35" w:rsidRPr="00E95C35">
        <w:tab/>
        <w:t xml:space="preserve">Müller K, Schwarz C. Fanning the Flames of Hate: </w:t>
      </w:r>
      <w:proofErr w:type="gramStart"/>
      <w:r w:rsidR="00E95C35" w:rsidRPr="00E95C35">
        <w:t>Social Media</w:t>
      </w:r>
      <w:proofErr w:type="gramEnd"/>
      <w:r w:rsidR="00E95C35" w:rsidRPr="00E95C35">
        <w:t xml:space="preserve"> and Hate Crime [Internet]. Rochester, NY: Social Science Research Network; 2020 Jun [cited 2022 Jan 2]. Report No.: ID 3082972. Available from: https://papers.ssrn.com/abstract=3082972</w:t>
      </w:r>
    </w:p>
    <w:p w14:paraId="706646A4" w14:textId="77777777" w:rsidR="00E95C35" w:rsidRPr="00E95C35" w:rsidRDefault="00E95C35" w:rsidP="00E95C35">
      <w:pPr>
        <w:pStyle w:val="Bibliography"/>
      </w:pPr>
      <w:r w:rsidRPr="00E95C35">
        <w:t xml:space="preserve">2. </w:t>
      </w:r>
      <w:r w:rsidRPr="00E95C35">
        <w:tab/>
      </w:r>
      <w:proofErr w:type="spellStart"/>
      <w:r w:rsidRPr="00E95C35">
        <w:t>Saha</w:t>
      </w:r>
      <w:proofErr w:type="spellEnd"/>
      <w:r w:rsidRPr="00E95C35">
        <w:t xml:space="preserve"> K, Chandrasekharan E, De Choudhury M. Prevalence and Psychological Effects of Hateful Speech in Online College Communities. Proc ACM Web Sci Conf ACM Web Sci Conf. 2019 </w:t>
      </w:r>
      <w:proofErr w:type="gramStart"/>
      <w:r w:rsidRPr="00E95C35">
        <w:t>Jun;2019:255</w:t>
      </w:r>
      <w:proofErr w:type="gramEnd"/>
      <w:r w:rsidRPr="00E95C35">
        <w:t xml:space="preserve">–64. </w:t>
      </w:r>
    </w:p>
    <w:p w14:paraId="1EB0F605" w14:textId="77777777" w:rsidR="00E95C35" w:rsidRPr="00E95C35" w:rsidRDefault="00E95C35" w:rsidP="00E95C35">
      <w:pPr>
        <w:pStyle w:val="Bibliography"/>
      </w:pPr>
      <w:r w:rsidRPr="00E95C35">
        <w:t xml:space="preserve">3. </w:t>
      </w:r>
      <w:r w:rsidRPr="00E95C35">
        <w:tab/>
        <w:t>Danny. discord.py [Internet]. 2022 [cited 2022 Jan 2]. Available from: https://github.com/Rapptz/discord.py</w:t>
      </w:r>
    </w:p>
    <w:p w14:paraId="05DADBC9" w14:textId="77777777" w:rsidR="00E95C35" w:rsidRPr="00E95C35" w:rsidRDefault="00E95C35" w:rsidP="00E95C35">
      <w:pPr>
        <w:pStyle w:val="Bibliography"/>
      </w:pPr>
      <w:r w:rsidRPr="00E95C35">
        <w:t xml:space="preserve">4. </w:t>
      </w:r>
      <w:r w:rsidRPr="00E95C35">
        <w:tab/>
        <w:t xml:space="preserve">Davidson T, </w:t>
      </w:r>
      <w:proofErr w:type="spellStart"/>
      <w:r w:rsidRPr="00E95C35">
        <w:t>Warmsley</w:t>
      </w:r>
      <w:proofErr w:type="spellEnd"/>
      <w:r w:rsidRPr="00E95C35">
        <w:t xml:space="preserve"> D, Macy M, Weber I. Automated Hate Speech </w:t>
      </w:r>
      <w:proofErr w:type="gramStart"/>
      <w:r w:rsidRPr="00E95C35">
        <w:t>Detection</w:t>
      </w:r>
      <w:proofErr w:type="gramEnd"/>
      <w:r w:rsidRPr="00E95C35">
        <w:t xml:space="preserve"> and the Problem of Offensive Language. In: Eleventh International AAAI Conference on Web and </w:t>
      </w:r>
      <w:proofErr w:type="gramStart"/>
      <w:r w:rsidRPr="00E95C35">
        <w:t>Social Media</w:t>
      </w:r>
      <w:proofErr w:type="gramEnd"/>
      <w:r w:rsidRPr="00E95C35">
        <w:t xml:space="preserve"> [Internet]. 2017 [cited 2022 Jan 2]. Available from: https://aaai.org/ocs/index.php/ICWSM/ICWSM17/paper/view/15665</w:t>
      </w:r>
    </w:p>
    <w:p w14:paraId="382E69D0" w14:textId="77777777" w:rsidR="00E95C35" w:rsidRPr="00E95C35" w:rsidRDefault="00E95C35" w:rsidP="00E95C35">
      <w:pPr>
        <w:pStyle w:val="Bibliography"/>
      </w:pPr>
      <w:r w:rsidRPr="00E95C35">
        <w:t xml:space="preserve">5. </w:t>
      </w:r>
      <w:r w:rsidRPr="00E95C35">
        <w:tab/>
        <w:t>What is FDD in Agile? [Internet]. Planview. [cited 2022 Jan 3]. Available from: https://www.planview.com/resources/articles/fdd-agile/</w:t>
      </w:r>
    </w:p>
    <w:p w14:paraId="679E2874" w14:textId="77777777" w:rsidR="00E95C35" w:rsidRPr="00E95C35" w:rsidRDefault="00E95C35" w:rsidP="00E95C35">
      <w:pPr>
        <w:pStyle w:val="Bibliography"/>
      </w:pPr>
      <w:r w:rsidRPr="00E95C35">
        <w:t xml:space="preserve">6. </w:t>
      </w:r>
      <w:r w:rsidRPr="00E95C35">
        <w:tab/>
        <w:t>Antony. Hate speech prediction [Internet]. 2021 [cited 2022 Jan 3]. Available from: https://github.com/PyAntony/hate-speech</w:t>
      </w:r>
    </w:p>
    <w:p w14:paraId="3982C674" w14:textId="77777777" w:rsidR="00E95C35" w:rsidRPr="00E95C35" w:rsidRDefault="00E95C35" w:rsidP="00E95C35">
      <w:pPr>
        <w:pStyle w:val="Bibliography"/>
      </w:pPr>
      <w:r w:rsidRPr="00E95C35">
        <w:t xml:space="preserve">7. </w:t>
      </w:r>
      <w:r w:rsidRPr="00E95C35">
        <w:tab/>
        <w:t>Inappropriate or offensive content - Hwb [Internet]. [cited 2022 Jan 15]. Available from: https://hwb.gov.wales/zones/keeping-safe-online/inappropriate-or-offensive-content</w:t>
      </w:r>
    </w:p>
    <w:p w14:paraId="69042196" w14:textId="77777777" w:rsidR="00E95C35" w:rsidRPr="00E95C35" w:rsidRDefault="00E95C35" w:rsidP="00E95C35">
      <w:pPr>
        <w:pStyle w:val="Bibliography"/>
      </w:pPr>
      <w:r w:rsidRPr="00E95C35">
        <w:t xml:space="preserve">8. </w:t>
      </w:r>
      <w:r w:rsidRPr="00E95C35">
        <w:tab/>
        <w:t>Boston 677 Huntington Avenue, Ma 02115 +1495</w:t>
      </w:r>
      <w:r w:rsidRPr="00E95C35">
        <w:rPr>
          <w:rFonts w:ascii="Cambria Math" w:hAnsi="Cambria Math" w:cs="Cambria Math"/>
        </w:rPr>
        <w:t>‑</w:t>
      </w:r>
      <w:r w:rsidRPr="00E95C35">
        <w:t xml:space="preserve">1000. </w:t>
      </w:r>
      <w:proofErr w:type="gramStart"/>
      <w:r w:rsidRPr="00E95C35">
        <w:t>How</w:t>
      </w:r>
      <w:proofErr w:type="gramEnd"/>
      <w:r w:rsidRPr="00E95C35">
        <w:t xml:space="preserve"> social media</w:t>
      </w:r>
      <w:r w:rsidRPr="00E95C35">
        <w:rPr>
          <w:rFonts w:ascii="Calibri" w:hAnsi="Calibri" w:cs="Calibri"/>
        </w:rPr>
        <w:t>’</w:t>
      </w:r>
      <w:r w:rsidRPr="00E95C35">
        <w:t xml:space="preserve">s toxic content sends teens into </w:t>
      </w:r>
      <w:r w:rsidRPr="00E95C35">
        <w:rPr>
          <w:rFonts w:ascii="Calibri" w:hAnsi="Calibri" w:cs="Calibri"/>
        </w:rPr>
        <w:t>‘</w:t>
      </w:r>
      <w:r w:rsidRPr="00E95C35">
        <w:t>a dangerous spiral</w:t>
      </w:r>
      <w:r w:rsidRPr="00E95C35">
        <w:rPr>
          <w:rFonts w:ascii="Calibri" w:hAnsi="Calibri" w:cs="Calibri"/>
        </w:rPr>
        <w:t>’</w:t>
      </w:r>
      <w:r w:rsidRPr="00E95C35">
        <w:t xml:space="preserve"> [Internet]. News. 2021 [cited 2022 Apr 8]. Available from: https://www.hsph.harvard.edu/news/features/how-social-medias-toxic-content-sends-teens-into-a-dangerous-spiral/</w:t>
      </w:r>
    </w:p>
    <w:p w14:paraId="5E896257" w14:textId="77777777" w:rsidR="00E95C35" w:rsidRPr="00E95C35" w:rsidRDefault="00E95C35" w:rsidP="00E95C35">
      <w:pPr>
        <w:pStyle w:val="Bibliography"/>
      </w:pPr>
      <w:r w:rsidRPr="00E95C35">
        <w:t xml:space="preserve">9. </w:t>
      </w:r>
      <w:r w:rsidRPr="00E95C35">
        <w:tab/>
        <w:t xml:space="preserve">Duggan M. Online Harassment 2017 [Internet]. Pew Research </w:t>
      </w:r>
      <w:proofErr w:type="spellStart"/>
      <w:r w:rsidRPr="00E95C35">
        <w:t>Center</w:t>
      </w:r>
      <w:proofErr w:type="spellEnd"/>
      <w:r w:rsidRPr="00E95C35">
        <w:t>: Internet, Science &amp; Tech. 2017 [cited 2022 Apr 8]. Available from: https://www.pewresearch.org/internet/2017/07/11/online-harassment-2017/</w:t>
      </w:r>
    </w:p>
    <w:p w14:paraId="578E7E31" w14:textId="77777777" w:rsidR="00E95C35" w:rsidRPr="00E95C35" w:rsidRDefault="00E95C35" w:rsidP="00E95C35">
      <w:pPr>
        <w:pStyle w:val="Bibliography"/>
      </w:pPr>
      <w:r w:rsidRPr="00E95C35">
        <w:t xml:space="preserve">10. </w:t>
      </w:r>
      <w:r w:rsidRPr="00E95C35">
        <w:tab/>
        <w:t xml:space="preserve">Rosenthal S, </w:t>
      </w:r>
      <w:proofErr w:type="spellStart"/>
      <w:r w:rsidRPr="00E95C35">
        <w:t>Atanasova</w:t>
      </w:r>
      <w:proofErr w:type="spellEnd"/>
      <w:r w:rsidRPr="00E95C35">
        <w:t xml:space="preserve"> P, </w:t>
      </w:r>
      <w:proofErr w:type="spellStart"/>
      <w:r w:rsidRPr="00E95C35">
        <w:t>Karadzhov</w:t>
      </w:r>
      <w:proofErr w:type="spellEnd"/>
      <w:r w:rsidRPr="00E95C35">
        <w:t xml:space="preserve"> G, </w:t>
      </w:r>
      <w:proofErr w:type="spellStart"/>
      <w:r w:rsidRPr="00E95C35">
        <w:t>Zampieri</w:t>
      </w:r>
      <w:proofErr w:type="spellEnd"/>
      <w:r w:rsidRPr="00E95C35">
        <w:t xml:space="preserve"> M, </w:t>
      </w:r>
      <w:proofErr w:type="spellStart"/>
      <w:r w:rsidRPr="00E95C35">
        <w:t>Nakov</w:t>
      </w:r>
      <w:proofErr w:type="spellEnd"/>
      <w:r w:rsidRPr="00E95C35">
        <w:t xml:space="preserve"> P. SOLID: A Large-Scale Semi-Supervised Dataset for Offensive Language Identification. In: Findings of the Association for Computational Linguistics: ACL-IJCNLP 2021 [Internet]. Online: Association for Computational Linguistics; 2021 [cited 2022 Apr 8]. p. 915–28. Available from: https://aclanthology.org/2021.findings-acl.80</w:t>
      </w:r>
    </w:p>
    <w:p w14:paraId="108C0ECC" w14:textId="77777777" w:rsidR="00E95C35" w:rsidRPr="00E95C35" w:rsidRDefault="00E95C35" w:rsidP="00E95C35">
      <w:pPr>
        <w:pStyle w:val="Bibliography"/>
      </w:pPr>
      <w:r w:rsidRPr="00E95C35">
        <w:t xml:space="preserve">11. </w:t>
      </w:r>
      <w:r w:rsidRPr="00E95C35">
        <w:tab/>
        <w:t xml:space="preserve">Top 5 Programming Languages and their Libraries for Machine Learning in 2020 [Internet]. </w:t>
      </w:r>
      <w:proofErr w:type="spellStart"/>
      <w:r w:rsidRPr="00E95C35">
        <w:t>GeeksforGeeks</w:t>
      </w:r>
      <w:proofErr w:type="spellEnd"/>
      <w:r w:rsidRPr="00E95C35">
        <w:t>. 2020 [cited 2022 Jan 3]. Available from: https://www.geeksforgeeks.org/top-5-programming-languages-and-their-libraries-for-machine-learning-in-2020/</w:t>
      </w:r>
    </w:p>
    <w:p w14:paraId="68205849" w14:textId="77777777" w:rsidR="00E95C35" w:rsidRPr="00E95C35" w:rsidRDefault="00E95C35" w:rsidP="00E95C35">
      <w:pPr>
        <w:pStyle w:val="Bibliography"/>
      </w:pPr>
      <w:r w:rsidRPr="00E95C35">
        <w:t xml:space="preserve">12. </w:t>
      </w:r>
      <w:r w:rsidRPr="00E95C35">
        <w:tab/>
        <w:t>TensorFlow [Internet]. TensorFlow. [cited 2022 Jan 3]. Available from: https://www.tensorflow.org/</w:t>
      </w:r>
    </w:p>
    <w:p w14:paraId="3BE7E0DB" w14:textId="77777777" w:rsidR="00E95C35" w:rsidRPr="00E95C35" w:rsidRDefault="00E95C35" w:rsidP="00E95C35">
      <w:pPr>
        <w:pStyle w:val="Bibliography"/>
      </w:pPr>
      <w:r w:rsidRPr="00E95C35">
        <w:lastRenderedPageBreak/>
        <w:t xml:space="preserve">13. </w:t>
      </w:r>
      <w:r w:rsidRPr="00E95C35">
        <w:tab/>
        <w:t>Team A. How-to Guide: Deploying Tesseract OCR With Python and OpenCV [Internet]. AI Oodles. 2020 [cited 2022 Apr 8]. Available from: https://artificialintelligence.oodles.io/blogs/tesseract-ocr-with-python/</w:t>
      </w:r>
    </w:p>
    <w:p w14:paraId="49AA0075" w14:textId="77777777" w:rsidR="00E95C35" w:rsidRPr="00E95C35" w:rsidRDefault="00E95C35" w:rsidP="00E95C35">
      <w:pPr>
        <w:pStyle w:val="Bibliography"/>
      </w:pPr>
      <w:r w:rsidRPr="00E95C35">
        <w:t xml:space="preserve">14. </w:t>
      </w:r>
      <w:r w:rsidRPr="00E95C35">
        <w:tab/>
        <w:t xml:space="preserve">How to fine-tune BERT on text classification task? | by Dhaval </w:t>
      </w:r>
      <w:proofErr w:type="spellStart"/>
      <w:r w:rsidRPr="00E95C35">
        <w:t>Taunk</w:t>
      </w:r>
      <w:proofErr w:type="spellEnd"/>
      <w:r w:rsidRPr="00E95C35">
        <w:t xml:space="preserve"> | Analytics Vidhya | Medium [Internet]. [cited 2022 Apr 8]. Available from: https://medium.com/analytics-vidhya/how-to-fine-tune-bert-on-text-classification-task-723f82786f61</w:t>
      </w:r>
    </w:p>
    <w:p w14:paraId="19E06C9C" w14:textId="77777777" w:rsidR="00E95C35" w:rsidRPr="00E95C35" w:rsidRDefault="00E95C35" w:rsidP="00E95C35">
      <w:pPr>
        <w:pStyle w:val="Bibliography"/>
      </w:pPr>
      <w:r w:rsidRPr="00E95C35">
        <w:t xml:space="preserve">15. </w:t>
      </w:r>
      <w:r w:rsidRPr="00E95C35">
        <w:tab/>
        <w:t xml:space="preserve">O’Neill S, McKeever S. Anti-bullying with machine learning. [Dublin]: DIT; 2017. </w:t>
      </w:r>
    </w:p>
    <w:p w14:paraId="51B369EC" w14:textId="77777777" w:rsidR="00E95C35" w:rsidRPr="00E95C35" w:rsidRDefault="00E95C35" w:rsidP="00E95C35">
      <w:pPr>
        <w:pStyle w:val="Bibliography"/>
      </w:pPr>
      <w:r w:rsidRPr="00E95C35">
        <w:t xml:space="preserve">16. </w:t>
      </w:r>
      <w:r w:rsidRPr="00E95C35">
        <w:tab/>
        <w:t xml:space="preserve">What Is Machine Learning and Why Is It Important? [Internet]. </w:t>
      </w:r>
      <w:proofErr w:type="spellStart"/>
      <w:r w:rsidRPr="00E95C35">
        <w:t>SearchEnterpriseAI</w:t>
      </w:r>
      <w:proofErr w:type="spellEnd"/>
      <w:r w:rsidRPr="00E95C35">
        <w:t>. [cited 2022 Apr 8]. Available from: https://www.techtarget.com/searchenterpriseai/definition/machine-learning-ML</w:t>
      </w:r>
    </w:p>
    <w:p w14:paraId="6AF366FC" w14:textId="77777777" w:rsidR="00E95C35" w:rsidRPr="00E95C35" w:rsidRDefault="00E95C35" w:rsidP="00E95C35">
      <w:pPr>
        <w:pStyle w:val="Bibliography"/>
      </w:pPr>
      <w:r w:rsidRPr="00E95C35">
        <w:t xml:space="preserve">17. </w:t>
      </w:r>
      <w:r w:rsidRPr="00E95C35">
        <w:tab/>
        <w:t>What is Supervised Learning? [Internet]. 2021 [cited 2022 Jan 14]. Available from: https://www.ibm.com/cloud/learn/supervised-learning</w:t>
      </w:r>
    </w:p>
    <w:p w14:paraId="16C2D31A" w14:textId="77777777" w:rsidR="00E95C35" w:rsidRPr="00E95C35" w:rsidRDefault="00E95C35" w:rsidP="00E95C35">
      <w:pPr>
        <w:pStyle w:val="Bibliography"/>
      </w:pPr>
      <w:r w:rsidRPr="00E95C35">
        <w:t xml:space="preserve">18. </w:t>
      </w:r>
      <w:r w:rsidRPr="00E95C35">
        <w:tab/>
        <w:t>Calvo D. Supervised learning [Internet]. Diego Calvo. 2019 [cited 2022 Apr 8]. Available from: https://www.diegocalvo.es/en/supervised-learning/</w:t>
      </w:r>
    </w:p>
    <w:p w14:paraId="4B29422B" w14:textId="77777777" w:rsidR="00E95C35" w:rsidRPr="00E95C35" w:rsidRDefault="00E95C35" w:rsidP="00E95C35">
      <w:pPr>
        <w:pStyle w:val="Bibliography"/>
      </w:pPr>
      <w:r w:rsidRPr="00E95C35">
        <w:t xml:space="preserve">19. </w:t>
      </w:r>
      <w:r w:rsidRPr="00E95C35">
        <w:tab/>
        <w:t>What is Unsupervised Learning? [Internet]. 2021 [cited 2022 Jan 14]. Available from: https://www.ibm.com/cloud/learn/unsupervised-learning</w:t>
      </w:r>
    </w:p>
    <w:p w14:paraId="08DC4E88" w14:textId="77777777" w:rsidR="00E95C35" w:rsidRPr="00E95C35" w:rsidRDefault="00E95C35" w:rsidP="00E95C35">
      <w:pPr>
        <w:pStyle w:val="Bibliography"/>
      </w:pPr>
      <w:r w:rsidRPr="00E95C35">
        <w:t xml:space="preserve">20. </w:t>
      </w:r>
      <w:r w:rsidRPr="00E95C35">
        <w:tab/>
        <w:t xml:space="preserve">A Beginners Guide to Unsupervised Learning | by </w:t>
      </w:r>
      <w:proofErr w:type="spellStart"/>
      <w:r w:rsidRPr="00E95C35">
        <w:t>Mathanraj</w:t>
      </w:r>
      <w:proofErr w:type="spellEnd"/>
      <w:r w:rsidRPr="00E95C35">
        <w:t xml:space="preserve"> Sharma | Analytics Vidhya | Medium [Internet]. [cited 2022 Apr 8]. Available from: https://medium.com/analytics-vidhya/beginners-guide-to-unsupervised-learning-76a575c4e942</w:t>
      </w:r>
    </w:p>
    <w:p w14:paraId="06BD61E5" w14:textId="77777777" w:rsidR="00E95C35" w:rsidRPr="00E95C35" w:rsidRDefault="00E95C35" w:rsidP="00E95C35">
      <w:pPr>
        <w:pStyle w:val="Bibliography"/>
      </w:pPr>
      <w:r w:rsidRPr="00E95C35">
        <w:t xml:space="preserve">21. </w:t>
      </w:r>
      <w:r w:rsidRPr="00E95C35">
        <w:tab/>
        <w:t>What is Deep Learning? [Internet]. 2021 [cited 2022 Jan 14]. Available from: https://www.ibm.com/cloud/learn/deep-learning</w:t>
      </w:r>
    </w:p>
    <w:p w14:paraId="2A61414B" w14:textId="77777777" w:rsidR="00E95C35" w:rsidRPr="00E95C35" w:rsidRDefault="00E95C35" w:rsidP="00E95C35">
      <w:pPr>
        <w:pStyle w:val="Bibliography"/>
      </w:pPr>
      <w:r w:rsidRPr="00E95C35">
        <w:t xml:space="preserve">22. </w:t>
      </w:r>
      <w:r w:rsidRPr="00E95C35">
        <w:tab/>
        <w:t>What is Deep Learning? [Internet]. Databricks. [cited 2022 Apr 8]. Available from: https://databricks.com/glossary/deep-learning</w:t>
      </w:r>
    </w:p>
    <w:p w14:paraId="7012AF70" w14:textId="77777777" w:rsidR="00E95C35" w:rsidRPr="00E95C35" w:rsidRDefault="00E95C35" w:rsidP="00E95C35">
      <w:pPr>
        <w:pStyle w:val="Bibliography"/>
      </w:pPr>
      <w:r w:rsidRPr="00E95C35">
        <w:t xml:space="preserve">23. </w:t>
      </w:r>
      <w:r w:rsidRPr="00E95C35">
        <w:tab/>
        <w:t>Brownlee J. What Is Natural Language Processing? [Internet]. Machine Learning Mastery. 2017 [cited 2022 Jan 3]. Available from: https://machinelearningmastery.com/natural-language-processing/</w:t>
      </w:r>
    </w:p>
    <w:p w14:paraId="17E149AF" w14:textId="77777777" w:rsidR="00E95C35" w:rsidRPr="00E95C35" w:rsidRDefault="00E95C35" w:rsidP="00E95C35">
      <w:pPr>
        <w:pStyle w:val="Bibliography"/>
      </w:pPr>
      <w:r w:rsidRPr="00E95C35">
        <w:t xml:space="preserve">24. </w:t>
      </w:r>
      <w:r w:rsidRPr="00E95C35">
        <w:tab/>
        <w:t>What is Natural Language Processing? [Internet]. 2021 [cited 2022 Apr 8]. Available from: https://www.ibm.com/cloud/learn/natural-language-processing</w:t>
      </w:r>
    </w:p>
    <w:p w14:paraId="38D48AED" w14:textId="77777777" w:rsidR="00E95C35" w:rsidRPr="00E95C35" w:rsidRDefault="00E95C35" w:rsidP="00E95C35">
      <w:pPr>
        <w:pStyle w:val="Bibliography"/>
      </w:pPr>
      <w:r w:rsidRPr="00E95C35">
        <w:t xml:space="preserve">25. </w:t>
      </w:r>
      <w:r w:rsidRPr="00E95C35">
        <w:tab/>
        <w:t xml:space="preserve">What is Text Classification? [Internet]. </w:t>
      </w:r>
      <w:proofErr w:type="spellStart"/>
      <w:r w:rsidRPr="00E95C35">
        <w:t>MonkeyLearn</w:t>
      </w:r>
      <w:proofErr w:type="spellEnd"/>
      <w:r w:rsidRPr="00E95C35">
        <w:t>. [cited 2022 Jan 3]. Available from: https://monkeylearn.com/what-is-text-classification/</w:t>
      </w:r>
    </w:p>
    <w:p w14:paraId="4CE28375" w14:textId="77777777" w:rsidR="00E95C35" w:rsidRPr="00E95C35" w:rsidRDefault="00E95C35" w:rsidP="00E95C35">
      <w:pPr>
        <w:pStyle w:val="Bibliography"/>
      </w:pPr>
      <w:r w:rsidRPr="00E95C35">
        <w:t xml:space="preserve">26. </w:t>
      </w:r>
      <w:r w:rsidRPr="00E95C35">
        <w:tab/>
        <w:t>Text Summarization Approaches for NLP - Practical Guide with Generative Examples [Internet]. Machine Learning Plus. 2020 [cited 2022 Jan 3]. Available from: https://www.machinelearningplus.com/nlp/text-summarization-approaches-nlp-example/</w:t>
      </w:r>
    </w:p>
    <w:p w14:paraId="28DA05C8" w14:textId="77777777" w:rsidR="00E95C35" w:rsidRPr="00E95C35" w:rsidRDefault="00E95C35" w:rsidP="00E95C35">
      <w:pPr>
        <w:pStyle w:val="Bibliography"/>
      </w:pPr>
      <w:r w:rsidRPr="00E95C35">
        <w:t xml:space="preserve">27. </w:t>
      </w:r>
      <w:r w:rsidRPr="00E95C35">
        <w:tab/>
        <w:t>Top 4 software development methodologies | Synopsys [Internet]. Software Integrity Blog. 2017 [cited 2022 Jan 15]. Available from: https://www.synopsys.com/blogs/software-security/top-4-software-development-methodologies/</w:t>
      </w:r>
    </w:p>
    <w:p w14:paraId="4F1CA12C" w14:textId="77777777" w:rsidR="00E95C35" w:rsidRPr="00E95C35" w:rsidRDefault="00E95C35" w:rsidP="00E95C35">
      <w:pPr>
        <w:pStyle w:val="Bibliography"/>
      </w:pPr>
      <w:r w:rsidRPr="00E95C35">
        <w:t xml:space="preserve">28. </w:t>
      </w:r>
      <w:r w:rsidRPr="00E95C35">
        <w:tab/>
        <w:t>Davidson T. Automated Hate Speech Detection and the Problem of Offensive Language [Internet]. 2022 [cited 2022 Jan 15]. Available from: https://github.com/t-davidson/hate-</w:t>
      </w:r>
      <w:r w:rsidRPr="00E95C35">
        <w:lastRenderedPageBreak/>
        <w:t>speech-and-offensive-language/blob/507feccf0f3cf609409f765a08e0bbdac0a33d68/src/Automated%20Hate%20Speech%20Detection%20and%20the%20Problem%20of%20Offensive%20Language%20Python%203.6.ipynb</w:t>
      </w:r>
    </w:p>
    <w:p w14:paraId="185FF4D2" w14:textId="77777777" w:rsidR="00E95C35" w:rsidRPr="00E95C35" w:rsidRDefault="00E95C35" w:rsidP="00E95C35">
      <w:pPr>
        <w:pStyle w:val="Bibliography"/>
      </w:pPr>
      <w:r w:rsidRPr="00E95C35">
        <w:t xml:space="preserve">29. </w:t>
      </w:r>
      <w:r w:rsidRPr="00E95C35">
        <w:tab/>
        <w:t>Home | TensorFlow Hub [Internet]. [cited 2022 Apr 5]. Available from: https://tfhub.dev/</w:t>
      </w:r>
    </w:p>
    <w:p w14:paraId="343FDBFB" w14:textId="77777777" w:rsidR="00E95C35" w:rsidRPr="00E95C35" w:rsidRDefault="00E95C35" w:rsidP="00E95C35">
      <w:pPr>
        <w:pStyle w:val="Bibliography"/>
      </w:pPr>
      <w:r w:rsidRPr="00E95C35">
        <w:t xml:space="preserve">30. </w:t>
      </w:r>
      <w:r w:rsidRPr="00E95C35">
        <w:tab/>
        <w:t>Discord Developer Portal — API Docs for Bots and Developers [Internet]. Discord Developer Portal. [cited 2022 Apr 5]. Available from: https://discord.com/developers/applications</w:t>
      </w:r>
    </w:p>
    <w:p w14:paraId="10E6EECC" w14:textId="77777777" w:rsidR="00E95C35" w:rsidRPr="00E95C35" w:rsidRDefault="00E95C35" w:rsidP="00E95C35">
      <w:pPr>
        <w:pStyle w:val="Bibliography"/>
      </w:pPr>
      <w:r w:rsidRPr="00E95C35">
        <w:t xml:space="preserve">31. </w:t>
      </w:r>
      <w:r w:rsidRPr="00E95C35">
        <w:tab/>
        <w:t xml:space="preserve">The Onion [@TheOnion]. It Instantly Clear Girlfriend Used </w:t>
      </w:r>
      <w:proofErr w:type="gramStart"/>
      <w:r w:rsidRPr="00E95C35">
        <w:t>To</w:t>
      </w:r>
      <w:proofErr w:type="gramEnd"/>
      <w:r w:rsidRPr="00E95C35">
        <w:t xml:space="preserve"> Fuck Guy Being Mentioned In Anecdote https://bit.ly/3r5AiO0 https://t.co/T9d2VqHFS3 [Internet]. Twitter. 2022 [cited 2022 Apr 6]. Available from: https://twitter.com/TheOnion/status/1511501449028640770</w:t>
      </w:r>
    </w:p>
    <w:p w14:paraId="0663CDF2" w14:textId="77777777" w:rsidR="00E95C35" w:rsidRPr="00E95C35" w:rsidRDefault="00E95C35" w:rsidP="00E95C35">
      <w:pPr>
        <w:pStyle w:val="Bibliography"/>
      </w:pPr>
      <w:r w:rsidRPr="00E95C35">
        <w:t xml:space="preserve">32. </w:t>
      </w:r>
      <w:r w:rsidRPr="00E95C35">
        <w:tab/>
        <w:t>Which languages are most widely spoken? [Internet]. World Economic Forum. [cited 2022 Apr 7]. Available from: https://www.weforum.org/agenda/2015/10/which-languages-are-most-widely-spoken/</w:t>
      </w:r>
    </w:p>
    <w:p w14:paraId="3DE07B7B" w14:textId="77777777" w:rsidR="00E95C35" w:rsidRPr="00E95C35" w:rsidRDefault="00E95C35" w:rsidP="00E95C35">
      <w:pPr>
        <w:pStyle w:val="Bibliography"/>
      </w:pPr>
      <w:r w:rsidRPr="00E95C35">
        <w:t xml:space="preserve">33. </w:t>
      </w:r>
      <w:r w:rsidRPr="00E95C35">
        <w:tab/>
        <w:t xml:space="preserve">Yang Z, Yang Y, </w:t>
      </w:r>
      <w:proofErr w:type="spellStart"/>
      <w:r w:rsidRPr="00E95C35">
        <w:t>Cer</w:t>
      </w:r>
      <w:proofErr w:type="spellEnd"/>
      <w:r w:rsidRPr="00E95C35">
        <w:t xml:space="preserve"> D, Law J, </w:t>
      </w:r>
      <w:proofErr w:type="spellStart"/>
      <w:r w:rsidRPr="00E95C35">
        <w:t>Darve</w:t>
      </w:r>
      <w:proofErr w:type="spellEnd"/>
      <w:r w:rsidRPr="00E95C35">
        <w:t xml:space="preserve"> E. Universal Sentence Representation Learning with Conditional Masked Language Model. In: Proceedings of the 2021 Conference on Empirical Methods in Natural Language Processing [Internet]. Online and Punta Cana, Dominican Republic: Association for Computational Linguistics; 2021 [cited 2022 Apr 7]. p. 6216–28. Available from: https://aclanthology.org/2021.emnlp-main.502</w:t>
      </w:r>
    </w:p>
    <w:p w14:paraId="67EDEADC" w14:textId="77777777" w:rsidR="00E95C35" w:rsidRPr="00E95C35" w:rsidRDefault="00E95C35" w:rsidP="00E95C35">
      <w:pPr>
        <w:pStyle w:val="Bibliography"/>
      </w:pPr>
      <w:r w:rsidRPr="00E95C35">
        <w:t xml:space="preserve">34. </w:t>
      </w:r>
      <w:r w:rsidRPr="00E95C35">
        <w:tab/>
        <w:t xml:space="preserve">What is Black Box Testing | Techniques &amp; Examples | Imperva [Internet]. Learning </w:t>
      </w:r>
      <w:proofErr w:type="spellStart"/>
      <w:r w:rsidRPr="00E95C35">
        <w:t>Center</w:t>
      </w:r>
      <w:proofErr w:type="spellEnd"/>
      <w:r w:rsidRPr="00E95C35">
        <w:t>. [cited 2022 Apr 8]. Available from: https://www.imperva.com/learn/application-security/black-box-testing/</w:t>
      </w:r>
    </w:p>
    <w:p w14:paraId="2D57D736" w14:textId="77777777" w:rsidR="00E95C35" w:rsidRPr="00E95C35" w:rsidRDefault="00E95C35" w:rsidP="00E95C35">
      <w:pPr>
        <w:pStyle w:val="Bibliography"/>
      </w:pPr>
      <w:r w:rsidRPr="00E95C35">
        <w:t xml:space="preserve">35. </w:t>
      </w:r>
      <w:r w:rsidRPr="00E95C35">
        <w:tab/>
        <w:t>How To Know if Your Machine Learning Model Has Good Performance | Obviously AI [Internet]. [cited 2022 Apr 8]. Available from: https://www.obviously.ai/post/machine-learning-model-performance</w:t>
      </w:r>
    </w:p>
    <w:p w14:paraId="1DE7EB91" w14:textId="77777777" w:rsidR="00E95C35" w:rsidRPr="00E95C35" w:rsidRDefault="00E95C35" w:rsidP="00E95C35">
      <w:pPr>
        <w:pStyle w:val="Bibliography"/>
      </w:pPr>
      <w:r w:rsidRPr="00E95C35">
        <w:t xml:space="preserve">36. </w:t>
      </w:r>
      <w:r w:rsidRPr="00E95C35">
        <w:tab/>
        <w:t>What is Overfitting? [Internet]. 2021 [cited 2022 Apr 8]. Available from: https://www.ibm.com/cloud/learn/overfitting</w:t>
      </w:r>
    </w:p>
    <w:p w14:paraId="4A68D4F2" w14:textId="4E0258DF" w:rsidR="008A58DD" w:rsidRPr="00DC1139" w:rsidRDefault="00DC1139" w:rsidP="00DC1139">
      <w:r w:rsidRPr="00B55C6C">
        <w:fldChar w:fldCharType="end"/>
      </w:r>
    </w:p>
    <w:sectPr w:rsidR="008A58DD" w:rsidRPr="00DC1139" w:rsidSect="005414AE">
      <w:footerReference w:type="even" r:id="rId105"/>
      <w:footerReference w:type="default" r:id="rId106"/>
      <w:pgSz w:w="11906" w:h="16838"/>
      <w:pgMar w:top="1440" w:right="1440" w:bottom="1440" w:left="1440" w:header="567"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703EF" w14:textId="77777777" w:rsidR="005B63AA" w:rsidRDefault="005B63AA">
      <w:pPr>
        <w:spacing w:after="0" w:line="240" w:lineRule="auto"/>
      </w:pPr>
      <w:r>
        <w:separator/>
      </w:r>
    </w:p>
  </w:endnote>
  <w:endnote w:type="continuationSeparator" w:id="0">
    <w:p w14:paraId="6743FCB7" w14:textId="77777777" w:rsidR="005B63AA" w:rsidRDefault="005B63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Menlo">
    <w:altName w:val="DokChampa"/>
    <w:charset w:val="00"/>
    <w:family w:val="modern"/>
    <w:pitch w:val="fixed"/>
    <w:sig w:usb0="E60022FF" w:usb1="D200F9FB" w:usb2="02000028" w:usb3="00000000" w:csb0="000001D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329831" w14:textId="77777777" w:rsidR="00DC1139" w:rsidRDefault="00DC1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055D80" w14:textId="77777777" w:rsidR="00DC1139" w:rsidRDefault="00DC113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F905B" w14:textId="77777777" w:rsidR="00DC1139" w:rsidRDefault="00DC113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6B1AAF4" w14:textId="77777777" w:rsidR="00DC1139" w:rsidRDefault="00DC1139">
    <w:pPr>
      <w:pStyle w:val="Footer"/>
      <w:ind w:right="360"/>
      <w:jc w:val="right"/>
      <w:rPr>
        <w:rStyle w:val="PageNumber"/>
      </w:rPr>
    </w:pPr>
  </w:p>
  <w:p w14:paraId="18F83FD0" w14:textId="77777777" w:rsidR="00DC1139" w:rsidRDefault="00DC1139">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98FEC" w14:textId="77777777" w:rsidR="005B63AA" w:rsidRDefault="005B63AA">
      <w:pPr>
        <w:spacing w:after="0" w:line="240" w:lineRule="auto"/>
      </w:pPr>
      <w:r>
        <w:separator/>
      </w:r>
    </w:p>
  </w:footnote>
  <w:footnote w:type="continuationSeparator" w:id="0">
    <w:p w14:paraId="5F8986C9" w14:textId="77777777" w:rsidR="005B63AA" w:rsidRDefault="005B63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1E4F"/>
    <w:multiLevelType w:val="multilevel"/>
    <w:tmpl w:val="E1E49008"/>
    <w:lvl w:ilvl="0">
      <w:start w:val="7"/>
      <w:numFmt w:val="decimal"/>
      <w:lvlText w:val="%1"/>
      <w:lvlJc w:val="left"/>
      <w:pPr>
        <w:ind w:left="405" w:hanging="40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4E36B2"/>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46C375A"/>
    <w:multiLevelType w:val="hybridMultilevel"/>
    <w:tmpl w:val="5114EE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F529B7"/>
    <w:multiLevelType w:val="multilevel"/>
    <w:tmpl w:val="C2C6C684"/>
    <w:lvl w:ilvl="0">
      <w:start w:val="1"/>
      <w:numFmt w:val="decimal"/>
      <w:lvlText w:val="%1."/>
      <w:lvlJc w:val="left"/>
      <w:pPr>
        <w:ind w:left="720" w:hanging="360"/>
      </w:pPr>
    </w:lvl>
    <w:lvl w:ilvl="1">
      <w:start w:val="3"/>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68E75E4"/>
    <w:multiLevelType w:val="hybridMultilevel"/>
    <w:tmpl w:val="1C4ABD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391256B"/>
    <w:multiLevelType w:val="hybridMultilevel"/>
    <w:tmpl w:val="555CFCB6"/>
    <w:lvl w:ilvl="0" w:tplc="3EE8B3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F614C7"/>
    <w:multiLevelType w:val="hybridMultilevel"/>
    <w:tmpl w:val="A9B4E16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2C835A5D"/>
    <w:multiLevelType w:val="hybridMultilevel"/>
    <w:tmpl w:val="D9A4F9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6F24AB"/>
    <w:multiLevelType w:val="hybridMultilevel"/>
    <w:tmpl w:val="BCE05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605263F"/>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8140777"/>
    <w:multiLevelType w:val="hybridMultilevel"/>
    <w:tmpl w:val="4768F73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3C5A7971"/>
    <w:multiLevelType w:val="hybridMultilevel"/>
    <w:tmpl w:val="77FC99EE"/>
    <w:lvl w:ilvl="0" w:tplc="0809000F">
      <w:start w:val="1"/>
      <w:numFmt w:val="decimal"/>
      <w:lvlText w:val="%1."/>
      <w:lvlJc w:val="left"/>
      <w:pPr>
        <w:ind w:left="1125" w:hanging="360"/>
      </w:pPr>
    </w:lvl>
    <w:lvl w:ilvl="1" w:tplc="08090019" w:tentative="1">
      <w:start w:val="1"/>
      <w:numFmt w:val="lowerLetter"/>
      <w:lvlText w:val="%2."/>
      <w:lvlJc w:val="left"/>
      <w:pPr>
        <w:ind w:left="1845" w:hanging="360"/>
      </w:pPr>
    </w:lvl>
    <w:lvl w:ilvl="2" w:tplc="0809001B" w:tentative="1">
      <w:start w:val="1"/>
      <w:numFmt w:val="lowerRoman"/>
      <w:lvlText w:val="%3."/>
      <w:lvlJc w:val="right"/>
      <w:pPr>
        <w:ind w:left="2565" w:hanging="180"/>
      </w:pPr>
    </w:lvl>
    <w:lvl w:ilvl="3" w:tplc="0809000F" w:tentative="1">
      <w:start w:val="1"/>
      <w:numFmt w:val="decimal"/>
      <w:lvlText w:val="%4."/>
      <w:lvlJc w:val="left"/>
      <w:pPr>
        <w:ind w:left="3285" w:hanging="360"/>
      </w:pPr>
    </w:lvl>
    <w:lvl w:ilvl="4" w:tplc="08090019" w:tentative="1">
      <w:start w:val="1"/>
      <w:numFmt w:val="lowerLetter"/>
      <w:lvlText w:val="%5."/>
      <w:lvlJc w:val="left"/>
      <w:pPr>
        <w:ind w:left="4005" w:hanging="360"/>
      </w:pPr>
    </w:lvl>
    <w:lvl w:ilvl="5" w:tplc="0809001B" w:tentative="1">
      <w:start w:val="1"/>
      <w:numFmt w:val="lowerRoman"/>
      <w:lvlText w:val="%6."/>
      <w:lvlJc w:val="right"/>
      <w:pPr>
        <w:ind w:left="4725" w:hanging="180"/>
      </w:pPr>
    </w:lvl>
    <w:lvl w:ilvl="6" w:tplc="0809000F" w:tentative="1">
      <w:start w:val="1"/>
      <w:numFmt w:val="decimal"/>
      <w:lvlText w:val="%7."/>
      <w:lvlJc w:val="left"/>
      <w:pPr>
        <w:ind w:left="5445" w:hanging="360"/>
      </w:pPr>
    </w:lvl>
    <w:lvl w:ilvl="7" w:tplc="08090019" w:tentative="1">
      <w:start w:val="1"/>
      <w:numFmt w:val="lowerLetter"/>
      <w:lvlText w:val="%8."/>
      <w:lvlJc w:val="left"/>
      <w:pPr>
        <w:ind w:left="6165" w:hanging="360"/>
      </w:pPr>
    </w:lvl>
    <w:lvl w:ilvl="8" w:tplc="0809001B" w:tentative="1">
      <w:start w:val="1"/>
      <w:numFmt w:val="lowerRoman"/>
      <w:lvlText w:val="%9."/>
      <w:lvlJc w:val="right"/>
      <w:pPr>
        <w:ind w:left="6885" w:hanging="180"/>
      </w:pPr>
    </w:lvl>
  </w:abstractNum>
  <w:abstractNum w:abstractNumId="13" w15:restartNumberingAfterBreak="0">
    <w:nsid w:val="3D647335"/>
    <w:multiLevelType w:val="hybridMultilevel"/>
    <w:tmpl w:val="0D08414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3E940111"/>
    <w:multiLevelType w:val="hybridMultilevel"/>
    <w:tmpl w:val="3ED01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2C2975"/>
    <w:multiLevelType w:val="multilevel"/>
    <w:tmpl w:val="85F6CB84"/>
    <w:lvl w:ilvl="0">
      <w:start w:val="1"/>
      <w:numFmt w:val="decimal"/>
      <w:lvlText w:val="%1."/>
      <w:lvlJc w:val="left"/>
      <w:pPr>
        <w:ind w:left="720" w:hanging="360"/>
      </w:pPr>
    </w:lvl>
    <w:lvl w:ilvl="1">
      <w:start w:val="2"/>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4A752AE9"/>
    <w:multiLevelType w:val="hybridMultilevel"/>
    <w:tmpl w:val="6066A4F4"/>
    <w:lvl w:ilvl="0" w:tplc="3EE8B3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0064D9C"/>
    <w:multiLevelType w:val="multilevel"/>
    <w:tmpl w:val="990AA37E"/>
    <w:lvl w:ilvl="0">
      <w:start w:val="1"/>
      <w:numFmt w:val="decimal"/>
      <w:lvlText w:val="%1."/>
      <w:lvlJc w:val="left"/>
      <w:pPr>
        <w:ind w:left="720" w:hanging="360"/>
      </w:pPr>
    </w:lvl>
    <w:lvl w:ilvl="1">
      <w:start w:val="1"/>
      <w:numFmt w:val="decimal"/>
      <w:isLgl/>
      <w:lvlText w:val="%1.%2."/>
      <w:lvlJc w:val="left"/>
      <w:pPr>
        <w:ind w:left="800" w:hanging="4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2750FC7"/>
    <w:multiLevelType w:val="hybridMultilevel"/>
    <w:tmpl w:val="F87C3C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284E48"/>
    <w:multiLevelType w:val="hybridMultilevel"/>
    <w:tmpl w:val="EFA095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0EB6312"/>
    <w:multiLevelType w:val="multilevel"/>
    <w:tmpl w:val="FB00E246"/>
    <w:lvl w:ilvl="0">
      <w:start w:val="7"/>
      <w:numFmt w:val="decimal"/>
      <w:lvlText w:val="%1."/>
      <w:lvlJc w:val="left"/>
      <w:pPr>
        <w:ind w:left="480" w:hanging="48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2" w15:restartNumberingAfterBreak="0">
    <w:nsid w:val="63EC104C"/>
    <w:multiLevelType w:val="hybridMultilevel"/>
    <w:tmpl w:val="CA16626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6AA67AD"/>
    <w:multiLevelType w:val="hybridMultilevel"/>
    <w:tmpl w:val="60DE97E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B403A55"/>
    <w:multiLevelType w:val="hybridMultilevel"/>
    <w:tmpl w:val="386E434A"/>
    <w:lvl w:ilvl="0" w:tplc="0809000F">
      <w:start w:val="1"/>
      <w:numFmt w:val="decimal"/>
      <w:lvlText w:val="%1."/>
      <w:lvlJc w:val="left"/>
      <w:pPr>
        <w:ind w:left="766" w:hanging="360"/>
      </w:pPr>
    </w:lvl>
    <w:lvl w:ilvl="1" w:tplc="08090019" w:tentative="1">
      <w:start w:val="1"/>
      <w:numFmt w:val="lowerLetter"/>
      <w:lvlText w:val="%2."/>
      <w:lvlJc w:val="left"/>
      <w:pPr>
        <w:ind w:left="1486" w:hanging="360"/>
      </w:pPr>
    </w:lvl>
    <w:lvl w:ilvl="2" w:tplc="0809001B" w:tentative="1">
      <w:start w:val="1"/>
      <w:numFmt w:val="lowerRoman"/>
      <w:lvlText w:val="%3."/>
      <w:lvlJc w:val="right"/>
      <w:pPr>
        <w:ind w:left="2206" w:hanging="180"/>
      </w:pPr>
    </w:lvl>
    <w:lvl w:ilvl="3" w:tplc="0809000F" w:tentative="1">
      <w:start w:val="1"/>
      <w:numFmt w:val="decimal"/>
      <w:lvlText w:val="%4."/>
      <w:lvlJc w:val="left"/>
      <w:pPr>
        <w:ind w:left="2926" w:hanging="360"/>
      </w:pPr>
    </w:lvl>
    <w:lvl w:ilvl="4" w:tplc="08090019" w:tentative="1">
      <w:start w:val="1"/>
      <w:numFmt w:val="lowerLetter"/>
      <w:lvlText w:val="%5."/>
      <w:lvlJc w:val="left"/>
      <w:pPr>
        <w:ind w:left="3646" w:hanging="360"/>
      </w:pPr>
    </w:lvl>
    <w:lvl w:ilvl="5" w:tplc="0809001B" w:tentative="1">
      <w:start w:val="1"/>
      <w:numFmt w:val="lowerRoman"/>
      <w:lvlText w:val="%6."/>
      <w:lvlJc w:val="right"/>
      <w:pPr>
        <w:ind w:left="4366" w:hanging="180"/>
      </w:pPr>
    </w:lvl>
    <w:lvl w:ilvl="6" w:tplc="0809000F" w:tentative="1">
      <w:start w:val="1"/>
      <w:numFmt w:val="decimal"/>
      <w:lvlText w:val="%7."/>
      <w:lvlJc w:val="left"/>
      <w:pPr>
        <w:ind w:left="5086" w:hanging="360"/>
      </w:pPr>
    </w:lvl>
    <w:lvl w:ilvl="7" w:tplc="08090019" w:tentative="1">
      <w:start w:val="1"/>
      <w:numFmt w:val="lowerLetter"/>
      <w:lvlText w:val="%8."/>
      <w:lvlJc w:val="left"/>
      <w:pPr>
        <w:ind w:left="5806" w:hanging="360"/>
      </w:pPr>
    </w:lvl>
    <w:lvl w:ilvl="8" w:tplc="0809001B" w:tentative="1">
      <w:start w:val="1"/>
      <w:numFmt w:val="lowerRoman"/>
      <w:lvlText w:val="%9."/>
      <w:lvlJc w:val="right"/>
      <w:pPr>
        <w:ind w:left="6526" w:hanging="180"/>
      </w:pPr>
    </w:lvl>
  </w:abstractNum>
  <w:abstractNum w:abstractNumId="25" w15:restartNumberingAfterBreak="0">
    <w:nsid w:val="72144C16"/>
    <w:multiLevelType w:val="multilevel"/>
    <w:tmpl w:val="50D44256"/>
    <w:lvl w:ilvl="0">
      <w:start w:val="7"/>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26" w15:restartNumberingAfterBreak="0">
    <w:nsid w:val="758133FF"/>
    <w:multiLevelType w:val="multilevel"/>
    <w:tmpl w:val="2A02161E"/>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C312ACD"/>
    <w:multiLevelType w:val="hybridMultilevel"/>
    <w:tmpl w:val="79669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0"/>
  </w:num>
  <w:num w:numId="2">
    <w:abstractNumId w:val="1"/>
  </w:num>
  <w:num w:numId="3">
    <w:abstractNumId w:val="11"/>
  </w:num>
  <w:num w:numId="4">
    <w:abstractNumId w:val="18"/>
  </w:num>
  <w:num w:numId="5">
    <w:abstractNumId w:val="19"/>
  </w:num>
  <w:num w:numId="6">
    <w:abstractNumId w:val="17"/>
  </w:num>
  <w:num w:numId="7">
    <w:abstractNumId w:val="15"/>
  </w:num>
  <w:num w:numId="8">
    <w:abstractNumId w:val="4"/>
  </w:num>
  <w:num w:numId="9">
    <w:abstractNumId w:val="24"/>
  </w:num>
  <w:num w:numId="10">
    <w:abstractNumId w:val="12"/>
  </w:num>
  <w:num w:numId="11">
    <w:abstractNumId w:val="5"/>
  </w:num>
  <w:num w:numId="12">
    <w:abstractNumId w:val="7"/>
  </w:num>
  <w:num w:numId="13">
    <w:abstractNumId w:val="23"/>
  </w:num>
  <w:num w:numId="14">
    <w:abstractNumId w:val="22"/>
  </w:num>
  <w:num w:numId="15">
    <w:abstractNumId w:val="13"/>
  </w:num>
  <w:num w:numId="16">
    <w:abstractNumId w:val="16"/>
  </w:num>
  <w:num w:numId="17">
    <w:abstractNumId w:val="6"/>
  </w:num>
  <w:num w:numId="18">
    <w:abstractNumId w:val="2"/>
  </w:num>
  <w:num w:numId="19">
    <w:abstractNumId w:val="26"/>
  </w:num>
  <w:num w:numId="20">
    <w:abstractNumId w:val="10"/>
  </w:num>
  <w:num w:numId="21">
    <w:abstractNumId w:val="14"/>
  </w:num>
  <w:num w:numId="22">
    <w:abstractNumId w:val="27"/>
  </w:num>
  <w:num w:numId="23">
    <w:abstractNumId w:val="8"/>
  </w:num>
  <w:num w:numId="24">
    <w:abstractNumId w:val="0"/>
  </w:num>
  <w:num w:numId="25">
    <w:abstractNumId w:val="21"/>
  </w:num>
  <w:num w:numId="26">
    <w:abstractNumId w:val="25"/>
  </w:num>
  <w:num w:numId="27">
    <w:abstractNumId w:val="3"/>
  </w:num>
  <w:num w:numId="2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05E0"/>
    <w:rsid w:val="00013E2B"/>
    <w:rsid w:val="000167F3"/>
    <w:rsid w:val="00020113"/>
    <w:rsid w:val="000203A2"/>
    <w:rsid w:val="00020A03"/>
    <w:rsid w:val="00021B6D"/>
    <w:rsid w:val="00026429"/>
    <w:rsid w:val="00053A2C"/>
    <w:rsid w:val="00056448"/>
    <w:rsid w:val="0006190B"/>
    <w:rsid w:val="000760BB"/>
    <w:rsid w:val="00081057"/>
    <w:rsid w:val="000A06AA"/>
    <w:rsid w:val="000A74FD"/>
    <w:rsid w:val="000B7F78"/>
    <w:rsid w:val="000C4CD3"/>
    <w:rsid w:val="000D11D7"/>
    <w:rsid w:val="000D3646"/>
    <w:rsid w:val="000D6225"/>
    <w:rsid w:val="000E1266"/>
    <w:rsid w:val="000E1B26"/>
    <w:rsid w:val="000F5237"/>
    <w:rsid w:val="000F549E"/>
    <w:rsid w:val="000F5757"/>
    <w:rsid w:val="00101B1F"/>
    <w:rsid w:val="001103D3"/>
    <w:rsid w:val="001150BC"/>
    <w:rsid w:val="001239F2"/>
    <w:rsid w:val="00133253"/>
    <w:rsid w:val="00141074"/>
    <w:rsid w:val="00151300"/>
    <w:rsid w:val="00155C47"/>
    <w:rsid w:val="00174DB2"/>
    <w:rsid w:val="00182BFA"/>
    <w:rsid w:val="0018652A"/>
    <w:rsid w:val="00186D8F"/>
    <w:rsid w:val="00193FCE"/>
    <w:rsid w:val="00195B16"/>
    <w:rsid w:val="001B1327"/>
    <w:rsid w:val="001B2B5B"/>
    <w:rsid w:val="001B7A49"/>
    <w:rsid w:val="001F5BAA"/>
    <w:rsid w:val="00213082"/>
    <w:rsid w:val="002159FA"/>
    <w:rsid w:val="00225B49"/>
    <w:rsid w:val="002303B7"/>
    <w:rsid w:val="0024372C"/>
    <w:rsid w:val="002441DF"/>
    <w:rsid w:val="00246C93"/>
    <w:rsid w:val="00246DFE"/>
    <w:rsid w:val="00247134"/>
    <w:rsid w:val="00262F7B"/>
    <w:rsid w:val="0028123B"/>
    <w:rsid w:val="00282957"/>
    <w:rsid w:val="002A1B1B"/>
    <w:rsid w:val="002A1EDF"/>
    <w:rsid w:val="002B28CB"/>
    <w:rsid w:val="002D6281"/>
    <w:rsid w:val="002D7A7B"/>
    <w:rsid w:val="002E18CC"/>
    <w:rsid w:val="002F19E0"/>
    <w:rsid w:val="003012CF"/>
    <w:rsid w:val="00315908"/>
    <w:rsid w:val="00320308"/>
    <w:rsid w:val="00332768"/>
    <w:rsid w:val="003330FD"/>
    <w:rsid w:val="003414FD"/>
    <w:rsid w:val="003466DA"/>
    <w:rsid w:val="00362DB4"/>
    <w:rsid w:val="00367C81"/>
    <w:rsid w:val="00372015"/>
    <w:rsid w:val="003730E8"/>
    <w:rsid w:val="0038277B"/>
    <w:rsid w:val="00387C52"/>
    <w:rsid w:val="00387D84"/>
    <w:rsid w:val="003C6F49"/>
    <w:rsid w:val="003C75BB"/>
    <w:rsid w:val="003D1442"/>
    <w:rsid w:val="003E6FAA"/>
    <w:rsid w:val="003F114D"/>
    <w:rsid w:val="003F732B"/>
    <w:rsid w:val="004109AA"/>
    <w:rsid w:val="00421E38"/>
    <w:rsid w:val="004228C1"/>
    <w:rsid w:val="00424EAF"/>
    <w:rsid w:val="004410FE"/>
    <w:rsid w:val="00441526"/>
    <w:rsid w:val="0044176E"/>
    <w:rsid w:val="0045415E"/>
    <w:rsid w:val="004801AB"/>
    <w:rsid w:val="00481731"/>
    <w:rsid w:val="0048352B"/>
    <w:rsid w:val="004838DC"/>
    <w:rsid w:val="00492DD3"/>
    <w:rsid w:val="004961AD"/>
    <w:rsid w:val="004A48B2"/>
    <w:rsid w:val="004B3D21"/>
    <w:rsid w:val="004B7561"/>
    <w:rsid w:val="004C2AA7"/>
    <w:rsid w:val="004E54D8"/>
    <w:rsid w:val="00503720"/>
    <w:rsid w:val="0050470B"/>
    <w:rsid w:val="00511A09"/>
    <w:rsid w:val="00524659"/>
    <w:rsid w:val="005248BA"/>
    <w:rsid w:val="00533A30"/>
    <w:rsid w:val="00536DA2"/>
    <w:rsid w:val="005414AE"/>
    <w:rsid w:val="00541D77"/>
    <w:rsid w:val="00545631"/>
    <w:rsid w:val="00547A5B"/>
    <w:rsid w:val="00550603"/>
    <w:rsid w:val="005518C9"/>
    <w:rsid w:val="00553B43"/>
    <w:rsid w:val="005730CE"/>
    <w:rsid w:val="00592FEC"/>
    <w:rsid w:val="00593C6D"/>
    <w:rsid w:val="005A042C"/>
    <w:rsid w:val="005A21FA"/>
    <w:rsid w:val="005A2AB0"/>
    <w:rsid w:val="005A34F1"/>
    <w:rsid w:val="005A5582"/>
    <w:rsid w:val="005B05E7"/>
    <w:rsid w:val="005B63AA"/>
    <w:rsid w:val="005E285B"/>
    <w:rsid w:val="00602E9B"/>
    <w:rsid w:val="00604B8B"/>
    <w:rsid w:val="00606A3D"/>
    <w:rsid w:val="00607EA8"/>
    <w:rsid w:val="00612735"/>
    <w:rsid w:val="00620A6A"/>
    <w:rsid w:val="006212E3"/>
    <w:rsid w:val="00627B35"/>
    <w:rsid w:val="00632019"/>
    <w:rsid w:val="00633928"/>
    <w:rsid w:val="00640EC0"/>
    <w:rsid w:val="00642445"/>
    <w:rsid w:val="0064556D"/>
    <w:rsid w:val="00654107"/>
    <w:rsid w:val="0065587A"/>
    <w:rsid w:val="006561C5"/>
    <w:rsid w:val="00665D8C"/>
    <w:rsid w:val="00666B2A"/>
    <w:rsid w:val="006701D1"/>
    <w:rsid w:val="00671A43"/>
    <w:rsid w:val="00685D1B"/>
    <w:rsid w:val="00686BBF"/>
    <w:rsid w:val="0069138B"/>
    <w:rsid w:val="006A4083"/>
    <w:rsid w:val="006B079D"/>
    <w:rsid w:val="006B7B35"/>
    <w:rsid w:val="006C4724"/>
    <w:rsid w:val="006D26D2"/>
    <w:rsid w:val="006E14FC"/>
    <w:rsid w:val="006E6FCB"/>
    <w:rsid w:val="006F33A7"/>
    <w:rsid w:val="006F6202"/>
    <w:rsid w:val="00710B5A"/>
    <w:rsid w:val="007159CA"/>
    <w:rsid w:val="00717064"/>
    <w:rsid w:val="007170F6"/>
    <w:rsid w:val="0071767A"/>
    <w:rsid w:val="007415EC"/>
    <w:rsid w:val="007638FD"/>
    <w:rsid w:val="007652F6"/>
    <w:rsid w:val="00775734"/>
    <w:rsid w:val="00777277"/>
    <w:rsid w:val="00790C84"/>
    <w:rsid w:val="00792750"/>
    <w:rsid w:val="007931D2"/>
    <w:rsid w:val="007B01AD"/>
    <w:rsid w:val="007B1B95"/>
    <w:rsid w:val="007B305C"/>
    <w:rsid w:val="007B63DE"/>
    <w:rsid w:val="007D64C3"/>
    <w:rsid w:val="007F3450"/>
    <w:rsid w:val="007F3813"/>
    <w:rsid w:val="007F3914"/>
    <w:rsid w:val="007F46DC"/>
    <w:rsid w:val="008204A0"/>
    <w:rsid w:val="008221F0"/>
    <w:rsid w:val="00825EA3"/>
    <w:rsid w:val="00841047"/>
    <w:rsid w:val="008510DC"/>
    <w:rsid w:val="008758C2"/>
    <w:rsid w:val="00880867"/>
    <w:rsid w:val="008932FA"/>
    <w:rsid w:val="008948E7"/>
    <w:rsid w:val="008A28C0"/>
    <w:rsid w:val="008A51A0"/>
    <w:rsid w:val="008A58DD"/>
    <w:rsid w:val="008C0359"/>
    <w:rsid w:val="008C4EE2"/>
    <w:rsid w:val="008D287E"/>
    <w:rsid w:val="008D3F5B"/>
    <w:rsid w:val="008D4349"/>
    <w:rsid w:val="008E6D00"/>
    <w:rsid w:val="009075B8"/>
    <w:rsid w:val="00921F78"/>
    <w:rsid w:val="00926ED1"/>
    <w:rsid w:val="00947B10"/>
    <w:rsid w:val="00950EDE"/>
    <w:rsid w:val="009563A2"/>
    <w:rsid w:val="00956EC7"/>
    <w:rsid w:val="00961699"/>
    <w:rsid w:val="009617F0"/>
    <w:rsid w:val="00961D03"/>
    <w:rsid w:val="00985F36"/>
    <w:rsid w:val="0099192A"/>
    <w:rsid w:val="009B0B79"/>
    <w:rsid w:val="009B697E"/>
    <w:rsid w:val="009C032A"/>
    <w:rsid w:val="009C5765"/>
    <w:rsid w:val="009C5A02"/>
    <w:rsid w:val="009D5009"/>
    <w:rsid w:val="009E1E89"/>
    <w:rsid w:val="009E49D4"/>
    <w:rsid w:val="009E4AFE"/>
    <w:rsid w:val="009E4E65"/>
    <w:rsid w:val="009E57AC"/>
    <w:rsid w:val="009E6F85"/>
    <w:rsid w:val="009F00FF"/>
    <w:rsid w:val="009F3D2A"/>
    <w:rsid w:val="009F6957"/>
    <w:rsid w:val="00A10C50"/>
    <w:rsid w:val="00A12787"/>
    <w:rsid w:val="00A2762A"/>
    <w:rsid w:val="00A32847"/>
    <w:rsid w:val="00A47B8C"/>
    <w:rsid w:val="00A768F0"/>
    <w:rsid w:val="00A77667"/>
    <w:rsid w:val="00A77804"/>
    <w:rsid w:val="00A81977"/>
    <w:rsid w:val="00A8276D"/>
    <w:rsid w:val="00A87085"/>
    <w:rsid w:val="00A877E6"/>
    <w:rsid w:val="00A87D04"/>
    <w:rsid w:val="00A92A4F"/>
    <w:rsid w:val="00A95937"/>
    <w:rsid w:val="00AA632D"/>
    <w:rsid w:val="00AB06F6"/>
    <w:rsid w:val="00AC7D0B"/>
    <w:rsid w:val="00AD0F34"/>
    <w:rsid w:val="00AD4BCA"/>
    <w:rsid w:val="00AE0295"/>
    <w:rsid w:val="00AE2A17"/>
    <w:rsid w:val="00AE4E37"/>
    <w:rsid w:val="00B00093"/>
    <w:rsid w:val="00B01B4F"/>
    <w:rsid w:val="00B0345C"/>
    <w:rsid w:val="00B2000A"/>
    <w:rsid w:val="00B26D7F"/>
    <w:rsid w:val="00B42D7E"/>
    <w:rsid w:val="00B55C6C"/>
    <w:rsid w:val="00B72496"/>
    <w:rsid w:val="00BA1E4D"/>
    <w:rsid w:val="00BA4608"/>
    <w:rsid w:val="00BA7619"/>
    <w:rsid w:val="00BC1902"/>
    <w:rsid w:val="00BC4E91"/>
    <w:rsid w:val="00BD53D1"/>
    <w:rsid w:val="00BD5FE1"/>
    <w:rsid w:val="00BF52AB"/>
    <w:rsid w:val="00C06776"/>
    <w:rsid w:val="00C2313D"/>
    <w:rsid w:val="00C40A6D"/>
    <w:rsid w:val="00C42DF6"/>
    <w:rsid w:val="00C44A68"/>
    <w:rsid w:val="00C466A6"/>
    <w:rsid w:val="00C4682C"/>
    <w:rsid w:val="00C46D80"/>
    <w:rsid w:val="00C51AB8"/>
    <w:rsid w:val="00C578B0"/>
    <w:rsid w:val="00C74B58"/>
    <w:rsid w:val="00C85C09"/>
    <w:rsid w:val="00CC03CB"/>
    <w:rsid w:val="00CC1FF1"/>
    <w:rsid w:val="00CD3523"/>
    <w:rsid w:val="00CE08CD"/>
    <w:rsid w:val="00CE3E46"/>
    <w:rsid w:val="00CE5C91"/>
    <w:rsid w:val="00CE7058"/>
    <w:rsid w:val="00CF00E1"/>
    <w:rsid w:val="00CF4B77"/>
    <w:rsid w:val="00D173D7"/>
    <w:rsid w:val="00D26271"/>
    <w:rsid w:val="00D27D98"/>
    <w:rsid w:val="00D361C4"/>
    <w:rsid w:val="00D406D0"/>
    <w:rsid w:val="00D43B1A"/>
    <w:rsid w:val="00D440D8"/>
    <w:rsid w:val="00D4462E"/>
    <w:rsid w:val="00D52E18"/>
    <w:rsid w:val="00D55094"/>
    <w:rsid w:val="00D61F38"/>
    <w:rsid w:val="00D77535"/>
    <w:rsid w:val="00D90350"/>
    <w:rsid w:val="00D93907"/>
    <w:rsid w:val="00D96F71"/>
    <w:rsid w:val="00DA0D60"/>
    <w:rsid w:val="00DB0F0B"/>
    <w:rsid w:val="00DB2C8C"/>
    <w:rsid w:val="00DB7523"/>
    <w:rsid w:val="00DC1139"/>
    <w:rsid w:val="00DD17F0"/>
    <w:rsid w:val="00DD1DBC"/>
    <w:rsid w:val="00DE655C"/>
    <w:rsid w:val="00E00B33"/>
    <w:rsid w:val="00E041DF"/>
    <w:rsid w:val="00E10376"/>
    <w:rsid w:val="00E10E7E"/>
    <w:rsid w:val="00E165BA"/>
    <w:rsid w:val="00E21FD5"/>
    <w:rsid w:val="00E258D4"/>
    <w:rsid w:val="00E332D0"/>
    <w:rsid w:val="00E344BB"/>
    <w:rsid w:val="00E36EBC"/>
    <w:rsid w:val="00E4142F"/>
    <w:rsid w:val="00E7693A"/>
    <w:rsid w:val="00E80384"/>
    <w:rsid w:val="00E8774F"/>
    <w:rsid w:val="00E91DEF"/>
    <w:rsid w:val="00E95C35"/>
    <w:rsid w:val="00E96A88"/>
    <w:rsid w:val="00EB0109"/>
    <w:rsid w:val="00EC4014"/>
    <w:rsid w:val="00EC7BA0"/>
    <w:rsid w:val="00EF01D7"/>
    <w:rsid w:val="00EF392E"/>
    <w:rsid w:val="00F03328"/>
    <w:rsid w:val="00F03D4B"/>
    <w:rsid w:val="00F057A3"/>
    <w:rsid w:val="00F121E5"/>
    <w:rsid w:val="00F13BD8"/>
    <w:rsid w:val="00F15508"/>
    <w:rsid w:val="00F172B2"/>
    <w:rsid w:val="00F21E6D"/>
    <w:rsid w:val="00F2706E"/>
    <w:rsid w:val="00F27E84"/>
    <w:rsid w:val="00F40B57"/>
    <w:rsid w:val="00F50155"/>
    <w:rsid w:val="00F5050F"/>
    <w:rsid w:val="00F5483D"/>
    <w:rsid w:val="00F6012E"/>
    <w:rsid w:val="00F63D15"/>
    <w:rsid w:val="00F73199"/>
    <w:rsid w:val="00F7726C"/>
    <w:rsid w:val="00F77FE7"/>
    <w:rsid w:val="00F8307D"/>
    <w:rsid w:val="00F84C4C"/>
    <w:rsid w:val="00F8769A"/>
    <w:rsid w:val="00F91C06"/>
    <w:rsid w:val="00FA0FAC"/>
    <w:rsid w:val="00FB6AAC"/>
    <w:rsid w:val="00FB7108"/>
    <w:rsid w:val="00FC1BE5"/>
    <w:rsid w:val="00FC34AF"/>
    <w:rsid w:val="00FC68ED"/>
    <w:rsid w:val="00FD02D3"/>
    <w:rsid w:val="00FD4240"/>
    <w:rsid w:val="00FE356F"/>
    <w:rsid w:val="00FE4BF7"/>
    <w:rsid w:val="00FF6B7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384"/>
    <w:pPr>
      <w:spacing w:after="40" w:line="360" w:lineRule="auto"/>
      <w:jc w:val="both"/>
    </w:pPr>
  </w:style>
  <w:style w:type="paragraph" w:styleId="Heading1">
    <w:name w:val="heading 1"/>
    <w:basedOn w:val="Normal"/>
    <w:next w:val="Normal"/>
    <w:link w:val="Heading1Char"/>
    <w:uiPriority w:val="9"/>
    <w:qFormat/>
    <w:rsid w:val="006701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276D"/>
    <w:pPr>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F3D2A"/>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DC113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1D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8276D"/>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100"/>
      <w:ind w:left="440"/>
    </w:pPr>
  </w:style>
  <w:style w:type="paragraph" w:styleId="FootnoteText">
    <w:name w:val="footnote text"/>
    <w:basedOn w:val="Normal"/>
    <w:link w:val="FootnoteTextChar"/>
    <w:uiPriority w:val="99"/>
    <w:semiHidden/>
    <w:unhideWhenUsed/>
    <w:rsid w:val="00FB71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7108"/>
    <w:rPr>
      <w:sz w:val="20"/>
      <w:szCs w:val="20"/>
    </w:rPr>
  </w:style>
  <w:style w:type="character" w:styleId="FootnoteReference">
    <w:name w:val="footnote reference"/>
    <w:basedOn w:val="DefaultParagraphFont"/>
    <w:uiPriority w:val="99"/>
    <w:semiHidden/>
    <w:unhideWhenUsed/>
    <w:rsid w:val="00FB7108"/>
    <w:rPr>
      <w:vertAlign w:val="superscript"/>
    </w:rPr>
  </w:style>
  <w:style w:type="paragraph" w:styleId="Bibliography">
    <w:name w:val="Bibliography"/>
    <w:basedOn w:val="Normal"/>
    <w:next w:val="Normal"/>
    <w:uiPriority w:val="37"/>
    <w:unhideWhenUsed/>
    <w:rsid w:val="00FB7108"/>
    <w:pPr>
      <w:tabs>
        <w:tab w:val="left" w:pos="500"/>
      </w:tabs>
      <w:spacing w:after="240" w:line="240" w:lineRule="auto"/>
      <w:ind w:left="504" w:hanging="504"/>
    </w:pPr>
  </w:style>
  <w:style w:type="paragraph" w:styleId="Subtitle">
    <w:name w:val="Subtitle"/>
    <w:basedOn w:val="Normal"/>
    <w:next w:val="Normal"/>
    <w:link w:val="SubtitleChar"/>
    <w:uiPriority w:val="11"/>
    <w:qFormat/>
    <w:rsid w:val="00F8307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8307D"/>
    <w:rPr>
      <w:rFonts w:eastAsiaTheme="minorEastAsia"/>
      <w:color w:val="5A5A5A" w:themeColor="text1" w:themeTint="A5"/>
      <w:spacing w:val="15"/>
    </w:rPr>
  </w:style>
  <w:style w:type="character" w:styleId="IntenseEmphasis">
    <w:name w:val="Intense Emphasis"/>
    <w:basedOn w:val="DefaultParagraphFont"/>
    <w:uiPriority w:val="21"/>
    <w:qFormat/>
    <w:rsid w:val="00F8307D"/>
    <w:rPr>
      <w:i/>
      <w:iCs/>
      <w:color w:val="5B9BD5" w:themeColor="accent1"/>
    </w:rPr>
  </w:style>
  <w:style w:type="paragraph" w:styleId="Header">
    <w:name w:val="header"/>
    <w:basedOn w:val="Normal"/>
    <w:link w:val="HeaderChar"/>
    <w:uiPriority w:val="99"/>
    <w:unhideWhenUsed/>
    <w:rsid w:val="00F830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307D"/>
  </w:style>
  <w:style w:type="paragraph" w:styleId="NoSpacing">
    <w:name w:val="No Spacing"/>
    <w:uiPriority w:val="1"/>
    <w:qFormat/>
    <w:rsid w:val="00F8307D"/>
    <w:pPr>
      <w:spacing w:after="0" w:line="240" w:lineRule="auto"/>
    </w:pPr>
  </w:style>
  <w:style w:type="character" w:customStyle="1" w:styleId="Heading4Char">
    <w:name w:val="Heading 4 Char"/>
    <w:basedOn w:val="DefaultParagraphFont"/>
    <w:link w:val="Heading4"/>
    <w:uiPriority w:val="9"/>
    <w:rsid w:val="009F3D2A"/>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2313D"/>
    <w:pPr>
      <w:spacing w:after="0" w:line="240" w:lineRule="auto"/>
    </w:pPr>
    <w:rPr>
      <w:rFonts w:ascii="Cambria" w:eastAsia="Cambria" w:hAnsi="Cambria" w:cs="Cambria"/>
      <w:sz w:val="24"/>
      <w:szCs w:val="24"/>
      <w:lang w:val="en-GB"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3"/>
    <w:basedOn w:val="TableNormal"/>
    <w:rsid w:val="000D6225"/>
    <w:pPr>
      <w:spacing w:after="0" w:line="240" w:lineRule="auto"/>
    </w:pPr>
    <w:rPr>
      <w:rFonts w:ascii="Cambria" w:eastAsia="Cambria" w:hAnsi="Cambria" w:cs="Cambria"/>
      <w:sz w:val="24"/>
      <w:szCs w:val="24"/>
      <w:lang w:val="en-GB" w:eastAsia="en-IE"/>
    </w:rPr>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9E6F85"/>
    <w:rPr>
      <w:color w:val="605E5C"/>
      <w:shd w:val="clear" w:color="auto" w:fill="E1DFDD"/>
    </w:rPr>
  </w:style>
  <w:style w:type="paragraph" w:styleId="NormalWeb">
    <w:name w:val="Normal (Web)"/>
    <w:basedOn w:val="Normal"/>
    <w:uiPriority w:val="99"/>
    <w:semiHidden/>
    <w:unhideWhenUsed/>
    <w:rsid w:val="002B28C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5Char">
    <w:name w:val="Heading 5 Char"/>
    <w:basedOn w:val="DefaultParagraphFont"/>
    <w:link w:val="Heading5"/>
    <w:uiPriority w:val="9"/>
    <w:rsid w:val="00DC1139"/>
    <w:rPr>
      <w:rFonts w:asciiTheme="majorHAnsi" w:eastAsiaTheme="majorEastAsia" w:hAnsiTheme="majorHAnsi" w:cstheme="majorBidi"/>
      <w:color w:val="2E74B5" w:themeColor="accent1" w:themeShade="BF"/>
    </w:rPr>
  </w:style>
  <w:style w:type="paragraph" w:styleId="Caption">
    <w:name w:val="caption"/>
    <w:basedOn w:val="Normal"/>
    <w:next w:val="Normal"/>
    <w:uiPriority w:val="35"/>
    <w:unhideWhenUsed/>
    <w:qFormat/>
    <w:rsid w:val="008A51A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A51A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60105">
      <w:bodyDiv w:val="1"/>
      <w:marLeft w:val="0"/>
      <w:marRight w:val="0"/>
      <w:marTop w:val="0"/>
      <w:marBottom w:val="0"/>
      <w:divBdr>
        <w:top w:val="none" w:sz="0" w:space="0" w:color="auto"/>
        <w:left w:val="none" w:sz="0" w:space="0" w:color="auto"/>
        <w:bottom w:val="none" w:sz="0" w:space="0" w:color="auto"/>
        <w:right w:val="none" w:sz="0" w:space="0" w:color="auto"/>
      </w:divBdr>
      <w:divsChild>
        <w:div w:id="488667728">
          <w:marLeft w:val="0"/>
          <w:marRight w:val="0"/>
          <w:marTop w:val="0"/>
          <w:marBottom w:val="0"/>
          <w:divBdr>
            <w:top w:val="none" w:sz="0" w:space="0" w:color="auto"/>
            <w:left w:val="none" w:sz="0" w:space="0" w:color="auto"/>
            <w:bottom w:val="none" w:sz="0" w:space="0" w:color="auto"/>
            <w:right w:val="none" w:sz="0" w:space="0" w:color="auto"/>
          </w:divBdr>
          <w:divsChild>
            <w:div w:id="126591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924253">
      <w:bodyDiv w:val="1"/>
      <w:marLeft w:val="0"/>
      <w:marRight w:val="0"/>
      <w:marTop w:val="0"/>
      <w:marBottom w:val="0"/>
      <w:divBdr>
        <w:top w:val="none" w:sz="0" w:space="0" w:color="auto"/>
        <w:left w:val="none" w:sz="0" w:space="0" w:color="auto"/>
        <w:bottom w:val="none" w:sz="0" w:space="0" w:color="auto"/>
        <w:right w:val="none" w:sz="0" w:space="0" w:color="auto"/>
      </w:divBdr>
      <w:divsChild>
        <w:div w:id="1246114379">
          <w:marLeft w:val="0"/>
          <w:marRight w:val="0"/>
          <w:marTop w:val="0"/>
          <w:marBottom w:val="0"/>
          <w:divBdr>
            <w:top w:val="none" w:sz="0" w:space="0" w:color="auto"/>
            <w:left w:val="none" w:sz="0" w:space="0" w:color="auto"/>
            <w:bottom w:val="none" w:sz="0" w:space="0" w:color="auto"/>
            <w:right w:val="none" w:sz="0" w:space="0" w:color="auto"/>
          </w:divBdr>
          <w:divsChild>
            <w:div w:id="147541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06889">
      <w:bodyDiv w:val="1"/>
      <w:marLeft w:val="0"/>
      <w:marRight w:val="0"/>
      <w:marTop w:val="0"/>
      <w:marBottom w:val="0"/>
      <w:divBdr>
        <w:top w:val="none" w:sz="0" w:space="0" w:color="auto"/>
        <w:left w:val="none" w:sz="0" w:space="0" w:color="auto"/>
        <w:bottom w:val="none" w:sz="0" w:space="0" w:color="auto"/>
        <w:right w:val="none" w:sz="0" w:space="0" w:color="auto"/>
      </w:divBdr>
      <w:divsChild>
        <w:div w:id="468860859">
          <w:marLeft w:val="0"/>
          <w:marRight w:val="0"/>
          <w:marTop w:val="0"/>
          <w:marBottom w:val="0"/>
          <w:divBdr>
            <w:top w:val="none" w:sz="0" w:space="0" w:color="auto"/>
            <w:left w:val="none" w:sz="0" w:space="0" w:color="auto"/>
            <w:bottom w:val="none" w:sz="0" w:space="0" w:color="auto"/>
            <w:right w:val="none" w:sz="0" w:space="0" w:color="auto"/>
          </w:divBdr>
          <w:divsChild>
            <w:div w:id="15008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5567">
      <w:bodyDiv w:val="1"/>
      <w:marLeft w:val="0"/>
      <w:marRight w:val="0"/>
      <w:marTop w:val="0"/>
      <w:marBottom w:val="0"/>
      <w:divBdr>
        <w:top w:val="none" w:sz="0" w:space="0" w:color="auto"/>
        <w:left w:val="none" w:sz="0" w:space="0" w:color="auto"/>
        <w:bottom w:val="none" w:sz="0" w:space="0" w:color="auto"/>
        <w:right w:val="none" w:sz="0" w:space="0" w:color="auto"/>
      </w:divBdr>
      <w:divsChild>
        <w:div w:id="381632950">
          <w:marLeft w:val="0"/>
          <w:marRight w:val="0"/>
          <w:marTop w:val="0"/>
          <w:marBottom w:val="0"/>
          <w:divBdr>
            <w:top w:val="none" w:sz="0" w:space="0" w:color="auto"/>
            <w:left w:val="none" w:sz="0" w:space="0" w:color="auto"/>
            <w:bottom w:val="none" w:sz="0" w:space="0" w:color="auto"/>
            <w:right w:val="none" w:sz="0" w:space="0" w:color="auto"/>
          </w:divBdr>
          <w:divsChild>
            <w:div w:id="85203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373829">
      <w:bodyDiv w:val="1"/>
      <w:marLeft w:val="0"/>
      <w:marRight w:val="0"/>
      <w:marTop w:val="0"/>
      <w:marBottom w:val="0"/>
      <w:divBdr>
        <w:top w:val="none" w:sz="0" w:space="0" w:color="auto"/>
        <w:left w:val="none" w:sz="0" w:space="0" w:color="auto"/>
        <w:bottom w:val="none" w:sz="0" w:space="0" w:color="auto"/>
        <w:right w:val="none" w:sz="0" w:space="0" w:color="auto"/>
      </w:divBdr>
    </w:div>
    <w:div w:id="382101631">
      <w:bodyDiv w:val="1"/>
      <w:marLeft w:val="0"/>
      <w:marRight w:val="0"/>
      <w:marTop w:val="0"/>
      <w:marBottom w:val="0"/>
      <w:divBdr>
        <w:top w:val="none" w:sz="0" w:space="0" w:color="auto"/>
        <w:left w:val="none" w:sz="0" w:space="0" w:color="auto"/>
        <w:bottom w:val="none" w:sz="0" w:space="0" w:color="auto"/>
        <w:right w:val="none" w:sz="0" w:space="0" w:color="auto"/>
      </w:divBdr>
    </w:div>
    <w:div w:id="386077932">
      <w:bodyDiv w:val="1"/>
      <w:marLeft w:val="0"/>
      <w:marRight w:val="0"/>
      <w:marTop w:val="0"/>
      <w:marBottom w:val="0"/>
      <w:divBdr>
        <w:top w:val="none" w:sz="0" w:space="0" w:color="auto"/>
        <w:left w:val="none" w:sz="0" w:space="0" w:color="auto"/>
        <w:bottom w:val="none" w:sz="0" w:space="0" w:color="auto"/>
        <w:right w:val="none" w:sz="0" w:space="0" w:color="auto"/>
      </w:divBdr>
    </w:div>
    <w:div w:id="494760512">
      <w:bodyDiv w:val="1"/>
      <w:marLeft w:val="0"/>
      <w:marRight w:val="0"/>
      <w:marTop w:val="0"/>
      <w:marBottom w:val="0"/>
      <w:divBdr>
        <w:top w:val="none" w:sz="0" w:space="0" w:color="auto"/>
        <w:left w:val="none" w:sz="0" w:space="0" w:color="auto"/>
        <w:bottom w:val="none" w:sz="0" w:space="0" w:color="auto"/>
        <w:right w:val="none" w:sz="0" w:space="0" w:color="auto"/>
      </w:divBdr>
    </w:div>
    <w:div w:id="522943285">
      <w:bodyDiv w:val="1"/>
      <w:marLeft w:val="0"/>
      <w:marRight w:val="0"/>
      <w:marTop w:val="0"/>
      <w:marBottom w:val="0"/>
      <w:divBdr>
        <w:top w:val="none" w:sz="0" w:space="0" w:color="auto"/>
        <w:left w:val="none" w:sz="0" w:space="0" w:color="auto"/>
        <w:bottom w:val="none" w:sz="0" w:space="0" w:color="auto"/>
        <w:right w:val="none" w:sz="0" w:space="0" w:color="auto"/>
      </w:divBdr>
    </w:div>
    <w:div w:id="581522749">
      <w:bodyDiv w:val="1"/>
      <w:marLeft w:val="0"/>
      <w:marRight w:val="0"/>
      <w:marTop w:val="0"/>
      <w:marBottom w:val="0"/>
      <w:divBdr>
        <w:top w:val="none" w:sz="0" w:space="0" w:color="auto"/>
        <w:left w:val="none" w:sz="0" w:space="0" w:color="auto"/>
        <w:bottom w:val="none" w:sz="0" w:space="0" w:color="auto"/>
        <w:right w:val="none" w:sz="0" w:space="0" w:color="auto"/>
      </w:divBdr>
      <w:divsChild>
        <w:div w:id="1942103774">
          <w:marLeft w:val="0"/>
          <w:marRight w:val="0"/>
          <w:marTop w:val="0"/>
          <w:marBottom w:val="0"/>
          <w:divBdr>
            <w:top w:val="none" w:sz="0" w:space="0" w:color="auto"/>
            <w:left w:val="none" w:sz="0" w:space="0" w:color="auto"/>
            <w:bottom w:val="none" w:sz="0" w:space="0" w:color="auto"/>
            <w:right w:val="none" w:sz="0" w:space="0" w:color="auto"/>
          </w:divBdr>
          <w:divsChild>
            <w:div w:id="45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97344">
      <w:bodyDiv w:val="1"/>
      <w:marLeft w:val="0"/>
      <w:marRight w:val="0"/>
      <w:marTop w:val="0"/>
      <w:marBottom w:val="0"/>
      <w:divBdr>
        <w:top w:val="none" w:sz="0" w:space="0" w:color="auto"/>
        <w:left w:val="none" w:sz="0" w:space="0" w:color="auto"/>
        <w:bottom w:val="none" w:sz="0" w:space="0" w:color="auto"/>
        <w:right w:val="none" w:sz="0" w:space="0" w:color="auto"/>
      </w:divBdr>
    </w:div>
    <w:div w:id="731731855">
      <w:bodyDiv w:val="1"/>
      <w:marLeft w:val="0"/>
      <w:marRight w:val="0"/>
      <w:marTop w:val="0"/>
      <w:marBottom w:val="0"/>
      <w:divBdr>
        <w:top w:val="none" w:sz="0" w:space="0" w:color="auto"/>
        <w:left w:val="none" w:sz="0" w:space="0" w:color="auto"/>
        <w:bottom w:val="none" w:sz="0" w:space="0" w:color="auto"/>
        <w:right w:val="none" w:sz="0" w:space="0" w:color="auto"/>
      </w:divBdr>
    </w:div>
    <w:div w:id="769856538">
      <w:bodyDiv w:val="1"/>
      <w:marLeft w:val="0"/>
      <w:marRight w:val="0"/>
      <w:marTop w:val="0"/>
      <w:marBottom w:val="0"/>
      <w:divBdr>
        <w:top w:val="none" w:sz="0" w:space="0" w:color="auto"/>
        <w:left w:val="none" w:sz="0" w:space="0" w:color="auto"/>
        <w:bottom w:val="none" w:sz="0" w:space="0" w:color="auto"/>
        <w:right w:val="none" w:sz="0" w:space="0" w:color="auto"/>
      </w:divBdr>
    </w:div>
    <w:div w:id="773406568">
      <w:bodyDiv w:val="1"/>
      <w:marLeft w:val="0"/>
      <w:marRight w:val="0"/>
      <w:marTop w:val="0"/>
      <w:marBottom w:val="0"/>
      <w:divBdr>
        <w:top w:val="none" w:sz="0" w:space="0" w:color="auto"/>
        <w:left w:val="none" w:sz="0" w:space="0" w:color="auto"/>
        <w:bottom w:val="none" w:sz="0" w:space="0" w:color="auto"/>
        <w:right w:val="none" w:sz="0" w:space="0" w:color="auto"/>
      </w:divBdr>
    </w:div>
    <w:div w:id="889224877">
      <w:bodyDiv w:val="1"/>
      <w:marLeft w:val="0"/>
      <w:marRight w:val="0"/>
      <w:marTop w:val="0"/>
      <w:marBottom w:val="0"/>
      <w:divBdr>
        <w:top w:val="none" w:sz="0" w:space="0" w:color="auto"/>
        <w:left w:val="none" w:sz="0" w:space="0" w:color="auto"/>
        <w:bottom w:val="none" w:sz="0" w:space="0" w:color="auto"/>
        <w:right w:val="none" w:sz="0" w:space="0" w:color="auto"/>
      </w:divBdr>
    </w:div>
    <w:div w:id="903754970">
      <w:bodyDiv w:val="1"/>
      <w:marLeft w:val="0"/>
      <w:marRight w:val="0"/>
      <w:marTop w:val="0"/>
      <w:marBottom w:val="0"/>
      <w:divBdr>
        <w:top w:val="none" w:sz="0" w:space="0" w:color="auto"/>
        <w:left w:val="none" w:sz="0" w:space="0" w:color="auto"/>
        <w:bottom w:val="none" w:sz="0" w:space="0" w:color="auto"/>
        <w:right w:val="none" w:sz="0" w:space="0" w:color="auto"/>
      </w:divBdr>
    </w:div>
    <w:div w:id="906694761">
      <w:bodyDiv w:val="1"/>
      <w:marLeft w:val="0"/>
      <w:marRight w:val="0"/>
      <w:marTop w:val="0"/>
      <w:marBottom w:val="0"/>
      <w:divBdr>
        <w:top w:val="none" w:sz="0" w:space="0" w:color="auto"/>
        <w:left w:val="none" w:sz="0" w:space="0" w:color="auto"/>
        <w:bottom w:val="none" w:sz="0" w:space="0" w:color="auto"/>
        <w:right w:val="none" w:sz="0" w:space="0" w:color="auto"/>
      </w:divBdr>
      <w:divsChild>
        <w:div w:id="154030938">
          <w:marLeft w:val="0"/>
          <w:marRight w:val="0"/>
          <w:marTop w:val="0"/>
          <w:marBottom w:val="0"/>
          <w:divBdr>
            <w:top w:val="none" w:sz="0" w:space="0" w:color="auto"/>
            <w:left w:val="none" w:sz="0" w:space="0" w:color="auto"/>
            <w:bottom w:val="none" w:sz="0" w:space="0" w:color="auto"/>
            <w:right w:val="none" w:sz="0" w:space="0" w:color="auto"/>
          </w:divBdr>
          <w:divsChild>
            <w:div w:id="163933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368285">
      <w:bodyDiv w:val="1"/>
      <w:marLeft w:val="0"/>
      <w:marRight w:val="0"/>
      <w:marTop w:val="0"/>
      <w:marBottom w:val="0"/>
      <w:divBdr>
        <w:top w:val="none" w:sz="0" w:space="0" w:color="auto"/>
        <w:left w:val="none" w:sz="0" w:space="0" w:color="auto"/>
        <w:bottom w:val="none" w:sz="0" w:space="0" w:color="auto"/>
        <w:right w:val="none" w:sz="0" w:space="0" w:color="auto"/>
      </w:divBdr>
    </w:div>
    <w:div w:id="985206391">
      <w:bodyDiv w:val="1"/>
      <w:marLeft w:val="0"/>
      <w:marRight w:val="0"/>
      <w:marTop w:val="0"/>
      <w:marBottom w:val="0"/>
      <w:divBdr>
        <w:top w:val="none" w:sz="0" w:space="0" w:color="auto"/>
        <w:left w:val="none" w:sz="0" w:space="0" w:color="auto"/>
        <w:bottom w:val="none" w:sz="0" w:space="0" w:color="auto"/>
        <w:right w:val="none" w:sz="0" w:space="0" w:color="auto"/>
      </w:divBdr>
      <w:divsChild>
        <w:div w:id="1539196117">
          <w:marLeft w:val="0"/>
          <w:marRight w:val="0"/>
          <w:marTop w:val="0"/>
          <w:marBottom w:val="0"/>
          <w:divBdr>
            <w:top w:val="none" w:sz="0" w:space="0" w:color="auto"/>
            <w:left w:val="none" w:sz="0" w:space="0" w:color="auto"/>
            <w:bottom w:val="none" w:sz="0" w:space="0" w:color="auto"/>
            <w:right w:val="none" w:sz="0" w:space="0" w:color="auto"/>
          </w:divBdr>
          <w:divsChild>
            <w:div w:id="86082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33548">
      <w:bodyDiv w:val="1"/>
      <w:marLeft w:val="0"/>
      <w:marRight w:val="0"/>
      <w:marTop w:val="0"/>
      <w:marBottom w:val="0"/>
      <w:divBdr>
        <w:top w:val="none" w:sz="0" w:space="0" w:color="auto"/>
        <w:left w:val="none" w:sz="0" w:space="0" w:color="auto"/>
        <w:bottom w:val="none" w:sz="0" w:space="0" w:color="auto"/>
        <w:right w:val="none" w:sz="0" w:space="0" w:color="auto"/>
      </w:divBdr>
    </w:div>
    <w:div w:id="1033728153">
      <w:bodyDiv w:val="1"/>
      <w:marLeft w:val="0"/>
      <w:marRight w:val="0"/>
      <w:marTop w:val="0"/>
      <w:marBottom w:val="0"/>
      <w:divBdr>
        <w:top w:val="none" w:sz="0" w:space="0" w:color="auto"/>
        <w:left w:val="none" w:sz="0" w:space="0" w:color="auto"/>
        <w:bottom w:val="none" w:sz="0" w:space="0" w:color="auto"/>
        <w:right w:val="none" w:sz="0" w:space="0" w:color="auto"/>
      </w:divBdr>
    </w:div>
    <w:div w:id="1071925530">
      <w:bodyDiv w:val="1"/>
      <w:marLeft w:val="0"/>
      <w:marRight w:val="0"/>
      <w:marTop w:val="0"/>
      <w:marBottom w:val="0"/>
      <w:divBdr>
        <w:top w:val="none" w:sz="0" w:space="0" w:color="auto"/>
        <w:left w:val="none" w:sz="0" w:space="0" w:color="auto"/>
        <w:bottom w:val="none" w:sz="0" w:space="0" w:color="auto"/>
        <w:right w:val="none" w:sz="0" w:space="0" w:color="auto"/>
      </w:divBdr>
      <w:divsChild>
        <w:div w:id="3092228">
          <w:marLeft w:val="0"/>
          <w:marRight w:val="0"/>
          <w:marTop w:val="0"/>
          <w:marBottom w:val="0"/>
          <w:divBdr>
            <w:top w:val="none" w:sz="0" w:space="0" w:color="auto"/>
            <w:left w:val="none" w:sz="0" w:space="0" w:color="auto"/>
            <w:bottom w:val="none" w:sz="0" w:space="0" w:color="auto"/>
            <w:right w:val="none" w:sz="0" w:space="0" w:color="auto"/>
          </w:divBdr>
          <w:divsChild>
            <w:div w:id="93332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727838">
      <w:bodyDiv w:val="1"/>
      <w:marLeft w:val="0"/>
      <w:marRight w:val="0"/>
      <w:marTop w:val="0"/>
      <w:marBottom w:val="0"/>
      <w:divBdr>
        <w:top w:val="none" w:sz="0" w:space="0" w:color="auto"/>
        <w:left w:val="none" w:sz="0" w:space="0" w:color="auto"/>
        <w:bottom w:val="none" w:sz="0" w:space="0" w:color="auto"/>
        <w:right w:val="none" w:sz="0" w:space="0" w:color="auto"/>
      </w:divBdr>
      <w:divsChild>
        <w:div w:id="1031613655">
          <w:marLeft w:val="0"/>
          <w:marRight w:val="0"/>
          <w:marTop w:val="0"/>
          <w:marBottom w:val="0"/>
          <w:divBdr>
            <w:top w:val="none" w:sz="0" w:space="0" w:color="auto"/>
            <w:left w:val="none" w:sz="0" w:space="0" w:color="auto"/>
            <w:bottom w:val="none" w:sz="0" w:space="0" w:color="auto"/>
            <w:right w:val="none" w:sz="0" w:space="0" w:color="auto"/>
          </w:divBdr>
          <w:divsChild>
            <w:div w:id="123230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516099">
      <w:bodyDiv w:val="1"/>
      <w:marLeft w:val="0"/>
      <w:marRight w:val="0"/>
      <w:marTop w:val="0"/>
      <w:marBottom w:val="0"/>
      <w:divBdr>
        <w:top w:val="none" w:sz="0" w:space="0" w:color="auto"/>
        <w:left w:val="none" w:sz="0" w:space="0" w:color="auto"/>
        <w:bottom w:val="none" w:sz="0" w:space="0" w:color="auto"/>
        <w:right w:val="none" w:sz="0" w:space="0" w:color="auto"/>
      </w:divBdr>
      <w:divsChild>
        <w:div w:id="683364099">
          <w:marLeft w:val="0"/>
          <w:marRight w:val="0"/>
          <w:marTop w:val="0"/>
          <w:marBottom w:val="0"/>
          <w:divBdr>
            <w:top w:val="none" w:sz="0" w:space="0" w:color="auto"/>
            <w:left w:val="none" w:sz="0" w:space="0" w:color="auto"/>
            <w:bottom w:val="none" w:sz="0" w:space="0" w:color="auto"/>
            <w:right w:val="none" w:sz="0" w:space="0" w:color="auto"/>
          </w:divBdr>
          <w:divsChild>
            <w:div w:id="111721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594534">
      <w:bodyDiv w:val="1"/>
      <w:marLeft w:val="0"/>
      <w:marRight w:val="0"/>
      <w:marTop w:val="0"/>
      <w:marBottom w:val="0"/>
      <w:divBdr>
        <w:top w:val="none" w:sz="0" w:space="0" w:color="auto"/>
        <w:left w:val="none" w:sz="0" w:space="0" w:color="auto"/>
        <w:bottom w:val="none" w:sz="0" w:space="0" w:color="auto"/>
        <w:right w:val="none" w:sz="0" w:space="0" w:color="auto"/>
      </w:divBdr>
    </w:div>
    <w:div w:id="1180269874">
      <w:bodyDiv w:val="1"/>
      <w:marLeft w:val="0"/>
      <w:marRight w:val="0"/>
      <w:marTop w:val="0"/>
      <w:marBottom w:val="0"/>
      <w:divBdr>
        <w:top w:val="none" w:sz="0" w:space="0" w:color="auto"/>
        <w:left w:val="none" w:sz="0" w:space="0" w:color="auto"/>
        <w:bottom w:val="none" w:sz="0" w:space="0" w:color="auto"/>
        <w:right w:val="none" w:sz="0" w:space="0" w:color="auto"/>
      </w:divBdr>
      <w:divsChild>
        <w:div w:id="1335064960">
          <w:marLeft w:val="0"/>
          <w:marRight w:val="0"/>
          <w:marTop w:val="0"/>
          <w:marBottom w:val="0"/>
          <w:divBdr>
            <w:top w:val="none" w:sz="0" w:space="0" w:color="auto"/>
            <w:left w:val="none" w:sz="0" w:space="0" w:color="auto"/>
            <w:bottom w:val="none" w:sz="0" w:space="0" w:color="auto"/>
            <w:right w:val="none" w:sz="0" w:space="0" w:color="auto"/>
          </w:divBdr>
          <w:divsChild>
            <w:div w:id="122233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131462">
      <w:bodyDiv w:val="1"/>
      <w:marLeft w:val="0"/>
      <w:marRight w:val="0"/>
      <w:marTop w:val="0"/>
      <w:marBottom w:val="0"/>
      <w:divBdr>
        <w:top w:val="none" w:sz="0" w:space="0" w:color="auto"/>
        <w:left w:val="none" w:sz="0" w:space="0" w:color="auto"/>
        <w:bottom w:val="none" w:sz="0" w:space="0" w:color="auto"/>
        <w:right w:val="none" w:sz="0" w:space="0" w:color="auto"/>
      </w:divBdr>
      <w:divsChild>
        <w:div w:id="1239948252">
          <w:marLeft w:val="0"/>
          <w:marRight w:val="0"/>
          <w:marTop w:val="0"/>
          <w:marBottom w:val="0"/>
          <w:divBdr>
            <w:top w:val="none" w:sz="0" w:space="0" w:color="auto"/>
            <w:left w:val="none" w:sz="0" w:space="0" w:color="auto"/>
            <w:bottom w:val="none" w:sz="0" w:space="0" w:color="auto"/>
            <w:right w:val="none" w:sz="0" w:space="0" w:color="auto"/>
          </w:divBdr>
          <w:divsChild>
            <w:div w:id="139894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929266">
      <w:bodyDiv w:val="1"/>
      <w:marLeft w:val="0"/>
      <w:marRight w:val="0"/>
      <w:marTop w:val="0"/>
      <w:marBottom w:val="0"/>
      <w:divBdr>
        <w:top w:val="none" w:sz="0" w:space="0" w:color="auto"/>
        <w:left w:val="none" w:sz="0" w:space="0" w:color="auto"/>
        <w:bottom w:val="none" w:sz="0" w:space="0" w:color="auto"/>
        <w:right w:val="none" w:sz="0" w:space="0" w:color="auto"/>
      </w:divBdr>
    </w:div>
    <w:div w:id="1223714589">
      <w:bodyDiv w:val="1"/>
      <w:marLeft w:val="0"/>
      <w:marRight w:val="0"/>
      <w:marTop w:val="0"/>
      <w:marBottom w:val="0"/>
      <w:divBdr>
        <w:top w:val="none" w:sz="0" w:space="0" w:color="auto"/>
        <w:left w:val="none" w:sz="0" w:space="0" w:color="auto"/>
        <w:bottom w:val="none" w:sz="0" w:space="0" w:color="auto"/>
        <w:right w:val="none" w:sz="0" w:space="0" w:color="auto"/>
      </w:divBdr>
    </w:div>
    <w:div w:id="1232277218">
      <w:bodyDiv w:val="1"/>
      <w:marLeft w:val="0"/>
      <w:marRight w:val="0"/>
      <w:marTop w:val="0"/>
      <w:marBottom w:val="0"/>
      <w:divBdr>
        <w:top w:val="none" w:sz="0" w:space="0" w:color="auto"/>
        <w:left w:val="none" w:sz="0" w:space="0" w:color="auto"/>
        <w:bottom w:val="none" w:sz="0" w:space="0" w:color="auto"/>
        <w:right w:val="none" w:sz="0" w:space="0" w:color="auto"/>
      </w:divBdr>
    </w:div>
    <w:div w:id="1289362994">
      <w:bodyDiv w:val="1"/>
      <w:marLeft w:val="0"/>
      <w:marRight w:val="0"/>
      <w:marTop w:val="0"/>
      <w:marBottom w:val="0"/>
      <w:divBdr>
        <w:top w:val="none" w:sz="0" w:space="0" w:color="auto"/>
        <w:left w:val="none" w:sz="0" w:space="0" w:color="auto"/>
        <w:bottom w:val="none" w:sz="0" w:space="0" w:color="auto"/>
        <w:right w:val="none" w:sz="0" w:space="0" w:color="auto"/>
      </w:divBdr>
      <w:divsChild>
        <w:div w:id="772364019">
          <w:marLeft w:val="0"/>
          <w:marRight w:val="0"/>
          <w:marTop w:val="0"/>
          <w:marBottom w:val="0"/>
          <w:divBdr>
            <w:top w:val="none" w:sz="0" w:space="0" w:color="auto"/>
            <w:left w:val="none" w:sz="0" w:space="0" w:color="auto"/>
            <w:bottom w:val="none" w:sz="0" w:space="0" w:color="auto"/>
            <w:right w:val="none" w:sz="0" w:space="0" w:color="auto"/>
          </w:divBdr>
          <w:divsChild>
            <w:div w:id="8861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488032">
      <w:bodyDiv w:val="1"/>
      <w:marLeft w:val="0"/>
      <w:marRight w:val="0"/>
      <w:marTop w:val="0"/>
      <w:marBottom w:val="0"/>
      <w:divBdr>
        <w:top w:val="none" w:sz="0" w:space="0" w:color="auto"/>
        <w:left w:val="none" w:sz="0" w:space="0" w:color="auto"/>
        <w:bottom w:val="none" w:sz="0" w:space="0" w:color="auto"/>
        <w:right w:val="none" w:sz="0" w:space="0" w:color="auto"/>
      </w:divBdr>
    </w:div>
    <w:div w:id="1315446544">
      <w:bodyDiv w:val="1"/>
      <w:marLeft w:val="0"/>
      <w:marRight w:val="0"/>
      <w:marTop w:val="0"/>
      <w:marBottom w:val="0"/>
      <w:divBdr>
        <w:top w:val="none" w:sz="0" w:space="0" w:color="auto"/>
        <w:left w:val="none" w:sz="0" w:space="0" w:color="auto"/>
        <w:bottom w:val="none" w:sz="0" w:space="0" w:color="auto"/>
        <w:right w:val="none" w:sz="0" w:space="0" w:color="auto"/>
      </w:divBdr>
      <w:divsChild>
        <w:div w:id="31420306">
          <w:marLeft w:val="0"/>
          <w:marRight w:val="0"/>
          <w:marTop w:val="0"/>
          <w:marBottom w:val="0"/>
          <w:divBdr>
            <w:top w:val="none" w:sz="0" w:space="0" w:color="auto"/>
            <w:left w:val="none" w:sz="0" w:space="0" w:color="auto"/>
            <w:bottom w:val="none" w:sz="0" w:space="0" w:color="auto"/>
            <w:right w:val="none" w:sz="0" w:space="0" w:color="auto"/>
          </w:divBdr>
          <w:divsChild>
            <w:div w:id="450126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428514">
      <w:bodyDiv w:val="1"/>
      <w:marLeft w:val="0"/>
      <w:marRight w:val="0"/>
      <w:marTop w:val="0"/>
      <w:marBottom w:val="0"/>
      <w:divBdr>
        <w:top w:val="none" w:sz="0" w:space="0" w:color="auto"/>
        <w:left w:val="none" w:sz="0" w:space="0" w:color="auto"/>
        <w:bottom w:val="none" w:sz="0" w:space="0" w:color="auto"/>
        <w:right w:val="none" w:sz="0" w:space="0" w:color="auto"/>
      </w:divBdr>
      <w:divsChild>
        <w:div w:id="180441179">
          <w:marLeft w:val="0"/>
          <w:marRight w:val="0"/>
          <w:marTop w:val="0"/>
          <w:marBottom w:val="0"/>
          <w:divBdr>
            <w:top w:val="none" w:sz="0" w:space="0" w:color="auto"/>
            <w:left w:val="none" w:sz="0" w:space="0" w:color="auto"/>
            <w:bottom w:val="none" w:sz="0" w:space="0" w:color="auto"/>
            <w:right w:val="none" w:sz="0" w:space="0" w:color="auto"/>
          </w:divBdr>
          <w:divsChild>
            <w:div w:id="1862817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898914">
      <w:bodyDiv w:val="1"/>
      <w:marLeft w:val="0"/>
      <w:marRight w:val="0"/>
      <w:marTop w:val="0"/>
      <w:marBottom w:val="0"/>
      <w:divBdr>
        <w:top w:val="none" w:sz="0" w:space="0" w:color="auto"/>
        <w:left w:val="none" w:sz="0" w:space="0" w:color="auto"/>
        <w:bottom w:val="none" w:sz="0" w:space="0" w:color="auto"/>
        <w:right w:val="none" w:sz="0" w:space="0" w:color="auto"/>
      </w:divBdr>
    </w:div>
    <w:div w:id="1399935001">
      <w:bodyDiv w:val="1"/>
      <w:marLeft w:val="0"/>
      <w:marRight w:val="0"/>
      <w:marTop w:val="0"/>
      <w:marBottom w:val="0"/>
      <w:divBdr>
        <w:top w:val="none" w:sz="0" w:space="0" w:color="auto"/>
        <w:left w:val="none" w:sz="0" w:space="0" w:color="auto"/>
        <w:bottom w:val="none" w:sz="0" w:space="0" w:color="auto"/>
        <w:right w:val="none" w:sz="0" w:space="0" w:color="auto"/>
      </w:divBdr>
    </w:div>
    <w:div w:id="1406955090">
      <w:bodyDiv w:val="1"/>
      <w:marLeft w:val="0"/>
      <w:marRight w:val="0"/>
      <w:marTop w:val="0"/>
      <w:marBottom w:val="0"/>
      <w:divBdr>
        <w:top w:val="none" w:sz="0" w:space="0" w:color="auto"/>
        <w:left w:val="none" w:sz="0" w:space="0" w:color="auto"/>
        <w:bottom w:val="none" w:sz="0" w:space="0" w:color="auto"/>
        <w:right w:val="none" w:sz="0" w:space="0" w:color="auto"/>
      </w:divBdr>
      <w:divsChild>
        <w:div w:id="1981766658">
          <w:marLeft w:val="0"/>
          <w:marRight w:val="0"/>
          <w:marTop w:val="0"/>
          <w:marBottom w:val="0"/>
          <w:divBdr>
            <w:top w:val="none" w:sz="0" w:space="0" w:color="auto"/>
            <w:left w:val="none" w:sz="0" w:space="0" w:color="auto"/>
            <w:bottom w:val="none" w:sz="0" w:space="0" w:color="auto"/>
            <w:right w:val="none" w:sz="0" w:space="0" w:color="auto"/>
          </w:divBdr>
          <w:divsChild>
            <w:div w:id="75189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740539">
      <w:bodyDiv w:val="1"/>
      <w:marLeft w:val="0"/>
      <w:marRight w:val="0"/>
      <w:marTop w:val="0"/>
      <w:marBottom w:val="0"/>
      <w:divBdr>
        <w:top w:val="none" w:sz="0" w:space="0" w:color="auto"/>
        <w:left w:val="none" w:sz="0" w:space="0" w:color="auto"/>
        <w:bottom w:val="none" w:sz="0" w:space="0" w:color="auto"/>
        <w:right w:val="none" w:sz="0" w:space="0" w:color="auto"/>
      </w:divBdr>
    </w:div>
    <w:div w:id="1447697244">
      <w:bodyDiv w:val="1"/>
      <w:marLeft w:val="0"/>
      <w:marRight w:val="0"/>
      <w:marTop w:val="0"/>
      <w:marBottom w:val="0"/>
      <w:divBdr>
        <w:top w:val="none" w:sz="0" w:space="0" w:color="auto"/>
        <w:left w:val="none" w:sz="0" w:space="0" w:color="auto"/>
        <w:bottom w:val="none" w:sz="0" w:space="0" w:color="auto"/>
        <w:right w:val="none" w:sz="0" w:space="0" w:color="auto"/>
      </w:divBdr>
      <w:divsChild>
        <w:div w:id="1749617560">
          <w:marLeft w:val="0"/>
          <w:marRight w:val="0"/>
          <w:marTop w:val="0"/>
          <w:marBottom w:val="0"/>
          <w:divBdr>
            <w:top w:val="none" w:sz="0" w:space="0" w:color="auto"/>
            <w:left w:val="none" w:sz="0" w:space="0" w:color="auto"/>
            <w:bottom w:val="none" w:sz="0" w:space="0" w:color="auto"/>
            <w:right w:val="none" w:sz="0" w:space="0" w:color="auto"/>
          </w:divBdr>
          <w:divsChild>
            <w:div w:id="169006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511817">
      <w:bodyDiv w:val="1"/>
      <w:marLeft w:val="0"/>
      <w:marRight w:val="0"/>
      <w:marTop w:val="0"/>
      <w:marBottom w:val="0"/>
      <w:divBdr>
        <w:top w:val="none" w:sz="0" w:space="0" w:color="auto"/>
        <w:left w:val="none" w:sz="0" w:space="0" w:color="auto"/>
        <w:bottom w:val="none" w:sz="0" w:space="0" w:color="auto"/>
        <w:right w:val="none" w:sz="0" w:space="0" w:color="auto"/>
      </w:divBdr>
      <w:divsChild>
        <w:div w:id="62801921">
          <w:marLeft w:val="0"/>
          <w:marRight w:val="0"/>
          <w:marTop w:val="0"/>
          <w:marBottom w:val="0"/>
          <w:divBdr>
            <w:top w:val="none" w:sz="0" w:space="0" w:color="auto"/>
            <w:left w:val="none" w:sz="0" w:space="0" w:color="auto"/>
            <w:bottom w:val="none" w:sz="0" w:space="0" w:color="auto"/>
            <w:right w:val="none" w:sz="0" w:space="0" w:color="auto"/>
          </w:divBdr>
          <w:divsChild>
            <w:div w:id="88888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440065">
      <w:bodyDiv w:val="1"/>
      <w:marLeft w:val="0"/>
      <w:marRight w:val="0"/>
      <w:marTop w:val="0"/>
      <w:marBottom w:val="0"/>
      <w:divBdr>
        <w:top w:val="none" w:sz="0" w:space="0" w:color="auto"/>
        <w:left w:val="none" w:sz="0" w:space="0" w:color="auto"/>
        <w:bottom w:val="none" w:sz="0" w:space="0" w:color="auto"/>
        <w:right w:val="none" w:sz="0" w:space="0" w:color="auto"/>
      </w:divBdr>
      <w:divsChild>
        <w:div w:id="2088723996">
          <w:marLeft w:val="0"/>
          <w:marRight w:val="0"/>
          <w:marTop w:val="0"/>
          <w:marBottom w:val="0"/>
          <w:divBdr>
            <w:top w:val="none" w:sz="0" w:space="0" w:color="auto"/>
            <w:left w:val="none" w:sz="0" w:space="0" w:color="auto"/>
            <w:bottom w:val="none" w:sz="0" w:space="0" w:color="auto"/>
            <w:right w:val="none" w:sz="0" w:space="0" w:color="auto"/>
          </w:divBdr>
          <w:divsChild>
            <w:div w:id="725448705">
              <w:marLeft w:val="0"/>
              <w:marRight w:val="0"/>
              <w:marTop w:val="0"/>
              <w:marBottom w:val="0"/>
              <w:divBdr>
                <w:top w:val="none" w:sz="0" w:space="0" w:color="auto"/>
                <w:left w:val="none" w:sz="0" w:space="0" w:color="auto"/>
                <w:bottom w:val="none" w:sz="0" w:space="0" w:color="auto"/>
                <w:right w:val="none" w:sz="0" w:space="0" w:color="auto"/>
              </w:divBdr>
            </w:div>
            <w:div w:id="206321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6201">
      <w:bodyDiv w:val="1"/>
      <w:marLeft w:val="0"/>
      <w:marRight w:val="0"/>
      <w:marTop w:val="0"/>
      <w:marBottom w:val="0"/>
      <w:divBdr>
        <w:top w:val="none" w:sz="0" w:space="0" w:color="auto"/>
        <w:left w:val="none" w:sz="0" w:space="0" w:color="auto"/>
        <w:bottom w:val="none" w:sz="0" w:space="0" w:color="auto"/>
        <w:right w:val="none" w:sz="0" w:space="0" w:color="auto"/>
      </w:divBdr>
    </w:div>
    <w:div w:id="1748116762">
      <w:bodyDiv w:val="1"/>
      <w:marLeft w:val="0"/>
      <w:marRight w:val="0"/>
      <w:marTop w:val="0"/>
      <w:marBottom w:val="0"/>
      <w:divBdr>
        <w:top w:val="none" w:sz="0" w:space="0" w:color="auto"/>
        <w:left w:val="none" w:sz="0" w:space="0" w:color="auto"/>
        <w:bottom w:val="none" w:sz="0" w:space="0" w:color="auto"/>
        <w:right w:val="none" w:sz="0" w:space="0" w:color="auto"/>
      </w:divBdr>
      <w:divsChild>
        <w:div w:id="44377560">
          <w:marLeft w:val="0"/>
          <w:marRight w:val="0"/>
          <w:marTop w:val="0"/>
          <w:marBottom w:val="0"/>
          <w:divBdr>
            <w:top w:val="none" w:sz="0" w:space="0" w:color="auto"/>
            <w:left w:val="none" w:sz="0" w:space="0" w:color="auto"/>
            <w:bottom w:val="none" w:sz="0" w:space="0" w:color="auto"/>
            <w:right w:val="none" w:sz="0" w:space="0" w:color="auto"/>
          </w:divBdr>
          <w:divsChild>
            <w:div w:id="2073038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116">
      <w:bodyDiv w:val="1"/>
      <w:marLeft w:val="0"/>
      <w:marRight w:val="0"/>
      <w:marTop w:val="0"/>
      <w:marBottom w:val="0"/>
      <w:divBdr>
        <w:top w:val="none" w:sz="0" w:space="0" w:color="auto"/>
        <w:left w:val="none" w:sz="0" w:space="0" w:color="auto"/>
        <w:bottom w:val="none" w:sz="0" w:space="0" w:color="auto"/>
        <w:right w:val="none" w:sz="0" w:space="0" w:color="auto"/>
      </w:divBdr>
    </w:div>
    <w:div w:id="1797140173">
      <w:bodyDiv w:val="1"/>
      <w:marLeft w:val="0"/>
      <w:marRight w:val="0"/>
      <w:marTop w:val="0"/>
      <w:marBottom w:val="0"/>
      <w:divBdr>
        <w:top w:val="none" w:sz="0" w:space="0" w:color="auto"/>
        <w:left w:val="none" w:sz="0" w:space="0" w:color="auto"/>
        <w:bottom w:val="none" w:sz="0" w:space="0" w:color="auto"/>
        <w:right w:val="none" w:sz="0" w:space="0" w:color="auto"/>
      </w:divBdr>
      <w:divsChild>
        <w:div w:id="392311581">
          <w:marLeft w:val="0"/>
          <w:marRight w:val="0"/>
          <w:marTop w:val="0"/>
          <w:marBottom w:val="0"/>
          <w:divBdr>
            <w:top w:val="none" w:sz="0" w:space="0" w:color="auto"/>
            <w:left w:val="none" w:sz="0" w:space="0" w:color="auto"/>
            <w:bottom w:val="none" w:sz="0" w:space="0" w:color="auto"/>
            <w:right w:val="none" w:sz="0" w:space="0" w:color="auto"/>
          </w:divBdr>
          <w:divsChild>
            <w:div w:id="89813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066851">
      <w:bodyDiv w:val="1"/>
      <w:marLeft w:val="0"/>
      <w:marRight w:val="0"/>
      <w:marTop w:val="0"/>
      <w:marBottom w:val="0"/>
      <w:divBdr>
        <w:top w:val="none" w:sz="0" w:space="0" w:color="auto"/>
        <w:left w:val="none" w:sz="0" w:space="0" w:color="auto"/>
        <w:bottom w:val="none" w:sz="0" w:space="0" w:color="auto"/>
        <w:right w:val="none" w:sz="0" w:space="0" w:color="auto"/>
      </w:divBdr>
      <w:divsChild>
        <w:div w:id="1360813342">
          <w:marLeft w:val="0"/>
          <w:marRight w:val="0"/>
          <w:marTop w:val="0"/>
          <w:marBottom w:val="0"/>
          <w:divBdr>
            <w:top w:val="none" w:sz="0" w:space="0" w:color="auto"/>
            <w:left w:val="none" w:sz="0" w:space="0" w:color="auto"/>
            <w:bottom w:val="none" w:sz="0" w:space="0" w:color="auto"/>
            <w:right w:val="none" w:sz="0" w:space="0" w:color="auto"/>
          </w:divBdr>
          <w:divsChild>
            <w:div w:id="15857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499823">
      <w:bodyDiv w:val="1"/>
      <w:marLeft w:val="0"/>
      <w:marRight w:val="0"/>
      <w:marTop w:val="0"/>
      <w:marBottom w:val="0"/>
      <w:divBdr>
        <w:top w:val="none" w:sz="0" w:space="0" w:color="auto"/>
        <w:left w:val="none" w:sz="0" w:space="0" w:color="auto"/>
        <w:bottom w:val="none" w:sz="0" w:space="0" w:color="auto"/>
        <w:right w:val="none" w:sz="0" w:space="0" w:color="auto"/>
      </w:divBdr>
      <w:divsChild>
        <w:div w:id="1101995360">
          <w:marLeft w:val="0"/>
          <w:marRight w:val="0"/>
          <w:marTop w:val="0"/>
          <w:marBottom w:val="0"/>
          <w:divBdr>
            <w:top w:val="none" w:sz="0" w:space="0" w:color="auto"/>
            <w:left w:val="none" w:sz="0" w:space="0" w:color="auto"/>
            <w:bottom w:val="none" w:sz="0" w:space="0" w:color="auto"/>
            <w:right w:val="none" w:sz="0" w:space="0" w:color="auto"/>
          </w:divBdr>
          <w:divsChild>
            <w:div w:id="638607779">
              <w:marLeft w:val="0"/>
              <w:marRight w:val="0"/>
              <w:marTop w:val="0"/>
              <w:marBottom w:val="0"/>
              <w:divBdr>
                <w:top w:val="none" w:sz="0" w:space="0" w:color="auto"/>
                <w:left w:val="none" w:sz="0" w:space="0" w:color="auto"/>
                <w:bottom w:val="none" w:sz="0" w:space="0" w:color="auto"/>
                <w:right w:val="none" w:sz="0" w:space="0" w:color="auto"/>
              </w:divBdr>
              <w:divsChild>
                <w:div w:id="143382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611066">
      <w:bodyDiv w:val="1"/>
      <w:marLeft w:val="0"/>
      <w:marRight w:val="0"/>
      <w:marTop w:val="0"/>
      <w:marBottom w:val="0"/>
      <w:divBdr>
        <w:top w:val="none" w:sz="0" w:space="0" w:color="auto"/>
        <w:left w:val="none" w:sz="0" w:space="0" w:color="auto"/>
        <w:bottom w:val="none" w:sz="0" w:space="0" w:color="auto"/>
        <w:right w:val="none" w:sz="0" w:space="0" w:color="auto"/>
      </w:divBdr>
    </w:div>
    <w:div w:id="1992707598">
      <w:bodyDiv w:val="1"/>
      <w:marLeft w:val="0"/>
      <w:marRight w:val="0"/>
      <w:marTop w:val="0"/>
      <w:marBottom w:val="0"/>
      <w:divBdr>
        <w:top w:val="none" w:sz="0" w:space="0" w:color="auto"/>
        <w:left w:val="none" w:sz="0" w:space="0" w:color="auto"/>
        <w:bottom w:val="none" w:sz="0" w:space="0" w:color="auto"/>
        <w:right w:val="none" w:sz="0" w:space="0" w:color="auto"/>
      </w:divBdr>
      <w:divsChild>
        <w:div w:id="1588034792">
          <w:marLeft w:val="0"/>
          <w:marRight w:val="0"/>
          <w:marTop w:val="0"/>
          <w:marBottom w:val="0"/>
          <w:divBdr>
            <w:top w:val="none" w:sz="0" w:space="0" w:color="auto"/>
            <w:left w:val="none" w:sz="0" w:space="0" w:color="auto"/>
            <w:bottom w:val="none" w:sz="0" w:space="0" w:color="auto"/>
            <w:right w:val="none" w:sz="0" w:space="0" w:color="auto"/>
          </w:divBdr>
          <w:divsChild>
            <w:div w:id="1884249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498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Meapy/FYP---Realtime-hatespeech-detection-on-discord-messages" TargetMode="External"/><Relationship Id="rId21" Type="http://schemas.openxmlformats.org/officeDocument/2006/relationships/image" Target="media/image10.png"/><Relationship Id="rId42" Type="http://schemas.openxmlformats.org/officeDocument/2006/relationships/image" Target="media/image27.emf"/><Relationship Id="rId47" Type="http://schemas.openxmlformats.org/officeDocument/2006/relationships/package" Target="embeddings/Microsoft_Word_Document5.docx"/><Relationship Id="rId63" Type="http://schemas.openxmlformats.org/officeDocument/2006/relationships/package" Target="embeddings/Microsoft_Word_Document10.docx"/><Relationship Id="rId68" Type="http://schemas.openxmlformats.org/officeDocument/2006/relationships/image" Target="media/image45.png"/><Relationship Id="rId84" Type="http://schemas.openxmlformats.org/officeDocument/2006/relationships/image" Target="media/image59.png"/><Relationship Id="rId89" Type="http://schemas.openxmlformats.org/officeDocument/2006/relationships/image" Target="media/image62.emf"/><Relationship Id="rId16" Type="http://schemas.openxmlformats.org/officeDocument/2006/relationships/image" Target="media/image5.png"/><Relationship Id="rId107" Type="http://schemas.openxmlformats.org/officeDocument/2006/relationships/fontTable" Target="fontTable.xml"/><Relationship Id="rId11" Type="http://schemas.openxmlformats.org/officeDocument/2006/relationships/customXml" Target="ink/ink1.xml"/><Relationship Id="rId32" Type="http://schemas.openxmlformats.org/officeDocument/2006/relationships/image" Target="media/image20.png"/><Relationship Id="rId37" Type="http://schemas.openxmlformats.org/officeDocument/2006/relationships/image" Target="media/image24.emf"/><Relationship Id="rId53" Type="http://schemas.openxmlformats.org/officeDocument/2006/relationships/image" Target="media/image34.png"/><Relationship Id="rId58" Type="http://schemas.openxmlformats.org/officeDocument/2006/relationships/package" Target="embeddings/Microsoft_Word_Document8.docx"/><Relationship Id="rId74" Type="http://schemas.openxmlformats.org/officeDocument/2006/relationships/image" Target="media/image50.png"/><Relationship Id="rId79" Type="http://schemas.openxmlformats.org/officeDocument/2006/relationships/image" Target="media/image54.png"/><Relationship Id="rId102" Type="http://schemas.openxmlformats.org/officeDocument/2006/relationships/image" Target="media/image74.png"/><Relationship Id="rId5" Type="http://schemas.openxmlformats.org/officeDocument/2006/relationships/webSettings" Target="webSettings.xml"/><Relationship Id="rId90" Type="http://schemas.openxmlformats.org/officeDocument/2006/relationships/package" Target="embeddings/Microsoft_Word_Document15.docx"/><Relationship Id="rId95" Type="http://schemas.openxmlformats.org/officeDocument/2006/relationships/image" Target="media/image67.png"/><Relationship Id="rId22" Type="http://schemas.openxmlformats.org/officeDocument/2006/relationships/image" Target="media/image11.png"/><Relationship Id="rId27" Type="http://schemas.openxmlformats.org/officeDocument/2006/relationships/image" Target="media/image15.jpeg"/><Relationship Id="rId43" Type="http://schemas.openxmlformats.org/officeDocument/2006/relationships/package" Target="embeddings/Microsoft_Word_Document3.docx"/><Relationship Id="rId48" Type="http://schemas.openxmlformats.org/officeDocument/2006/relationships/image" Target="media/image30.png"/><Relationship Id="rId64" Type="http://schemas.openxmlformats.org/officeDocument/2006/relationships/image" Target="media/image41.png"/><Relationship Id="rId69" Type="http://schemas.openxmlformats.org/officeDocument/2006/relationships/image" Target="media/image46.png"/><Relationship Id="rId80" Type="http://schemas.openxmlformats.org/officeDocument/2006/relationships/image" Target="media/image55.png"/><Relationship Id="rId85" Type="http://schemas.openxmlformats.org/officeDocument/2006/relationships/image" Target="media/image60.emf"/><Relationship Id="rId12" Type="http://schemas.openxmlformats.org/officeDocument/2006/relationships/image" Target="media/image2.png"/><Relationship Id="rId17" Type="http://schemas.openxmlformats.org/officeDocument/2006/relationships/image" Target="media/image6.png"/><Relationship Id="rId33" Type="http://schemas.openxmlformats.org/officeDocument/2006/relationships/image" Target="media/image21.emf"/><Relationship Id="rId38" Type="http://schemas.openxmlformats.org/officeDocument/2006/relationships/package" Target="embeddings/Microsoft_Word_Document1.docx"/><Relationship Id="rId59" Type="http://schemas.openxmlformats.org/officeDocument/2006/relationships/image" Target="media/image38.emf"/><Relationship Id="rId103" Type="http://schemas.openxmlformats.org/officeDocument/2006/relationships/image" Target="media/image75.png"/><Relationship Id="rId108"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package" Target="embeddings/Microsoft_Word_Document2.docx"/><Relationship Id="rId54" Type="http://schemas.openxmlformats.org/officeDocument/2006/relationships/image" Target="media/image35.emf"/><Relationship Id="rId62" Type="http://schemas.openxmlformats.org/officeDocument/2006/relationships/image" Target="media/image40.emf"/><Relationship Id="rId70" Type="http://schemas.openxmlformats.org/officeDocument/2006/relationships/image" Target="media/image47.png"/><Relationship Id="rId75" Type="http://schemas.openxmlformats.org/officeDocument/2006/relationships/image" Target="media/image51.emf"/><Relationship Id="rId83" Type="http://schemas.openxmlformats.org/officeDocument/2006/relationships/image" Target="media/image58.png"/><Relationship Id="rId88" Type="http://schemas.openxmlformats.org/officeDocument/2006/relationships/package" Target="embeddings/Microsoft_Word_Document14.docx"/><Relationship Id="rId91" Type="http://schemas.openxmlformats.org/officeDocument/2006/relationships/image" Target="media/image63.png"/><Relationship Id="rId96"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jpeg"/><Relationship Id="rId36" Type="http://schemas.openxmlformats.org/officeDocument/2006/relationships/image" Target="media/image23.png"/><Relationship Id="rId49" Type="http://schemas.openxmlformats.org/officeDocument/2006/relationships/image" Target="media/image31.png"/><Relationship Id="rId57" Type="http://schemas.openxmlformats.org/officeDocument/2006/relationships/image" Target="media/image37.emf"/><Relationship Id="rId106" Type="http://schemas.openxmlformats.org/officeDocument/2006/relationships/footer" Target="footer4.xml"/><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28.emf"/><Relationship Id="rId52" Type="http://schemas.openxmlformats.org/officeDocument/2006/relationships/image" Target="media/image33.png"/><Relationship Id="rId60" Type="http://schemas.openxmlformats.org/officeDocument/2006/relationships/package" Target="embeddings/Microsoft_Word_Document9.docx"/><Relationship Id="rId65" Type="http://schemas.openxmlformats.org/officeDocument/2006/relationships/image" Target="media/image42.png"/><Relationship Id="rId73" Type="http://schemas.openxmlformats.org/officeDocument/2006/relationships/image" Target="media/image49.png"/><Relationship Id="rId78" Type="http://schemas.openxmlformats.org/officeDocument/2006/relationships/image" Target="media/image53.png"/><Relationship Id="rId81" Type="http://schemas.openxmlformats.org/officeDocument/2006/relationships/image" Target="media/image56.png"/><Relationship Id="rId86" Type="http://schemas.openxmlformats.org/officeDocument/2006/relationships/package" Target="embeddings/Microsoft_Word_Document13.docx"/><Relationship Id="rId94" Type="http://schemas.openxmlformats.org/officeDocument/2006/relationships/image" Target="media/image66.png"/><Relationship Id="rId99" Type="http://schemas.openxmlformats.org/officeDocument/2006/relationships/image" Target="media/image71.png"/><Relationship Id="rId101"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customXml" Target="ink/ink2.xml"/><Relationship Id="rId18" Type="http://schemas.openxmlformats.org/officeDocument/2006/relationships/image" Target="media/image7.png"/><Relationship Id="rId39" Type="http://schemas.openxmlformats.org/officeDocument/2006/relationships/image" Target="media/image25.png"/><Relationship Id="rId34" Type="http://schemas.openxmlformats.org/officeDocument/2006/relationships/image" Target="media/image22.emf"/><Relationship Id="rId50" Type="http://schemas.openxmlformats.org/officeDocument/2006/relationships/image" Target="media/image32.emf"/><Relationship Id="rId55" Type="http://schemas.openxmlformats.org/officeDocument/2006/relationships/package" Target="embeddings/Microsoft_Word_Document7.docx"/><Relationship Id="rId76" Type="http://schemas.openxmlformats.org/officeDocument/2006/relationships/package" Target="embeddings/Microsoft_Word_Document12.docx"/><Relationship Id="rId97" Type="http://schemas.openxmlformats.org/officeDocument/2006/relationships/image" Target="media/image69.png"/><Relationship Id="rId104" Type="http://schemas.openxmlformats.org/officeDocument/2006/relationships/image" Target="media/image76.png"/><Relationship Id="rId7" Type="http://schemas.openxmlformats.org/officeDocument/2006/relationships/endnotes" Target="endnotes.xml"/><Relationship Id="rId71" Type="http://schemas.openxmlformats.org/officeDocument/2006/relationships/image" Target="media/image48.emf"/><Relationship Id="rId92" Type="http://schemas.openxmlformats.org/officeDocument/2006/relationships/image" Target="media/image64.png"/><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3.png"/><Relationship Id="rId40" Type="http://schemas.openxmlformats.org/officeDocument/2006/relationships/image" Target="media/image26.emf"/><Relationship Id="rId45" Type="http://schemas.openxmlformats.org/officeDocument/2006/relationships/package" Target="embeddings/Microsoft_Word_Document4.docx"/><Relationship Id="rId66" Type="http://schemas.openxmlformats.org/officeDocument/2006/relationships/image" Target="media/image43.png"/><Relationship Id="rId87" Type="http://schemas.openxmlformats.org/officeDocument/2006/relationships/image" Target="media/image61.emf"/><Relationship Id="rId61" Type="http://schemas.openxmlformats.org/officeDocument/2006/relationships/image" Target="media/image39.png"/><Relationship Id="rId82" Type="http://schemas.openxmlformats.org/officeDocument/2006/relationships/image" Target="media/image57.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package" Target="embeddings/Microsoft_Word_Document.docx"/><Relationship Id="rId56" Type="http://schemas.openxmlformats.org/officeDocument/2006/relationships/image" Target="media/image36.png"/><Relationship Id="rId77" Type="http://schemas.openxmlformats.org/officeDocument/2006/relationships/image" Target="media/image52.png"/><Relationship Id="rId100" Type="http://schemas.openxmlformats.org/officeDocument/2006/relationships/image" Target="media/image72.png"/><Relationship Id="rId105"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package" Target="embeddings/Microsoft_Word_Document6.docx"/><Relationship Id="rId72" Type="http://schemas.openxmlformats.org/officeDocument/2006/relationships/package" Target="embeddings/Microsoft_Word_Document11.docx"/><Relationship Id="rId93" Type="http://schemas.openxmlformats.org/officeDocument/2006/relationships/image" Target="media/image65.png"/><Relationship Id="rId98" Type="http://schemas.openxmlformats.org/officeDocument/2006/relationships/image" Target="media/image70.png"/><Relationship Id="rId3" Type="http://schemas.openxmlformats.org/officeDocument/2006/relationships/styles" Target="styles.xml"/><Relationship Id="rId25" Type="http://schemas.openxmlformats.org/officeDocument/2006/relationships/image" Target="media/image14.jpeg"/><Relationship Id="rId46" Type="http://schemas.openxmlformats.org/officeDocument/2006/relationships/image" Target="media/image29.emf"/><Relationship Id="rId67" Type="http://schemas.openxmlformats.org/officeDocument/2006/relationships/image" Target="media/image44.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8-14T17:33:27.965"/>
    </inkml:context>
    <inkml:brush xml:id="br0">
      <inkml:brushProperty name="width" value="0.025" units="cm"/>
      <inkml:brushProperty name="height" value="0.025" units="cm"/>
    </inkml:brush>
  </inkml:definitions>
  <inkml:trace contextRef="#ctx0" brushRef="#br0">207 462 12392 0 0,'2'-23'411'0'0,"-1"16"-298"0"0,0 1 0 0 0,-1 0 0 0 0,4-11 1 0 0,-2 4-119 0 0,1-2 30 0 0,-2 13 187 0 0,-1 2-126 0 0,0 0 0 0 0,0 0 0 0 0,0 0 0 0 0,0 0 0 0 0,0 0 0 0 0,0 0-1 0 0,0 0 1 0 0,0 1 0 0 0,0-1 0 0 0,0 0 0 0 0,0 0 0 0 0,0 0-1 0 0,0 0 1 0 0,0 0 0 0 0,0 0 0 0 0,0 0 0 0 0,1 0 0 0 0,-1 0 0 0 0,0 0-1 0 0,0 0 1 0 0,0 0 0 0 0,0 0 0 0 0,0 0 0 0 0,0 0 0 0 0,0 0 0 0 0,0 0-1 0 0,0 0 1 0 0,0 0 0 0 0,0 0 0 0 0,0 0 0 0 0,0 0 0 0 0,0 0 0 0 0,0 0-1 0 0,0 0 1 0 0,0 4-157 0 0,1 3 335 0 0,-1 0 0 0 0,-1-1-1 0 0,1 1 1 0 0,0-1 0 0 0,-2 1 0 0 0,2-1-1 0 0,-5 12 1 0 0,0 4 161 0 0,-61 262 1368 0 0,-22 40-828 0 0,67-262-763 0 0,-8 30 100 0 0,24-71-1890 0 0,7-20-5795 0 0</inkml:trace>
  <inkml:trace contextRef="#ctx0" brushRef="#br0" timeOffset="372.81">83 769 20127 0 0,'4'3'987'0'0,"2"1"-820"0"0,1 0-1 0 0,1 0 1 0 0,-1-1-1 0 0,0 0 1 0 0,1-1-1 0 0,-1 0 1 0 0,11 2-1 0 0,55-1-340 0 0,-65-3 237 0 0,-2 0-63 0 0,0 0 0 0 0,0 0 0 0 0,0-1 0 0 0,1-1 0 0 0,-1 1 0 0 0,0-1 0 0 0,0 0 0 0 0,0-1 0 0 0,-1 1 0 0 0,8-6 0 0 0,53-41 72 0 0,-57 41-61 0 0,0 0 0 0 0,-1-1-1 0 0,-1 0 1 0 0,1 0 0 0 0,8-14-1 0 0,-15 21-16 0 0,9-13-3 0 0,-2-1 1 0 0,14-28 0 0 0,-20 40-54 0 0,-1-1 1 0 0,1 1 0 0 0,-1-1 0 0 0,0 1 0 0 0,0-1-1 0 0,0 0 1 0 0,0 0 0 0 0,-1 0 0 0 0,1 0 0 0 0,-1 0 0 0 0,0 1-1 0 0,0-1 1 0 0,-1 0 0 0 0,1 0 0 0 0,-3-8 0 0 0,3 12 36 0 0,0 1 1 0 0,0-1-1 0 0,-1 1 1 0 0,1-1-1 0 0,0 0 1 0 0,0 1-1 0 0,-1-1 1 0 0,1 1-1 0 0,0-1 0 0 0,-1 1 1 0 0,1-1-1 0 0,0 1 1 0 0,-1-1-1 0 0,1 1 1 0 0,-1-1-1 0 0,1 1 1 0 0,-1 0-1 0 0,1-1 1 0 0,-1 1-1 0 0,1 0 1 0 0,0-1-1 0 0,-1 1 1 0 0,0 0-1 0 0,1 0 1 0 0,-1 0-1 0 0,1 0 1 0 0,-1-1-1 0 0,0 1 1 0 0,1 0-1 0 0,0 0 1 0 0,-1 0-1 0 0,0 1 1 0 0,1-1-1 0 0,-1 0 0 0 0,1 0 1 0 0,-1 0-1 0 0,1 0 1 0 0,-1 1-1 0 0,1-1 1 0 0,-1 0-1 0 0,1 0 1 0 0,-1 1-1 0 0,-2 1-43 0 0,-1 1-1 0 0,1-1 1 0 0,0 1-1 0 0,-6 5 0 0 0,-10 15-127 0 0,1 1-1 0 0,-20 34 1 0 0,16-24 93 0 0,-2 5 93 0 0,-37 80 0 0 0,-7 52 866 0 0,59-144-512 0 0,2 0 0 0 0,0 0 0 0 0,-6 52 0 0 0,12-70-250 0 0,0 0 0 0 0,0 0 0 0 0,1 0 0 0 0,0-1 0 0 0,1 13 0 0 0,-1-19-86 0 0,0-1 1 0 0,1 1-1 0 0,-1 0 0 0 0,1-1 1 0 0,-1 1-1 0 0,0 0 1 0 0,1-1-1 0 0,0 1 0 0 0,-1 0 1 0 0,1-1-1 0 0,0 1 0 0 0,0-1 1 0 0,-1 0-1 0 0,2 1 0 0 0,-2-1 1 0 0,1 0-1 0 0,0 0 1 0 0,1 1-1 0 0,-2-1 0 0 0,2 0 1 0 0,-1 0-1 0 0,0-1 0 0 0,0 1 1 0 0,1 0-1 0 0,-1 0 0 0 0,0-1 1 0 0,1 1-1 0 0,-1-1 1 0 0,0 1-1 0 0,1-1 0 0 0,-1 0 1 0 0,1 0-1 0 0,1 0 0 0 0,2 0-10 0 0,-1-1 0 0 0,0-1 0 0 0,1 1-1 0 0,-1-1 1 0 0,0 1 0 0 0,-1-1 0 0 0,1-1 0 0 0,0 1-1 0 0,0-1 1 0 0,-1 0 0 0 0,7-5 0 0 0,-2 1-46 0 0,48-41-882 0 0,-27 22 358 0 0</inkml:trace>
  <inkml:trace contextRef="#ctx0" brushRef="#br0" timeOffset="373.81">442 1130 13704 0 0,'5'-8'216'0'0,"0"1"1"0"0,0-1 0 0 0,1 2 0 0 0,-1-1-1 0 0,2 0 1 0 0,6-5 0 0 0,13-16-86 0 0,32-42 2890 0 0,72-80 467 0 0,-102 122-3637 0 0,28-27 1029 0 0,-17 24-7264 0 0,-27 22-592 0 0</inkml:trace>
  <inkml:trace contextRef="#ctx0" brushRef="#br0" timeOffset="374.81">877 792 15464 0 0,'-10'6'248'0'0,"6"-3"-144"0"0,0-1 0 0 0,0 1 0 0 0,-1 0 0 0 0,1 0 0 0 0,1 0 0 0 0,-1 1 0 0 0,-4 4-1 0 0,-11 20 185 0 0,6-10 414 0 0,-19 35-1 0 0,20-29-357 0 0,1-4 591 0 0,-12 32-1 0 0,21-45-657 0 0,0-1-1 0 0,0 0 1 0 0,0 1-1 0 0,0 0 0 0 0,1-1 1 0 0,0 1-1 0 0,1 0 1 0 0,-1 0-1 0 0,1 13 0 0 0,0-18-214 0 0,1 1 0 0 0,-1-1 0 0 0,0 1 0 0 0,1-1 0 0 0,-1 1-1 0 0,1-1 1 0 0,0 1 0 0 0,0-1 0 0 0,0 1 0 0 0,0-1 0 0 0,0 0 0 0 0,0 1-1 0 0,0-1 1 0 0,1 0 0 0 0,-1 0 0 0 0,1 0 0 0 0,-1-1 0 0 0,1 1-1 0 0,0 0 1 0 0,-1-1 0 0 0,1 1 0 0 0,4 2 0 0 0,-4-3-47 0 0,1 0-1 0 0,0 0 1 0 0,-1 0 0 0 0,1 0 0 0 0,0-1-1 0 0,0 1 1 0 0,0-1 0 0 0,0 0 0 0 0,-1 0-1 0 0,2 0 1 0 0,-1-1 0 0 0,-1 1 0 0 0,1-1-1 0 0,0 0 1 0 0,0 0 0 0 0,4-2 0 0 0,2-2 2 0 0,-1 0 0 0 0,0-1 0 0 0,0 0 1 0 0,0 0-1 0 0,-1-1 0 0 0,1-1 1 0 0,6-7-1 0 0,-5 3-21 0 0,-1 0 0 0 0,1-1 0 0 0,-2 0 0 0 0,10-22 0 0 0,-6 8-603 0 0,-1 0-1 0 0,0-2 1 0 0,-2 0-1 0 0,9-51 1 0 0,-17 79 533 0 0,0-1-1 0 0,0 1 1 0 0,1 0 0 0 0,-1-1-1 0 0,0 1 1 0 0,0 0 0 0 0,-1 0-1 0 0,1-1 1 0 0,0 1 0 0 0,0 0-1 0 0,-1 0 1 0 0,1-1 0 0 0,-1-1-1 0 0,1 3 56 0 0,0-1 0 0 0,-1 1 0 0 0,1 0-1 0 0,0-1 1 0 0,0 1 0 0 0,0-1 0 0 0,-1 1-1 0 0,1 0 1 0 0,-1 0 0 0 0,1-1 0 0 0,0 1 0 0 0,0 0-1 0 0,-1 0 1 0 0,1-1 0 0 0,-1 1 0 0 0,1 0-1 0 0,-1 0 1 0 0,1 0 0 0 0,0 0 0 0 0,-1 0-1 0 0,1 0 1 0 0,-1 0 0 0 0,1 0 0 0 0,0 0 0 0 0,0 0-1 0 0,-1 0 1 0 0,1 0 0 0 0,-1 0 0 0 0,1 0-1 0 0,0 0 1 0 0,-1 0 0 0 0,1 1 0 0 0,-1-1 0 0 0,1 0-1 0 0,0 0 1 0 0,0 1 0 0 0,-1-1 0 0 0,0 1-1 0 0,-3 2 10 0 0,0 0 0 0 0,0 1 0 0 0,0 0 0 0 0,0 0 0 0 0,0 0 0 0 0,0 1 0 0 0,1 0 0 0 0,-5 8 0 0 0,0 4 356 0 0,-11 24-1 0 0,13-25-144 0 0,1-4 44 0 0,1 0 1 0 0,0 1-1 0 0,-3 19 0 0 0,5-25-128 0 0,1 1 0 0 0,0 0 0 0 0,0 0 0 0 0,1-1 0 0 0,0 1 0 0 0,0 0 0 0 0,2 10 0 0 0,-2-15-110 0 0,1-1 0 0 0,-1 1-1 0 0,1-1 1 0 0,-1 1 0 0 0,1-1 0 0 0,0 0-1 0 0,0 1 1 0 0,0-1 0 0 0,0 0 0 0 0,0 0-1 0 0,0 0 1 0 0,1 0 0 0 0,-1 0 0 0 0,0 0 0 0 0,1-1-1 0 0,-1 1 1 0 0,1 0 0 0 0,0-1 0 0 0,0 0-1 0 0,-1 1 1 0 0,1-1 0 0 0,0 0 0 0 0,0 0 0 0 0,0 0-1 0 0,0 0 1 0 0,0-1 0 0 0,4 1 0 0 0,-1 0 1 0 0,-1-1 0 0 0,1 0 1 0 0,0 0-1 0 0,0 0 0 0 0,0-1 1 0 0,0 1-1 0 0,0-2 0 0 0,-1 1 1 0 0,1-1-1 0 0,8-4 0 0 0,5-4-589 0 0,0-2 1 0 0,-1-1-1 0 0,0 0 0 0 0,30-32 0 0 0,-21 16-1366 0 0,45-67 0 0 0,-71 96 1934 0 0,25-39-2847 0 0,0 0 1 0 0,28-61 0 0 0,-52 96 3077 0 0,1 1 0 0 0,-1-1 0 0 0,0 0 0 0 0,2-7 0 0 0,-3 10-117 0 0,0 0 0 0 0,0 0-1 0 0,0 1 1 0 0,0-1-1 0 0,0 0 1 0 0,0 0 0 0 0,0 0-1 0 0,0 1 1 0 0,0-1 0 0 0,0 0-1 0 0,0 1 1 0 0,0-1 0 0 0,0 0-1 0 0,0 0 1 0 0,0 1 0 0 0,-1-1-1 0 0,1 0 1 0 0,0 1 0 0 0,-1-1-1 0 0,1 0 1 0 0,0 0-1 0 0,-1 1 1 0 0,1-1 0 0 0,-1 1-1 0 0,1-1 1 0 0,0 0 0 0 0,-1 1-1 0 0,1-1 1 0 0,-1 1 0 0 0,1 0-1 0 0,-2-1 1 0 0,1 0 62 0 0,0 1 0 0 0,0 0 0 0 0,0 0 0 0 0,0 0 0 0 0,0 1 0 0 0,0-1 0 0 0,0 0 0 0 0,0 0 0 0 0,0 0 0 0 0,0 1-1 0 0,1-1 1 0 0,-2 1 0 0 0,2-1 0 0 0,-1 1 0 0 0,0-1 0 0 0,0 1 0 0 0,0 1 0 0 0,-16 12 1353 0 0,10-5-1219 0 0,1 0 0 0 0,0 0 1 0 0,1 1-1 0 0,-1 0 0 0 0,1 0 0 0 0,1 0 0 0 0,-5 15 0 0 0,-2 2 251 0 0,3-8-263 0 0,1-1-1 0 0,0 2 1 0 0,2 0-1 0 0,-1-1 1 0 0,2 1-1 0 0,0 1 0 0 0,1-1 1 0 0,-1 41-1 0 0,4-37 70 0 0,1 1-1 0 0,6 35 0 0 0,-6-54-312 0 0,0 1 0 0 0,0 0-1 0 0,-1 0 1 0 0,0 0-1 0 0,0-1 1 0 0,0 1 0 0 0,-1 0-1 0 0,1 0 1 0 0,-1-1-1 0 0,-2 10 1 0 0,2-15 204 0 0,-7 1 96 0 0,7-2-338 0 0,0 0 0 0 0,0 0-1 0 0,0 1 1 0 0,0-1 0 0 0,0 0-1 0 0,0 0 1 0 0,-1 0 0 0 0,2 0 0 0 0,-2 0-1 0 0,2 0 1 0 0,-2-1 0 0 0,-5-2 63 0 0,0-1 0 0 0,1 0 0 0 0,0 0 0 0 0,0-1 1 0 0,0 1-1 0 0,0-1 0 0 0,-9-12 0 0 0,-2 0-25 0 0,-3-3-53 0 0,-19-17-467 0 0,33 32 200 0 0,0 0 0 0 0,0 0 1 0 0,0 1-1 0 0,-11-5 0 0 0,15 9-28 0 0,2 0 270 0 0,0 0-1 0 0,0 0 0 0 0,0 0 0 0 0,0 1 0 0 0,0-1 0 0 0,0 0 1 0 0,-1 0-1 0 0,1 0 0 0 0,0 0 0 0 0,0 1 0 0 0,0-1 1 0 0,0 0-1 0 0,-1 0 0 0 0,1 0 0 0 0,0 1 0 0 0,0-1 1 0 0,0 0-1 0 0,0 0 0 0 0,0 1 0 0 0,0-1 0 0 0,0 0 0 0 0,0 0 1 0 0,0 1-1 0 0,0-1 0 0 0,0 3-50 0 0,0-1-1 0 0,0 0 1 0 0,1 1 0 0 0,-1-1 0 0 0,1 0-1 0 0,-1 0 1 0 0,1 0 0 0 0,-1 1-1 0 0,1-1 1 0 0,0 0 0 0 0,0 0 0 0 0,2 3-1 0 0,-1-1-264 0 0,1-1 0 0 0,0 1-1 0 0,-1-1 1 0 0,1 0-1 0 0,5 4 1 0 0,5 3-858 0 0</inkml:trace>
  <inkml:trace contextRef="#ctx0" brushRef="#br0" timeOffset="375.81">1529 707 20991 0 0,'-4'-1'98'0'0,"0"0"0"0"0,0 0-1 0 0,0 1 1 0 0,0-1-1 0 0,1 1 1 0 0,-1 1 0 0 0,0-1-1 0 0,0 1 1 0 0,0-1-1 0 0,0 1 1 0 0,1 1 0 0 0,-1-1-1 0 0,0 1 1 0 0,-5 3-1 0 0,-5 3 152 0 0,1 2 1 0 0,0 0-1 0 0,0 1 0 0 0,0 1 0 0 0,-20 25 0 0 0,18-18-211 0 0,2 1 1 0 0,0 0-1 0 0,-20 42 0 0 0,28-51-12 0 0,0 0-1 0 0,1 0 0 0 0,1 0 0 0 0,0 1 1 0 0,-5 23-1 0 0,7-30-6 0 0,1-1 1 0 0,0 1 0 0 0,-1-1-1 0 0,1 0 1 0 0,0 1 0 0 0,0-1-1 0 0,1 1 1 0 0,-1 0-1 0 0,1-1 1 0 0,0 1 0 0 0,-1-1-1 0 0,2 0 1 0 0,-1 1 0 0 0,1-1-1 0 0,-1 0 1 0 0,1 0-1 0 0,0 0 1 0 0,0 0 0 0 0,2 3-1 0 0,-2-5-10 0 0,0 1 0 0 0,0-1 0 0 0,0 0 0 0 0,1 0 0 0 0,-1 0 0 0 0,0 0 0 0 0,1-1 0 0 0,-1 1 0 0 0,1-1 0 0 0,-1 0 0 0 0,1 0 0 0 0,3 1 0 0 0,-1-1 3 0 0,0 0 1 0 0,-1-1 0 0 0,1 0 0 0 0,0 0 0 0 0,0 0 0 0 0,6-2 0 0 0,3-2 16 0 0,0 0 1 0 0,0-2 0 0 0,23-12 0 0 0,-19 8-12 0 0,-1-1 0 0 0,0-1 1 0 0,-1-1-1 0 0,0 0 0 0 0,-1-1 1 0 0,0-1-1 0 0,-1-1 1 0 0,24-34-1 0 0,-24 27-10 0 0,19-37-1 0 0,-30 53-8 0 0,0-1 0 0 0,0 0 0 0 0,-1 0-1 0 0,1 0 1 0 0,-1 0 0 0 0,-1 1-1 0 0,1-2 1 0 0,-1 1 0 0 0,0-15 0 0 0,-1 20-8 0 0,0 0 0 0 0,0 1 0 0 0,0-1 1 0 0,0 0-1 0 0,-1 0 0 0 0,0 0 1 0 0,1 1-1 0 0,-1-1 0 0 0,0 0 1 0 0,0 1-1 0 0,0 0 0 0 0,0-1 0 0 0,0 1 1 0 0,-1 0-1 0 0,1-1 0 0 0,0 1 1 0 0,-1 0-1 0 0,0 0 0 0 0,0 0 1 0 0,-1-1-1 0 0,1 1 2 0 0,-1 0 0 0 0,0 0 1 0 0,1 0-1 0 0,-1 1 0 0 0,1 0 0 0 0,-1 0 1 0 0,0 0-1 0 0,0 0 0 0 0,1 0 0 0 0,-1 0 1 0 0,0 1-1 0 0,0 0 0 0 0,0 0 0 0 0,0 0 1 0 0,-3 0-1 0 0,-7 3-18 0 0,0 0 0 0 0,0 1 0 0 0,0 1 0 0 0,1 0-1 0 0,0 1 1 0 0,0 1 0 0 0,-12 8 0 0 0,5 1-4 0 0,-1 0-1 0 0,1 2 1 0 0,-17 20-1 0 0,23-23-44 0 0,1 1-1 0 0,1 0 1 0 0,0 0-1 0 0,1 2 1 0 0,-13 27 0 0 0,22-42-114 0 0,0 0 1 0 0,-1 0 0 0 0,2 0 0 0 0,-2 5 0 0 0,2-7 11 0 0,-1 0 1 0 0,1 0-1 0 0,0 0 1 0 0,0 0-1 0 0,0 0 1 0 0,0 0-1 0 0,0 0 1 0 0,0 0 0 0 0,0 0-1 0 0,1 0 1 0 0,-1 0-1 0 0,0 0 1 0 0,0 0-1 0 0,0 0 1 0 0,1 0-1 0 0,-1 0 1 0 0,1 0-1 0 0,-1 0 1 0 0,1 1-1 0 0,7 4-7079 0 0</inkml:trace>
  <inkml:trace contextRef="#ctx0" brushRef="#br0" timeOffset="376.81">1770 718 18887 0 0,'-2'-1'79'0'0,"0"1"0"0"0,1 0 0 0 0,-1-1 0 0 0,1 1 0 0 0,-1 0 0 0 0,1 0 0 0 0,-1 0 0 0 0,0 1 0 0 0,1-1 0 0 0,-1 1 0 0 0,1-1 0 0 0,-1 1 0 0 0,0-1 0 0 0,1 1 0 0 0,-1 0 0 0 0,1 0-1 0 0,0 0 1 0 0,-1 0 0 0 0,1 0 0 0 0,0 0 0 0 0,-1 1 0 0 0,1-1 0 0 0,-1 2 0 0 0,-14 19 96 0 0,2 1 0 0 0,0 1 1 0 0,-12 30-1 0 0,2-5 541 0 0,-2 3 367 0 0,-26 68 0 0 0,50-114-979 0 0,0 0 1 0 0,0 1 0 0 0,1-1-1 0 0,-1 0 1 0 0,1 1 0 0 0,0 0-1 0 0,0 8 1 0 0,1-14-99 0 0,0 0 0 0 0,0-1 0 0 0,-1 1 0 0 0,1 0 0 0 0,1-1 0 0 0,-1 1 0 0 0,0 0 0 0 0,0-1 0 0 0,0 1 1 0 0,0 0-1 0 0,0-1 0 0 0,0 1 0 0 0,0 0 0 0 0,1-1 0 0 0,-1 1 0 0 0,0-1 0 0 0,1 1 0 0 0,-1-1 0 0 0,0 1 0 0 0,0-1 0 0 0,1 1 0 0 0,-1-1 0 0 0,1 1 0 0 0,-1-1 0 0 0,1 1 0 0 0,-1-1 1 0 0,1 0-1 0 0,-1 1 0 0 0,1-1 0 0 0,-1 0 0 0 0,0 0 0 0 0,1 1 0 0 0,0-1 0 0 0,-1 0 0 0 0,0 0 0 0 0,1 0 0 0 0,0 0 0 0 0,-1 0 0 0 0,1 0 0 0 0,-1 0 0 0 0,1 0 0 0 0,-1 0 0 0 0,1 0 1 0 0,-1 0-1 0 0,1 0 0 0 0,0-1 0 0 0,3 0 2 0 0,-1 0 0 0 0,0 0 0 0 0,0-1 0 0 0,0 1 0 0 0,0-1 0 0 0,4-4 0 0 0,12-12-50 0 0,0-1 0 0 0,-1-1 0 0 0,26-38 1 0 0,8-10-216 0 0,82-106-3288 0 0,-104 132 2330 0 0</inkml:trace>
  <inkml:trace contextRef="#ctx0" brushRef="#br0" timeOffset="377.81">2020 541 17407 0 0,'0'0'514'0'0,"0"0"-12"0"0,-1-1-322 0 0,-6-6-133 0 0,6 6-23 0 0,1 1 1 0 0,-1-1-1 0 0,1 1 0 0 0,-1 0 1 0 0,0-1-1 0 0,1 1 0 0 0,-1 0 0 0 0,0 0 1 0 0,1-1-1 0 0,-1 1 0 0 0,0 0 0 0 0,0 0 1 0 0,1 0-1 0 0,-1 0 0 0 0,0 0 1 0 0,0 0-1 0 0,1 0 0 0 0,-1 1 0 0 0,0-1 1 0 0,1 0-1 0 0,-1 0 0 0 0,0 1 1 0 0,1-1-1 0 0,-1 0 0 0 0,0 1 0 0 0,1-1 1 0 0,-1 1-1 0 0,1-1 0 0 0,-1 1 1 0 0,0-1-1 0 0,1 2 0 0 0,-3 1 12 0 0,0-1-1 0 0,0 2 1 0 0,1-1-1 0 0,-5 6 1 0 0,-3 9 649 0 0,1-1-1 0 0,0 2 1 0 0,-8 22 0 0 0,14-32-610 0 0,0 0 0 0 0,1 0 1 0 0,0 1-1 0 0,0 0 0 0 0,1-1 0 0 0,0 1 0 0 0,0 0 0 0 0,0 0 0 0 0,2 10 0 0 0,17 138 853 0 0,-16-149-859 0 0,-1 0 0 0 0,0 0-1 0 0,-1 1 1 0 0,0 8 0 0 0,0-15-51 0 0,0-1 0 0 0,0 1 1 0 0,-1-1-1 0 0,1 1 0 0 0,-1-1 1 0 0,1 0-1 0 0,-1 1 0 0 0,0-1 1 0 0,1 0-1 0 0,-1 0 0 0 0,0 1 0 0 0,0-1 1 0 0,0 0-1 0 0,-1 0 0 0 0,1 0 1 0 0,0-1-1 0 0,-1 1 0 0 0,1 0 1 0 0,-1-1-1 0 0,-2 3 0 0 0,-1 0 32 0 0,-2 0 1 0 0,1-1-1 0 0,0 0 0 0 0,-1-1 0 0 0,1 1 0 0 0,-1-1 0 0 0,0 0 1 0 0,0-1-1 0 0,-7 1 0 0 0,-9-2 62 0 0,-31-3 0 0 0,31 1-110 0 0,22 2-1 0 0,-61-6-330 0 0,52 7-263 0 0,8 1-588 0 0,7-3 392 0 0,21-3-1457 0 0,-7 0 394 0 0</inkml:trace>
  <inkml:trace contextRef="#ctx0" brushRef="#br0" timeOffset="378.81">2408 517 22175 0 0,'0'0'506'0'0,"-5"-3"678"0"0,3 2-1130 0 0,-1 1 1 0 0,1-1-1 0 0,0 0 1 0 0,-1 1-1 0 0,1 0 1 0 0,0 0 0 0 0,-1 0-1 0 0,1 0 1 0 0,0 0-1 0 0,-1 1 1 0 0,1-1-1 0 0,0 1 1 0 0,0-1-1 0 0,0 1 1 0 0,-1 0 0 0 0,-1 1-1 0 0,-4 4 48 0 0,0-1 1 0 0,1 1-1 0 0,-8 8 0 0 0,2-2 150 0 0,-38 39-128 0 0,17-15-59 0 0,19-21 79 0 0,1 1 1 0 0,0 1-1 0 0,1 0 0 0 0,-14 26 1 0 0,-39 84 308 0 0,38-68-359 0 0,-6 13-81 0 0,7-11-702 0 0,26-60 17 0 0,2-2-184 0 0,28-70-5358 0 0,-19 42 4791 0 0,6-10-615 0 0</inkml:trace>
  <inkml:trace contextRef="#ctx0" brushRef="#br0" timeOffset="379.81">2148 748 12496 0 0,'1'0'572'0'0,"7"-4"-141"0"0,-6 3-381 0 0,-1 0 0 0 0,1 1 0 0 0,-1-1-1 0 0,1 1 1 0 0,0-1 0 0 0,3 0 0 0 0,5-1 116 0 0,-9 2-114 0 0,0 0-1 0 0,-1 0 0 0 0,1 0 1 0 0,0 0-1 0 0,-1 0 1 0 0,1 0-1 0 0,0 0 0 0 0,-1 0 1 0 0,1 0-1 0 0,0 0 1 0 0,0 0-1 0 0,-1 0 0 0 0,1 0 1 0 0,0 0-1 0 0,-1 0 1 0 0,1 1-1 0 0,-1-1 0 0 0,1 0 1 0 0,0 1-1 0 0,16 9 2425 0 0,-9-5-1383 0 0,0 0 0 0 0,13 11 0 0 0,-15-10-751 0 0,1-1 1 0 0,-1 0 0 0 0,1-1 0 0 0,0 1 0 0 0,9 3-1 0 0,-12-7-305 0 0,0 0 0 0 0,0 0 0 0 0,0 0 0 0 0,0 0 0 0 0,0 0-1 0 0,0-1 1 0 0,0 0 0 0 0,0 0 0 0 0,0 0 0 0 0,0-1-1 0 0,7-1 1 0 0,-10 2-48 0 0,0-1-1 0 0,-1 1 0 0 0,2 0 0 0 0,-2-1 1 0 0,1 0-1 0 0,0 1 0 0 0,0-1 0 0 0,0 0 1 0 0,-1 0-1 0 0,1 1 0 0 0,0-1 1 0 0,0 0-1 0 0,-1 0 0 0 0,1 0 0 0 0,-1 0 1 0 0,1 0-1 0 0,0-1 0 0 0,-1 1 0 0 0,1 0 1 0 0,-1 0-1 0 0,0 0 0 0 0,1-3 1 0 0,-1 4-34 0 0,0-1 0 0 0,0 0 0 0 0,1 0 0 0 0,-1 1 1 0 0,0-1-1 0 0,0 0 0 0 0,-1 0 0 0 0,1 1 1 0 0,0-1-1 0 0,0 0 0 0 0,0 0 0 0 0,0 1 0 0 0,-1-1 1 0 0,1 0-1 0 0,0 1 0 0 0,0-1 0 0 0,-1 0 1 0 0,1 1-1 0 0,0-1 0 0 0,-1 1 0 0 0,1-1 1 0 0,-1 0-1 0 0,1 1 0 0 0,0-1 0 0 0,-1 1 0 0 0,0-1 1 0 0,1 1-1 0 0,0 0 0 0 0,-1-1 0 0 0,0 1 1 0 0,1 0-1 0 0,-1-1 0 0 0,1 1 0 0 0,-1 0 0 0 0,1 0 1 0 0,-1 0-1 0 0,0-1 0 0 0,0 1 0 0 0,0 0-29 0 0,-1 0 0 0 0,1 1 0 0 0,-1-1 0 0 0,1 0-1 0 0,0 0 1 0 0,-1 1 0 0 0,1-1 0 0 0,0 1 0 0 0,-1 0 0 0 0,1-1-1 0 0,0 1 1 0 0,0 0 0 0 0,-1 0 0 0 0,1 0 0 0 0,-2 2 0 0 0,0 1-15 0 0,-1 0 0 0 0,-7 10 0 0 0,4-4 246 0 0,1 2 0 0 0,0 0 0 0 0,0 1 0 0 0,2-1 0 0 0,-1 1 0 0 0,1 0 0 0 0,0 0 0 0 0,1 1 0 0 0,0 0 0 0 0,1 0-1 0 0,0 0 1 0 0,1-1 0 0 0,-1 20 0 0 0,2-22 7 0 0,1 1 0 0 0,-1-2-1 0 0,1 1 1 0 0,1 1-1 0 0,0-1 1 0 0,0-1 0 0 0,1 1-1 0 0,0 0 1 0 0,0-1 0 0 0,9 18-1 0 0,-7-18-210 0 0,-2-3 97 0 0,1 0 1 0 0,0-1 0 0 0,8 11 0 0 0,-11-15-176 0 0,0-1 0 0 0,0 0 0 0 0,1 0 0 0 0,-1 1 1 0 0,1-1-1 0 0,-1 0 0 0 0,0 0 0 0 0,1 0 0 0 0,-1-1 1 0 0,1 1-1 0 0,-1 0 0 0 0,1-1 0 0 0,0 1 1 0 0,-1-1-1 0 0,1 0 0 0 0,-1 1 0 0 0,1-1 0 0 0,-1 0 1 0 0,1 0-1 0 0,3-1 0 0 0,8-5-7593 0 0</inkml:trace>
  <inkml:trace contextRef="#ctx0" brushRef="#br0" timeOffset="380.81">2660 715 25951 0 0,'-21'20'736'0'0,"13"-6"160"0"0,-3 4-720 0 0,0 5-176 0 0,-2 3 0 0 0,0 7 0 0 0,2-1 0 0 0,0 0 0 0 0,3 3 0 0 0,0-3 64 0 0,3-3-184 0 0,-1-3-32 0 0,1-8-8 0 0,2-4-7168 0 0,6-5-1431 0 0</inkml:trace>
  <inkml:trace contextRef="#ctx0" brushRef="#br0" timeOffset="381.81">2851 0 20271 0 0,'-22'0'448'0'0,"17"0"88"0"0,-3 0 16 0 0,2 3 24 0 0,4 3-464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8-14T17:33:17.318"/>
    </inkml:context>
    <inkml:brush xml:id="br0">
      <inkml:brushProperty name="width" value="0.025" units="cm"/>
      <inkml:brushProperty name="height" value="0.025" units="cm"/>
    </inkml:brush>
  </inkml:definitions>
  <inkml:trace contextRef="#ctx0" brushRef="#br0">212 145 11688 0 0,'-4'-5'1170'0'0,"2"2"-1056"0"0,2 2-30 0 0,-1 2 4 0 0,0 4-49 0 0,-24 85 1418 0 0,-4 79 2014 0 0,20-79-2661 0 0,-3 19-396 0 0,-17 111 585 0 0,25-166-851 0 0,2-11-69 0 0,3-28 125 0 0,0-3-1091 0 0,-1-12-240 0 0</inkml:trace>
  <inkml:trace contextRef="#ctx0" brushRef="#br0" timeOffset="1954.92">279 37 19319 0 0,'-4'3'135'0'0,"-1"0"0"0"0,1 0-1 0 0,0 1 1 0 0,0-1 0 0 0,-4 6-1 0 0,7-7-100 0 0,0-1-1 0 0,-1 1 1 0 0,1 0-1 0 0,0 0 1 0 0,0 0-1 0 0,0 1 1 0 0,0-1-1 0 0,1 0 1 0 0,-1 0-1 0 0,0 1 1 0 0,1-1-1 0 0,-1 0 1 0 0,1 1-1 0 0,0-1 1 0 0,-1 5-1 0 0,1-3-33 0 0,0-1 0 0 0,0 0 0 0 0,0 1 0 0 0,1-1 0 0 0,-1 0 0 0 0,1 0 0 0 0,-1 0 0 0 0,1 0 0 0 0,0 0 0 0 0,0 1 0 0 0,0-1 0 0 0,0 0 0 0 0,0-1 0 0 0,1 1 0 0 0,-1 0 0 0 0,1 0 0 0 0,-1-1 0 0 0,1 1 0 0 0,0-1 0 0 0,0 1 0 0 0,0-1 0 0 0,0 0 0 0 0,0 0 0 0 0,0 0 0 0 0,1-1 0 0 0,3 3 0 0 0,5 3 0 0 0,-8-5 0 0 0,1 0 0 0 0,-2-1 0 0 0,2 1 0 0 0,-1-1 0 0 0,5 2 0 0 0,7-1 0 0 0,0 0 0 0 0,0-1 0 0 0,27-2 0 0 0,45-13 0 0 0,-20 3 0 0 0,-57 10 0 0 0,0 1 0 0 0,0 0 0 0 0,1 0 0 0 0,-1 1 0 0 0,0 1 0 0 0,0 0 0 0 0,0 1 0 0 0,1 0 0 0 0,9 5 0 0 0,-17-6 0 0 0,-1-1 0 0 0,1 1 0 0 0,0 0 0 0 0,0 0 0 0 0,-1 1 0 0 0,1-1 0 0 0,-1 1 0 0 0,0-1 0 0 0,1 1 0 0 0,-1 0 0 0 0,0 0 0 0 0,0 0 0 0 0,-1 1 0 0 0,1-1 0 0 0,0 0 0 0 0,-1 1 0 0 0,0 0 0 0 0,1-1 0 0 0,-2 0 0 0 0,2 7 0 0 0,1 1 0 0 0,-2 0 0 0 0,0 1 0 0 0,0-1 0 0 0,0 0 0 0 0,-3 24 0 0 0,0-14 13 0 0,-2 1-1 0 0,0-1 0 0 0,0 0 0 0 0,-2 0 1 0 0,0 0-1 0 0,-1-2 0 0 0,-1 1 1 0 0,0 0-1 0 0,-13 20 0 0 0,-30 55 375 0 0,-76 109 1 0 0,-74 46 507 0 0,177-222-832 0 0,-6 6 76 0 0,-39 34 0 0 0,54-55-312 0 0,0 0 0 0 0,-2-2 0 0 0,1 0 1 0 0,-34 15-1 0 0,26-18-817 0 0</inkml:trace>
  <inkml:trace contextRef="#ctx0" brushRef="#br0" timeOffset="1955.92">1015 650 12152 0 0,'0'0'273'0'0,"0"0"40"0"0,-1 0 22 0 0,-11 0 72 0 0,-31-4 4040 0 0,40 4-4286 0 0,0 1-1 0 0,0-1 0 0 0,1 0 0 0 0,-1 1 1 0 0,0 0-1 0 0,1 0 0 0 0,-1 0 0 0 0,0 0 0 0 0,1 0 1 0 0,0 0-1 0 0,-1 1 0 0 0,1 0 0 0 0,-1 0 1 0 0,1 0-1 0 0,0 0 0 0 0,0 0 0 0 0,0 0 0 0 0,-3 4 1 0 0,2-1-107 0 0,1-1 0 0 0,-1 1 0 0 0,0 1 0 0 0,1-1 0 0 0,0 0 0 0 0,0 1 0 0 0,1-1 0 0 0,0 1 1 0 0,-2 10-1 0 0,-1 2 82 0 0,1 1 61 0 0,0 1 0 0 0,1-2 0 0 0,1 2 0 0 0,0 21 0 0 0,2-37-166 0 0,-1-1 0 0 0,1 1 0 0 0,-1 0 0 0 0,1-1 0 0 0,0 1 0 0 0,0-1 0 0 0,0 1 0 0 0,0-1 0 0 0,0 0 0 0 0,1 0 0 0 0,0 0-1 0 0,-1 0 1 0 0,1 0 0 0 0,0 0 0 0 0,0-1 0 0 0,0 1 0 0 0,0-1 0 0 0,0 1 0 0 0,1-1 0 0 0,3 3 0 0 0,-2-3-7 0 0,0 1-1 0 0,-1-1 1 0 0,1-1-1 0 0,0 1 1 0 0,0-1-1 0 0,0 0 1 0 0,1 0-1 0 0,-1 0 1 0 0,0-1-1 0 0,0 1 1 0 0,0-1-1 0 0,0-1 1 0 0,0 1-1 0 0,5-2 1 0 0,-1 0-4 0 0,0 0 1 0 0,1-2 0 0 0,-2 1 0 0 0,2-1 0 0 0,-2 0-1 0 0,1-1 1 0 0,0-1 0 0 0,-1 1 0 0 0,0-1 0 0 0,0 0-1 0 0,-1-1 1 0 0,1 0 0 0 0,-1 0 0 0 0,5-10 0 0 0,-5 8-20 0 0,3-2 59 0 0,-2-2 0 0 0,0 1 0 0 0,9-21 0 0 0,-9 15-148 0 0,0-2 0 0 0,-2 1 1 0 0,0-1-1 0 0,0 0 0 0 0,1-25 0 0 0,-5 37-11 0 0,2-25-379 0 0,-3 31 426 0 0,0 0 0 0 0,0 0 1 0 0,0 1-1 0 0,0-1 1 0 0,0 0-1 0 0,-1 0 0 0 0,1 1 1 0 0,-1-1-1 0 0,1 0 0 0 0,0 1 1 0 0,-1-1-1 0 0,0 0 1 0 0,1 1-1 0 0,-2-3 0 0 0,2 4 39 0 0,-1-1-1 0 0,1 1 0 0 0,-1-1 0 0 0,1 1 1 0 0,0 0-1 0 0,-1-1 0 0 0,1 1 0 0 0,-1 0 1 0 0,1-1-1 0 0,0 1 0 0 0,-1 0 0 0 0,0 0 1 0 0,1 0-1 0 0,0-1 0 0 0,-1 1 0 0 0,0 0 0 0 0,1 0 1 0 0,0 0-1 0 0,-1 0 0 0 0,1 0 0 0 0,-1 0 1 0 0,1 0-1 0 0,-1 0 0 0 0,1 1 0 0 0,-1-1 1 0 0,1 0-1 0 0,-1 0 0 0 0,1 0 0 0 0,-1 1 1 0 0,1-1-1 0 0,-1 0 0 0 0,1 0 0 0 0,0 1 1 0 0,-1 0-1 0 0,-2 1 21 0 0,1 0 1 0 0,0 1-1 0 0,0 0 0 0 0,-3 4 1 0 0,2-4-40 0 0,-7 12 185 0 0,0 0 0 0 0,1 1-1 0 0,0 0 1 0 0,1 0 0 0 0,0 1-1 0 0,2 1 1 0 0,-11 32 0 0 0,14-35-20 0 0,-19 89 712 0 0,20-93-724 0 0,0 1 0 0 0,1 0 0 0 0,1 0 0 0 0,0 0 0 0 0,0 0 0 0 0,4 23 0 0 0,-3-32-106 0 0,-1 1-1 0 0,1-1 1 0 0,0 0-1 0 0,1 0 1 0 0,-1 0 0 0 0,0 0-1 0 0,0 0 1 0 0,1 0 0 0 0,-1 0-1 0 0,1 0 1 0 0,0-1-1 0 0,0 1 1 0 0,3 3 0 0 0,-3-4-12 0 0,0-1 0 0 0,-1 0 0 0 0,1 1 0 0 0,-1-1 0 0 0,1 0 0 0 0,0 0 0 0 0,0-1 0 0 0,0 1 0 0 0,0-1 0 0 0,-1 1 0 0 0,1-1 1 0 0,0 1-1 0 0,0-1 0 0 0,0 0 0 0 0,0 0 0 0 0,0 0 0 0 0,0 0 0 0 0,0-1 0 0 0,0 1 0 0 0,3-2 0 0 0,0 0 43 0 0,1 0 0 0 0,0-1-1 0 0,-1-1 1 0 0,0 1 0 0 0,0-1 0 0 0,0 0-1 0 0,9-10 1 0 0,6-11-1356 0 0,0-4-4788 0 0,-4 3-1683 0 0</inkml:trace>
  <inkml:trace contextRef="#ctx0" brushRef="#br0" timeOffset="1956.92">1368 614 19727 0 0,'-2'0'80'0'0,"-1"0"0"0"0,1 0 0 0 0,-1 1 0 0 0,1-1 0 0 0,0 1 0 0 0,0-1 0 0 0,-1 1 0 0 0,1 0 0 0 0,0 0 0 0 0,-1 1 0 0 0,1-1 0 0 0,0 0 0 0 0,0 1 0 0 0,0 0 0 0 0,0-1 0 0 0,0 1 0 0 0,0 0 0 0 0,1 0 0 0 0,-1 0 0 0 0,0 1 0 0 0,1-1 0 0 0,-1 0 0 0 0,1 1 0 0 0,0 0 0 0 0,0-1 0 0 0,-2 6 0 0 0,-4 10-112 0 0,-31 97-150 0 0,34-100 306 0 0,1 0 0 0 0,0 1 1 0 0,-1 17-1 0 0,3-15 104 0 0,0-13-138 0 0,0 0 0 0 0,1 1 0 0 0,0-1 0 0 0,0 0 0 0 0,0 0 0 0 0,2 10 1 0 0,-2-15-89 0 0,0 1 1 0 0,0-1-1 0 0,0 1 1 0 0,0 0-1 0 0,0-1 1 0 0,0 1-1 0 0,1-1 1 0 0,-1 0-1 0 0,0 1 1 0 0,0-1-1 0 0,1 1 1 0 0,-1-1-1 0 0,0 1 1 0 0,0-1-1 0 0,1 0 1 0 0,-1 1-1 0 0,1-1 1 0 0,-1 0-1 0 0,0 1 1 0 0,1-1-1 0 0,-1 0 1 0 0,1 0-1 0 0,-1 1 1 0 0,1-1-1 0 0,-1 0 1 0 0,0 0-1 0 0,1 0 1 0 0,-1 0-1 0 0,1 0 1 0 0,-1 0-1 0 0,1 0 1 0 0,-1 0-1 0 0,1 0 1 0 0,-1 0-1 0 0,0 0 1 0 0,1 0-1 0 0,-1 0 1 0 0,1 0-1 0 0,-1-1 1 0 0,0 1-1 0 0,2 0 1 0 0,0-1 5 0 0,0 0 0 0 0,0 0-1 0 0,0-1 1 0 0,0 1 0 0 0,0-1 0 0 0,3-3 0 0 0,9-10 37 0 0,-1-2 0 0 0,16-27 1 0 0,21-41 47 0 0,-39 64-88 0 0,101-171-253 0 0,-108 185 224 0 0,1 0-1 0 0,0 0 0 0 0,10-10 1 0 0,-10 13-23 0 0,-2 6 37 0 0,-3 3 3 0 0,1 1-1 0 0,-1-1 0 0 0,0 1-1 0 0,-1 0 1 0 0,0-1 0 0 0,1 1 0 0 0,-1-1 0 0 0,0 1 0 0 0,-2 5 0 0 0,-1 4-33 0 0,-50 233 1184 0 0,39-177-1098 0 0,7-43-159 0 0,7-27-492 0 0,4-7-2464 0 0,0 1-4363 0 0</inkml:trace>
  <inkml:trace contextRef="#ctx0" brushRef="#br0" timeOffset="1957.92">1788 476 21711 0 0,'-15'13'243'0'0,"0"1"0"0"0,2 1 0 0 0,-1 0 0 0 0,2 2 0 0 0,0-1 0 0 0,0 1 0 0 0,-17 34 0 0 0,22-35-135 0 0,0 0 0 0 0,1 0 0 0 0,-7 24 1 0 0,-9 53-98 0 0,17-73-7 0 0,3-10-36 0 0,0 1 0 0 0,0 0-1 0 0,0 0 1 0 0,1 0 0 0 0,0 0-1 0 0,0 1 1 0 0,3 21 0 0 0,-2-32 44 0 0,0 1 0 0 0,0-1 0 0 0,1 0 0 0 0,-1 1 0 0 0,1-1-1 0 0,-1 0 1 0 0,1 1 0 0 0,-1-1 0 0 0,1 0 0 0 0,0 1 0 0 0,-1-1 0 0 0,1 0 0 0 0,0 0 0 0 0,0 0 0 0 0,0 0 0 0 0,0 0 0 0 0,2 1 0 0 0,-2 0-4 0 0,1-2 0 0 0,-1 1-1 0 0,2 0 1 0 0,-2 0-1 0 0,1-1 1 0 0,0 1 0 0 0,0-1-1 0 0,0 1 1 0 0,-1-1-1 0 0,4 0 1 0 0,0 0-19 0 0,0-1 1 0 0,-1 0-1 0 0,1 0 1 0 0,0 0-1 0 0,-1-1 0 0 0,1 0 1 0 0,-1 0-1 0 0,6-3 1 0 0,-2-1-420 0 0,1-1 1 0 0,-1 0 0 0 0,15-16 0 0 0,3-12-5818 0 0,-9 9-686 0 0</inkml:trace>
  <inkml:trace contextRef="#ctx0" brushRef="#br0" timeOffset="1958.92">1837 664 15256 0 0,'-5'7'144'0'0,"0"0"0"0"0,1 0 1 0 0,0 1-1 0 0,0 0 1 0 0,0 0-1 0 0,1 0 1 0 0,-4 16-1 0 0,0 4 705 0 0,-4 31 1 0 0,9-44-55 0 0,1-7-619 0 0,1-1 1 0 0,-1 1 0 0 0,1 0 0 0 0,0 0-1 0 0,1 0 1 0 0,-1 0 0 0 0,2 0 0 0 0,1 9-1 0 0,-3-15-159 0 0,1-1-1 0 0,-1 1 1 0 0,0-1-1 0 0,1 0 1 0 0,0 1-1 0 0,-1-1 1 0 0,1 1-1 0 0,0-1 1 0 0,-1 0-1 0 0,1 1 1 0 0,0-1-1 0 0,0 0 1 0 0,0 0-1 0 0,-1 0 1 0 0,2 0-1 0 0,-1 0 1 0 0,0 0-1 0 0,0 0 1 0 0,0-1-1 0 0,0 1 1 0 0,0 0-1 0 0,0-1 1 0 0,1 1-1 0 0,-1-1 1 0 0,0 1-1 0 0,1-1 1 0 0,-1 0-1 0 0,3 1 1 0 0,-2-2 31 0 0,1 1 0 0 0,-1 0 0 0 0,1-1 0 0 0,-1 0 1 0 0,1 1-1 0 0,-1-1 0 0 0,1 0 0 0 0,-1-1 1 0 0,1 1-1 0 0,-1 0 0 0 0,0-1 0 0 0,0 0 0 0 0,3-2 1 0 0,7-9 76 0 0,-1 0 0 0 0,0-1 0 0 0,0 0 0 0 0,-1-1 0 0 0,-1 0 1 0 0,0-1-1 0 0,12-30 0 0 0,4-10-120 0 0,43-105 302 0 0,-65 150-398 0 0,-3 11 88 0 0,0 0 0 0 0,-1 0-1 0 0,1 0 1 0 0,0 0 0 0 0,0 0 0 0 0,0 0 0 0 0,0-1 0 0 0,0 1-1 0 0,0 0 1 0 0,0 0 0 0 0,0 0 0 0 0,0 0 0 0 0,0 0 0 0 0,0 0 0 0 0,0 0-1 0 0,0 0 1 0 0,0 0 0 0 0,-1 0 0 0 0,1 0 0 0 0,0 0 0 0 0,0 0-1 0 0,0 0 1 0 0,0 0 0 0 0,0 0 0 0 0,0 0 0 0 0,0 0 0 0 0,0 0-1 0 0,0 0 1 0 0,0 0 0 0 0,0 0 0 0 0,0 0 0 0 0,0 0 0 0 0,0 0-1 0 0,0 0 1 0 0,0 0 0 0 0,0 0 0 0 0,-1 0 0 0 0,1 0 0 0 0,0 0-1 0 0,0 1 1 0 0,0-1 0 0 0,0 0 0 0 0,0 0 0 0 0,0 0 0 0 0,0 0-1 0 0,0 0 1 0 0,0 0 0 0 0,0 0 0 0 0,0 0 0 0 0,0 0 0 0 0,0 0 0 0 0,0 0-1 0 0,0 1 1 0 0,-11 14-135 0 0,4-5 124 0 0,3-5-5 0 0,1 0 0 0 0,-1 1-1 0 0,1 0 1 0 0,0-1 0 0 0,0 1 0 0 0,1 0-1 0 0,-3 7 1 0 0,1 3 42 0 0,1 0 0 0 0,-1 0-1 0 0,2 0 1 0 0,0 1 0 0 0,1-1 0 0 0,0 1 0 0 0,1-1-1 0 0,3 30 1 0 0,-3-43-11 0 0,1 0-1 0 0,-1 0 0 0 0,0 0 1 0 0,1 0-1 0 0,0 0 0 0 0,0 0 1 0 0,0-1-1 0 0,0 1 0 0 0,0 0 0 0 0,0-1 1 0 0,0 1-1 0 0,1-1 0 0 0,-1 0 1 0 0,1 0-1 0 0,0 0 0 0 0,0 0 1 0 0,3 4-1 0 0,-3-5-1 0 0,1 1 0 0 0,-1-1 0 0 0,1 0 0 0 0,-1 0 0 0 0,0 0 0 0 0,1-1 0 0 0,-1 1 0 0 0,1-1 0 0 0,-1 1 0 0 0,1-1 0 0 0,0 0 0 0 0,-1 0 0 0 0,1-1 0 0 0,-1 1 0 0 0,1 0 0 0 0,-1-1 0 0 0,4-1 0 0 0,4-2 12 0 0,-1-1 0 0 0,0 0-1 0 0,0 0 1 0 0,0-1 0 0 0,0 0-1 0 0,-1-1 1 0 0,0 0 0 0 0,0-1-1 0 0,0 0 1 0 0,6-10 0 0 0,10-14 224 0 0,29-55 0 0 0,-39 65-137 0 0,25-46-109 0 0,-2-1 0 0 0,52-132 0 0 0,-54 91 72 0 0,-29 87-48 0 0,-1-1 0 0 0,4-44 0 0 0,-8 63-24 0 0,-1-1 0 0 0,0 1 0 0 0,0 0 0 0 0,0 0 0 0 0,0 0 0 0 0,-1 0 0 0 0,0-1 0 0 0,0 1 0 0 0,0 0 0 0 0,-1 0 0 0 0,1 0 0 0 0,-3-5 0 0 0,4 9 2 0 0,-1 0-1 0 0,0 0 0 0 0,1 0 1 0 0,-1 0-1 0 0,0 0 0 0 0,1 0 0 0 0,-1 0 1 0 0,0 0-1 0 0,0 0 0 0 0,0 1 1 0 0,0-1-1 0 0,0 0 0 0 0,1 1 1 0 0,-2-1-1 0 0,2 1 0 0 0,-2-1 1 0 0,1 1-1 0 0,0 0 0 0 0,0-1 1 0 0,0 1-1 0 0,0 0 0 0 0,0 0 1 0 0,0 0-1 0 0,0 0 0 0 0,0 0 0 0 0,0 0 1 0 0,0 0-1 0 0,0 1 0 0 0,0-1 1 0 0,0 0-1 0 0,0 1 0 0 0,0-1 1 0 0,0 1-1 0 0,0-1 0 0 0,-1 2 1 0 0,-2 1 29 0 0,0 0 1 0 0,0 0 0 0 0,0 0 0 0 0,0 0 0 0 0,1 1 0 0 0,-7 8 0 0 0,-8 17 152 0 0,1 2 1 0 0,-25 55-1 0 0,-6 43 262 0 0,8 7 215 0 0,18-59-273 0 0,-27 147-427 0 0,38-163-1238 0 0,5-27 338 0 0</inkml:trace>
  <inkml:trace contextRef="#ctx0" brushRef="#br0" timeOffset="1959.92">2067 41 27271 0 0,'-8'0'600'0'0,"-3"2"120"0"0,3-2 24 0 0,0 7 24 0 0,0 2-608 0 0,2-2-160 0 0,1 6 0 0 0,2 3 0 0 0,1 2-584 0 0,-4 2-152 0 0,6 1-24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B1886-C504-41AB-B19C-B416D1879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65</Pages>
  <Words>19246</Words>
  <Characters>109703</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28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Krasovski</dc:creator>
  <cp:keywords/>
  <dc:description/>
  <cp:lastModifiedBy>Daniel Krasovski</cp:lastModifiedBy>
  <cp:revision>73</cp:revision>
  <cp:lastPrinted>2022-04-08T14:54:00Z</cp:lastPrinted>
  <dcterms:created xsi:type="dcterms:W3CDTF">2022-04-08T07:22:00Z</dcterms:created>
  <dcterms:modified xsi:type="dcterms:W3CDTF">2022-04-08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vDAoERh"/&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